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563FACD" w14:textId="5DA5C782" w:rsidR="00ED5457" w:rsidRPr="00B5182B" w:rsidRDefault="00847AC9" w:rsidP="00B5182B">
      <w:pPr>
        <w:jc w:val="center"/>
        <w:rPr>
          <w:rFonts w:ascii="Times New Roman" w:hAnsi="Times New Roman" w:cs="Times New Roman"/>
          <w:b/>
          <w:color w:val="000000" w:themeColor="text1"/>
          <w:sz w:val="32"/>
          <w:szCs w:val="32"/>
        </w:rPr>
      </w:pPr>
      <w:r>
        <w:rPr>
          <w:rFonts w:ascii="Times New Roman" w:hAnsi="Times New Roman" w:cs="Times New Roman"/>
          <w:b/>
          <w:color w:val="000000" w:themeColor="text1"/>
          <w:sz w:val="32"/>
          <w:szCs w:val="32"/>
        </w:rPr>
        <w:t>Using prognostic and</w:t>
      </w:r>
      <w:r w:rsidR="00B5182B" w:rsidRPr="00B5182B">
        <w:rPr>
          <w:rFonts w:ascii="Times New Roman" w:hAnsi="Times New Roman" w:cs="Times New Roman"/>
          <w:b/>
          <w:color w:val="000000" w:themeColor="text1"/>
          <w:sz w:val="32"/>
          <w:szCs w:val="32"/>
        </w:rPr>
        <w:t xml:space="preserve"> predictive clinical features to make personalised surv</w:t>
      </w:r>
      <w:r>
        <w:rPr>
          <w:rFonts w:ascii="Times New Roman" w:hAnsi="Times New Roman" w:cs="Times New Roman"/>
          <w:b/>
          <w:color w:val="000000" w:themeColor="text1"/>
          <w:sz w:val="32"/>
          <w:szCs w:val="32"/>
        </w:rPr>
        <w:t>ival prediction in</w:t>
      </w:r>
      <w:r w:rsidR="00B5182B" w:rsidRPr="00B5182B">
        <w:rPr>
          <w:rFonts w:ascii="Times New Roman" w:hAnsi="Times New Roman" w:cs="Times New Roman"/>
          <w:b/>
          <w:color w:val="000000" w:themeColor="text1"/>
          <w:sz w:val="32"/>
          <w:szCs w:val="32"/>
        </w:rPr>
        <w:t xml:space="preserve"> advanced hepatocellular carcinoma </w:t>
      </w:r>
      <w:r>
        <w:rPr>
          <w:rFonts w:ascii="Times New Roman" w:hAnsi="Times New Roman" w:cs="Times New Roman"/>
          <w:b/>
          <w:color w:val="000000" w:themeColor="text1"/>
          <w:sz w:val="32"/>
          <w:szCs w:val="32"/>
        </w:rPr>
        <w:t xml:space="preserve">patients </w:t>
      </w:r>
      <w:r w:rsidR="00B5182B" w:rsidRPr="00B5182B">
        <w:rPr>
          <w:rFonts w:ascii="Times New Roman" w:hAnsi="Times New Roman" w:cs="Times New Roman"/>
          <w:b/>
          <w:color w:val="000000" w:themeColor="text1"/>
          <w:sz w:val="32"/>
          <w:szCs w:val="32"/>
        </w:rPr>
        <w:t>undergoing sorafenib treatment</w:t>
      </w:r>
    </w:p>
    <w:p w14:paraId="67B04D15" w14:textId="635B951C" w:rsidR="00ED428D" w:rsidRPr="00ED428D" w:rsidRDefault="00ED428D" w:rsidP="00564E08">
      <w:pPr>
        <w:spacing w:after="0" w:line="24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ED428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Running title: </w:t>
      </w:r>
      <w:r w:rsidR="00E5222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="00E52229" w:rsidRPr="00E5222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urvival prediction in sorafenib patients</w:t>
      </w:r>
    </w:p>
    <w:p w14:paraId="356F1748" w14:textId="77777777" w:rsidR="00ED428D" w:rsidRDefault="00ED428D" w:rsidP="00B75427">
      <w:pPr>
        <w:spacing w:after="0" w:line="240" w:lineRule="auto"/>
        <w:jc w:val="both"/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</w:pPr>
    </w:p>
    <w:p w14:paraId="7C64F7FB" w14:textId="6DFEEBFD" w:rsidR="00AC257B" w:rsidRPr="00873604" w:rsidRDefault="00AC257B" w:rsidP="00B75427">
      <w:pPr>
        <w:spacing w:after="0" w:line="240" w:lineRule="auto"/>
        <w:jc w:val="both"/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</w:pPr>
      <w:r w:rsidRPr="00873604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Sarah Berhane</w:t>
      </w:r>
      <w:r w:rsidRPr="00873604">
        <w:rPr>
          <w:rFonts w:ascii="Times New Roman" w:hAnsi="Times New Roman" w:cs="Times New Roman"/>
          <w:i/>
          <w:color w:val="000000" w:themeColor="text1"/>
          <w:sz w:val="24"/>
          <w:szCs w:val="24"/>
          <w:vertAlign w:val="superscript"/>
          <w:lang w:val="en-US"/>
        </w:rPr>
        <w:t>1</w:t>
      </w:r>
      <w:r w:rsidRPr="00873604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,</w:t>
      </w:r>
      <w:r w:rsidRPr="00873604">
        <w:rPr>
          <w:rFonts w:ascii="Times New Roman" w:hAnsi="Times New Roman" w:cs="Times New Roman"/>
          <w:i/>
          <w:color w:val="000000" w:themeColor="text1"/>
          <w:sz w:val="24"/>
          <w:szCs w:val="24"/>
          <w:vertAlign w:val="superscript"/>
          <w:lang w:val="en-US"/>
        </w:rPr>
        <w:t xml:space="preserve"> </w:t>
      </w:r>
      <w:r w:rsidRPr="00873604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Richard Fox</w:t>
      </w:r>
      <w:r w:rsidRPr="00873604">
        <w:rPr>
          <w:rFonts w:ascii="Times New Roman" w:hAnsi="Times New Roman" w:cs="Times New Roman"/>
          <w:i/>
          <w:color w:val="000000" w:themeColor="text1"/>
          <w:sz w:val="24"/>
          <w:szCs w:val="24"/>
          <w:vertAlign w:val="superscript"/>
          <w:lang w:val="en-US"/>
        </w:rPr>
        <w:t>2</w:t>
      </w:r>
      <w:r w:rsidRPr="00873604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 xml:space="preserve">, </w:t>
      </w:r>
      <w:r w:rsidR="00873604" w:rsidRPr="0087360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arta García-Fiñana</w:t>
      </w:r>
      <w:r w:rsidR="00CD5A6E">
        <w:rPr>
          <w:rFonts w:ascii="Times New Roman" w:hAnsi="Times New Roman" w:cs="Times New Roman"/>
          <w:i/>
          <w:color w:val="000000" w:themeColor="text1"/>
          <w:sz w:val="24"/>
          <w:szCs w:val="24"/>
          <w:vertAlign w:val="superscript"/>
        </w:rPr>
        <w:t>1</w:t>
      </w:r>
      <w:r w:rsidR="00873604" w:rsidRPr="0087360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, </w:t>
      </w:r>
      <w:r w:rsidR="00474A21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Alessandro Cucchetti</w:t>
      </w:r>
      <w:r w:rsidR="00474A21" w:rsidRPr="00474A21">
        <w:rPr>
          <w:rFonts w:ascii="Times New Roman" w:hAnsi="Times New Roman" w:cs="Times New Roman"/>
          <w:i/>
          <w:color w:val="000000" w:themeColor="text1"/>
          <w:sz w:val="24"/>
          <w:szCs w:val="24"/>
          <w:vertAlign w:val="superscript"/>
        </w:rPr>
        <w:t>3</w:t>
      </w:r>
      <w:r w:rsidR="00474A21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, </w:t>
      </w:r>
      <w:r w:rsidRPr="00873604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Philip Johnson</w:t>
      </w:r>
      <w:r w:rsidR="00474A21">
        <w:rPr>
          <w:rFonts w:ascii="Times New Roman" w:hAnsi="Times New Roman" w:cs="Times New Roman"/>
          <w:i/>
          <w:color w:val="000000" w:themeColor="text1"/>
          <w:sz w:val="24"/>
          <w:szCs w:val="24"/>
          <w:vertAlign w:val="superscript"/>
          <w:lang w:val="en-US"/>
        </w:rPr>
        <w:t>4</w:t>
      </w:r>
    </w:p>
    <w:p w14:paraId="7E0BE41B" w14:textId="4FD69760" w:rsidR="00AC257B" w:rsidRDefault="00AC257B" w:rsidP="00B75427">
      <w:pPr>
        <w:widowControl w:val="0"/>
        <w:spacing w:after="0" w:line="240" w:lineRule="auto"/>
        <w:jc w:val="both"/>
        <w:rPr>
          <w:rStyle w:val="Emphasis"/>
          <w:rFonts w:ascii="Times New Roman" w:hAnsi="Times New Roman"/>
          <w:i w:val="0"/>
          <w:sz w:val="20"/>
          <w:szCs w:val="20"/>
          <w:lang w:val="en-US"/>
        </w:rPr>
      </w:pPr>
    </w:p>
    <w:p w14:paraId="5F83B9A8" w14:textId="135EE4C8" w:rsidR="00265A96" w:rsidRDefault="00265A96" w:rsidP="00B75427">
      <w:pPr>
        <w:widowControl w:val="0"/>
        <w:spacing w:after="0" w:line="240" w:lineRule="auto"/>
        <w:jc w:val="both"/>
        <w:rPr>
          <w:rStyle w:val="Emphasis"/>
          <w:rFonts w:ascii="Times New Roman" w:hAnsi="Times New Roman"/>
          <w:i w:val="0"/>
          <w:sz w:val="20"/>
          <w:szCs w:val="20"/>
          <w:lang w:val="en-US"/>
        </w:rPr>
      </w:pPr>
    </w:p>
    <w:p w14:paraId="3A7B7EB6" w14:textId="77777777" w:rsidR="0034662A" w:rsidRDefault="0034662A" w:rsidP="00B75427">
      <w:pPr>
        <w:widowControl w:val="0"/>
        <w:spacing w:after="0" w:line="240" w:lineRule="auto"/>
        <w:jc w:val="both"/>
        <w:rPr>
          <w:rStyle w:val="Emphasis"/>
          <w:rFonts w:ascii="Times New Roman" w:hAnsi="Times New Roman"/>
          <w:i w:val="0"/>
          <w:sz w:val="20"/>
          <w:szCs w:val="20"/>
          <w:lang w:val="en-US"/>
        </w:rPr>
      </w:pPr>
    </w:p>
    <w:p w14:paraId="51AB1088" w14:textId="112B3889" w:rsidR="00AC257B" w:rsidRDefault="00AC257B" w:rsidP="00B75427">
      <w:pPr>
        <w:spacing w:after="0" w:line="240" w:lineRule="auto"/>
        <w:jc w:val="both"/>
        <w:rPr>
          <w:rFonts w:ascii="Times New Roman" w:hAnsi="Times New Roman"/>
          <w:b/>
          <w:bCs/>
          <w:i/>
          <w:color w:val="000000"/>
          <w:sz w:val="24"/>
          <w:szCs w:val="24"/>
        </w:rPr>
      </w:pPr>
      <w:r w:rsidRPr="00D24BE2">
        <w:rPr>
          <w:rFonts w:ascii="Times New Roman" w:hAnsi="Times New Roman"/>
          <w:b/>
          <w:bCs/>
          <w:i/>
          <w:color w:val="000000"/>
          <w:sz w:val="24"/>
          <w:szCs w:val="24"/>
        </w:rPr>
        <w:t>Addresses and affiliations:</w:t>
      </w:r>
    </w:p>
    <w:p w14:paraId="7462348D" w14:textId="48C95E78" w:rsidR="00CD5A6E" w:rsidRPr="00873604" w:rsidRDefault="00CD5A6E" w:rsidP="00B75427">
      <w:pPr>
        <w:pStyle w:val="ListParagraph"/>
        <w:suppressLineNumbers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873604">
        <w:rPr>
          <w:rFonts w:ascii="Times New Roman" w:hAnsi="Times New Roman" w:cs="Times New Roman"/>
          <w:sz w:val="24"/>
          <w:szCs w:val="24"/>
        </w:rPr>
        <w:t>Department of Biostatistics, University of Liverpool, Liverpool, UK</w:t>
      </w:r>
    </w:p>
    <w:p w14:paraId="3DAE7135" w14:textId="6D990F12" w:rsidR="00AC257B" w:rsidRPr="00D24BE2" w:rsidRDefault="00AC257B" w:rsidP="00B75427">
      <w:pPr>
        <w:widowControl w:val="0"/>
        <w:spacing w:after="0" w:line="240" w:lineRule="auto"/>
        <w:jc w:val="both"/>
        <w:rPr>
          <w:rFonts w:ascii="Times New Roman" w:hAnsi="Times New Roman"/>
          <w:color w:val="000000"/>
          <w:sz w:val="24"/>
          <w:szCs w:val="24"/>
          <w:lang w:val="en-US"/>
        </w:rPr>
      </w:pPr>
    </w:p>
    <w:p w14:paraId="6839D791" w14:textId="681EE778" w:rsidR="004333ED" w:rsidRDefault="004333ED" w:rsidP="00B75427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vertAlign w:val="superscript"/>
        </w:rPr>
      </w:pPr>
      <w:r>
        <w:rPr>
          <w:rStyle w:val="apple-style-span"/>
          <w:rFonts w:ascii="Times New Roman" w:hAnsi="Times New Roman" w:cs="Times New Roman"/>
          <w:color w:val="000000"/>
          <w:sz w:val="24"/>
          <w:szCs w:val="24"/>
          <w:vertAlign w:val="superscript"/>
        </w:rPr>
        <w:t>2</w:t>
      </w:r>
      <w:r w:rsidRPr="005F31F3">
        <w:rPr>
          <w:rFonts w:ascii="Times New Roman" w:eastAsia="Times New Roman" w:hAnsi="Times New Roman" w:cs="Times New Roman"/>
          <w:color w:val="000000"/>
          <w:sz w:val="24"/>
          <w:szCs w:val="24"/>
        </w:rPr>
        <w:t>Cancer Research UK Clinical Trials Unit, School of Cancer Sciences, University of Birmingham, Birmingham, B15 2TT, UK</w:t>
      </w:r>
      <w:r w:rsidRPr="005F31F3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</w:p>
    <w:p w14:paraId="04A2D02C" w14:textId="23CA9BD8" w:rsidR="003279C2" w:rsidRDefault="003279C2" w:rsidP="00B75427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vertAlign w:val="superscript"/>
        </w:rPr>
      </w:pPr>
    </w:p>
    <w:p w14:paraId="2EC97181" w14:textId="5030254D" w:rsidR="003279C2" w:rsidRPr="005F31F3" w:rsidRDefault="003279C2" w:rsidP="00B75427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279C2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3279C2">
        <w:rPr>
          <w:rFonts w:ascii="Times New Roman" w:hAnsi="Times New Roman" w:cs="Times New Roman"/>
          <w:sz w:val="24"/>
          <w:szCs w:val="24"/>
        </w:rPr>
        <w:t xml:space="preserve">Department of Medical and Surgical Sciences, Alma Mater </w:t>
      </w:r>
      <w:proofErr w:type="spellStart"/>
      <w:r w:rsidRPr="003279C2">
        <w:rPr>
          <w:rFonts w:ascii="Times New Roman" w:hAnsi="Times New Roman" w:cs="Times New Roman"/>
          <w:sz w:val="24"/>
          <w:szCs w:val="24"/>
        </w:rPr>
        <w:t>Studiorum</w:t>
      </w:r>
      <w:proofErr w:type="spellEnd"/>
      <w:r w:rsidRPr="003279C2">
        <w:rPr>
          <w:rFonts w:ascii="Times New Roman" w:hAnsi="Times New Roman" w:cs="Times New Roman"/>
          <w:sz w:val="24"/>
          <w:szCs w:val="24"/>
        </w:rPr>
        <w:t>, University of Bologna, Italy</w:t>
      </w:r>
    </w:p>
    <w:p w14:paraId="0E0FC34D" w14:textId="77777777" w:rsidR="00AC257B" w:rsidRDefault="00AC257B" w:rsidP="00B75427">
      <w:pPr>
        <w:widowControl w:val="0"/>
        <w:spacing w:after="0" w:line="24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14:paraId="37190D3C" w14:textId="20A322F7" w:rsidR="00CD5A6E" w:rsidRPr="00D24BE2" w:rsidRDefault="003279C2" w:rsidP="00B75427">
      <w:pPr>
        <w:widowControl w:val="0"/>
        <w:spacing w:after="0" w:line="240" w:lineRule="auto"/>
        <w:jc w:val="both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vertAlign w:val="superscript"/>
          <w:lang w:val="en-US"/>
        </w:rPr>
        <w:t>4</w:t>
      </w:r>
      <w:r w:rsidR="00CD5A6E" w:rsidRPr="00D24BE2">
        <w:rPr>
          <w:rFonts w:ascii="Times New Roman" w:hAnsi="Times New Roman"/>
          <w:sz w:val="24"/>
          <w:szCs w:val="24"/>
          <w:lang w:val="en-US"/>
        </w:rPr>
        <w:t>Department of Molecular and Clinical Cancer Medicine, University of Liverpool, Liverpool, UK</w:t>
      </w:r>
    </w:p>
    <w:p w14:paraId="0DC40A7C" w14:textId="78F64B73" w:rsidR="004333ED" w:rsidRDefault="004333ED" w:rsidP="00B75427">
      <w:pPr>
        <w:widowControl w:val="0"/>
        <w:spacing w:after="0" w:line="24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14:paraId="023EF327" w14:textId="478E3C5D" w:rsidR="00FD29DF" w:rsidRDefault="00FD29DF" w:rsidP="00B75427">
      <w:pPr>
        <w:spacing w:after="0" w:line="240" w:lineRule="auto"/>
        <w:rPr>
          <w:rFonts w:ascii="Times New Roman" w:eastAsia="Times New Roman" w:hAnsi="Times New Roman"/>
          <w:b/>
          <w:bCs/>
          <w:i/>
          <w:color w:val="000000" w:themeColor="text1"/>
          <w:sz w:val="24"/>
          <w:szCs w:val="24"/>
        </w:rPr>
      </w:pPr>
    </w:p>
    <w:p w14:paraId="35F981D2" w14:textId="77777777" w:rsidR="00A516FC" w:rsidRDefault="00A516FC" w:rsidP="00B75427">
      <w:pPr>
        <w:spacing w:after="0" w:line="240" w:lineRule="auto"/>
        <w:rPr>
          <w:rFonts w:ascii="Times New Roman" w:eastAsia="Times New Roman" w:hAnsi="Times New Roman"/>
          <w:b/>
          <w:bCs/>
          <w:i/>
          <w:color w:val="000000" w:themeColor="text1"/>
          <w:sz w:val="24"/>
          <w:szCs w:val="24"/>
        </w:rPr>
      </w:pPr>
    </w:p>
    <w:p w14:paraId="1E197EB6" w14:textId="77777777" w:rsidR="00AC257B" w:rsidRPr="00D24BE2" w:rsidRDefault="00AC257B" w:rsidP="00B75427">
      <w:pPr>
        <w:spacing w:after="0" w:line="240" w:lineRule="auto"/>
        <w:rPr>
          <w:rFonts w:ascii="Times New Roman" w:eastAsia="Times New Roman" w:hAnsi="Times New Roman"/>
          <w:b/>
          <w:bCs/>
          <w:i/>
          <w:color w:val="000000" w:themeColor="text1"/>
          <w:sz w:val="24"/>
          <w:szCs w:val="24"/>
        </w:rPr>
      </w:pPr>
      <w:r w:rsidRPr="00D24BE2">
        <w:rPr>
          <w:rFonts w:ascii="Times New Roman" w:eastAsia="Times New Roman" w:hAnsi="Times New Roman"/>
          <w:b/>
          <w:bCs/>
          <w:i/>
          <w:color w:val="000000" w:themeColor="text1"/>
          <w:sz w:val="24"/>
          <w:szCs w:val="24"/>
        </w:rPr>
        <w:t>Corresponding author</w:t>
      </w:r>
      <w:r>
        <w:rPr>
          <w:rFonts w:ascii="Times New Roman" w:eastAsia="Times New Roman" w:hAnsi="Times New Roman"/>
          <w:b/>
          <w:bCs/>
          <w:i/>
          <w:color w:val="000000" w:themeColor="text1"/>
          <w:sz w:val="24"/>
          <w:szCs w:val="24"/>
        </w:rPr>
        <w:t>:</w:t>
      </w:r>
    </w:p>
    <w:p w14:paraId="531ECEE1" w14:textId="77777777" w:rsidR="00AC257B" w:rsidRPr="00D24BE2" w:rsidRDefault="00AC257B" w:rsidP="00B75427">
      <w:pPr>
        <w:spacing w:after="0" w:line="240" w:lineRule="auto"/>
        <w:rPr>
          <w:rFonts w:ascii="Times New Roman" w:eastAsia="Times New Roman" w:hAnsi="Times New Roman"/>
          <w:bCs/>
          <w:sz w:val="24"/>
          <w:szCs w:val="24"/>
          <w:u w:val="single"/>
        </w:rPr>
      </w:pPr>
      <w:r w:rsidRPr="00D24BE2">
        <w:rPr>
          <w:rFonts w:ascii="Times New Roman" w:eastAsia="Times New Roman" w:hAnsi="Times New Roman"/>
          <w:bCs/>
          <w:sz w:val="24"/>
          <w:szCs w:val="24"/>
          <w:u w:val="single"/>
        </w:rPr>
        <w:t>Professor Philip Johnson</w:t>
      </w:r>
    </w:p>
    <w:p w14:paraId="5FF36182" w14:textId="77777777" w:rsidR="00AC257B" w:rsidRPr="00D24BE2" w:rsidRDefault="00AC257B" w:rsidP="00B75427">
      <w:pPr>
        <w:spacing w:after="0" w:line="240" w:lineRule="auto"/>
        <w:rPr>
          <w:rFonts w:ascii="Times New Roman" w:eastAsia="Times New Roman" w:hAnsi="Times New Roman"/>
          <w:sz w:val="24"/>
          <w:szCs w:val="24"/>
        </w:rPr>
      </w:pPr>
      <w:r w:rsidRPr="00D24BE2">
        <w:rPr>
          <w:rFonts w:ascii="Times New Roman" w:eastAsia="Times New Roman" w:hAnsi="Times New Roman"/>
          <w:sz w:val="24"/>
          <w:szCs w:val="24"/>
        </w:rPr>
        <w:t xml:space="preserve">Address:  Department of Molecular and Clinical Cancer Medicine, </w:t>
      </w:r>
      <w:proofErr w:type="gramStart"/>
      <w:r w:rsidRPr="00D24BE2">
        <w:rPr>
          <w:rFonts w:ascii="Times New Roman" w:eastAsia="Times New Roman" w:hAnsi="Times New Roman"/>
          <w:sz w:val="24"/>
          <w:szCs w:val="24"/>
        </w:rPr>
        <w:t>The</w:t>
      </w:r>
      <w:proofErr w:type="gramEnd"/>
      <w:r w:rsidRPr="00D24BE2">
        <w:rPr>
          <w:rFonts w:ascii="Times New Roman" w:eastAsia="Times New Roman" w:hAnsi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/>
          <w:sz w:val="24"/>
          <w:szCs w:val="24"/>
        </w:rPr>
        <w:t xml:space="preserve">Sherrington Building, Ashton </w:t>
      </w:r>
      <w:r w:rsidRPr="00D24BE2">
        <w:rPr>
          <w:rFonts w:ascii="Times New Roman" w:eastAsia="Times New Roman" w:hAnsi="Times New Roman"/>
          <w:sz w:val="24"/>
          <w:szCs w:val="24"/>
        </w:rPr>
        <w:t>Street, Liverpool L69 3G</w:t>
      </w:r>
      <w:r>
        <w:rPr>
          <w:rFonts w:ascii="Times New Roman" w:eastAsia="Times New Roman" w:hAnsi="Times New Roman"/>
          <w:sz w:val="24"/>
          <w:szCs w:val="24"/>
        </w:rPr>
        <w:t>E</w:t>
      </w:r>
      <w:r w:rsidRPr="00D24BE2">
        <w:rPr>
          <w:rFonts w:ascii="Times New Roman" w:eastAsia="Times New Roman" w:hAnsi="Times New Roman"/>
          <w:sz w:val="24"/>
          <w:szCs w:val="24"/>
        </w:rPr>
        <w:t>, UK</w:t>
      </w:r>
    </w:p>
    <w:p w14:paraId="16F094EA" w14:textId="77777777" w:rsidR="00AC257B" w:rsidRPr="00D24BE2" w:rsidRDefault="00AC257B" w:rsidP="00B75427">
      <w:pPr>
        <w:spacing w:after="0" w:line="240" w:lineRule="auto"/>
        <w:rPr>
          <w:rFonts w:ascii="Times New Roman" w:eastAsia="Times New Roman" w:hAnsi="Times New Roman"/>
          <w:sz w:val="24"/>
          <w:szCs w:val="24"/>
        </w:rPr>
      </w:pPr>
      <w:r w:rsidRPr="00D24BE2">
        <w:rPr>
          <w:rFonts w:ascii="Times New Roman" w:eastAsia="Times New Roman" w:hAnsi="Times New Roman"/>
          <w:sz w:val="24"/>
          <w:szCs w:val="24"/>
        </w:rPr>
        <w:t>Tel:  0151 7</w:t>
      </w:r>
      <w:r>
        <w:rPr>
          <w:rFonts w:ascii="Times New Roman" w:eastAsia="Times New Roman" w:hAnsi="Times New Roman"/>
          <w:sz w:val="24"/>
          <w:szCs w:val="24"/>
        </w:rPr>
        <w:t>94 9821</w:t>
      </w:r>
      <w:r w:rsidRPr="00D24BE2">
        <w:rPr>
          <w:rFonts w:ascii="Times New Roman" w:eastAsia="Times New Roman" w:hAnsi="Times New Roman"/>
          <w:sz w:val="24"/>
          <w:szCs w:val="24"/>
        </w:rPr>
        <w:t xml:space="preserve"> </w:t>
      </w:r>
    </w:p>
    <w:p w14:paraId="268DA2EF" w14:textId="77777777" w:rsidR="00AC257B" w:rsidRPr="00D24BE2" w:rsidRDefault="00AC257B" w:rsidP="00B75427">
      <w:pPr>
        <w:spacing w:after="0" w:line="240" w:lineRule="auto"/>
        <w:rPr>
          <w:rFonts w:ascii="Times New Roman" w:eastAsia="Times New Roman" w:hAnsi="Times New Roman"/>
          <w:sz w:val="24"/>
          <w:szCs w:val="24"/>
        </w:rPr>
      </w:pPr>
      <w:r w:rsidRPr="00D24BE2">
        <w:rPr>
          <w:rFonts w:ascii="Times New Roman" w:eastAsia="Times New Roman" w:hAnsi="Times New Roman"/>
          <w:sz w:val="24"/>
          <w:szCs w:val="24"/>
        </w:rPr>
        <w:t>Fax:  0151 706 5826</w:t>
      </w:r>
    </w:p>
    <w:p w14:paraId="22B08112" w14:textId="77777777" w:rsidR="00AC257B" w:rsidRPr="00D24BE2" w:rsidRDefault="00AC257B" w:rsidP="00B75427">
      <w:pPr>
        <w:spacing w:after="0" w:line="240" w:lineRule="auto"/>
        <w:rPr>
          <w:rFonts w:ascii="Times New Roman" w:eastAsia="Times New Roman" w:hAnsi="Times New Roman"/>
          <w:sz w:val="24"/>
          <w:szCs w:val="24"/>
        </w:rPr>
      </w:pPr>
      <w:r w:rsidRPr="00D24BE2">
        <w:rPr>
          <w:rFonts w:ascii="Times New Roman" w:eastAsia="Times New Roman" w:hAnsi="Times New Roman"/>
          <w:sz w:val="24"/>
          <w:szCs w:val="24"/>
        </w:rPr>
        <w:t>E-mail:  </w:t>
      </w:r>
      <w:hyperlink r:id="rId8" w:history="1">
        <w:r w:rsidRPr="00D24BE2">
          <w:rPr>
            <w:rStyle w:val="Hyperlink"/>
            <w:rFonts w:ascii="Times New Roman" w:eastAsia="Times New Roman" w:hAnsi="Times New Roman"/>
            <w:sz w:val="24"/>
            <w:szCs w:val="24"/>
          </w:rPr>
          <w:t>Philip.Johnson@liverpool.ac.uk</w:t>
        </w:r>
      </w:hyperlink>
    </w:p>
    <w:p w14:paraId="158DC72A" w14:textId="32CD1D86" w:rsidR="00C33947" w:rsidRDefault="00C33947" w:rsidP="00B75427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58FAC11D" w14:textId="77777777" w:rsidR="00394A1E" w:rsidRDefault="00394A1E" w:rsidP="00782CFF">
      <w:pPr>
        <w:spacing w:after="0" w:line="240" w:lineRule="auto"/>
        <w:rPr>
          <w:rFonts w:ascii="Times New Roman" w:hAnsi="Times New Roman" w:cs="Times New Roman"/>
          <w:b/>
          <w:i/>
          <w:sz w:val="24"/>
          <w:szCs w:val="24"/>
        </w:rPr>
      </w:pPr>
    </w:p>
    <w:p w14:paraId="21444D43" w14:textId="77777777" w:rsidR="00D8009B" w:rsidRDefault="00D8009B" w:rsidP="00D8009B">
      <w:pPr>
        <w:spacing w:after="0" w:line="240" w:lineRule="auto"/>
        <w:rPr>
          <w:rFonts w:ascii="Times New Roman" w:hAnsi="Times New Roman" w:cs="Times New Roman"/>
          <w:b/>
          <w:i/>
          <w:sz w:val="24"/>
          <w:szCs w:val="24"/>
        </w:rPr>
      </w:pPr>
      <w:r>
        <w:rPr>
          <w:rFonts w:ascii="Times New Roman" w:hAnsi="Times New Roman" w:cs="Times New Roman"/>
          <w:b/>
          <w:i/>
          <w:sz w:val="24"/>
          <w:szCs w:val="24"/>
        </w:rPr>
        <w:t>Keywords:</w:t>
      </w:r>
    </w:p>
    <w:p w14:paraId="5454BC36" w14:textId="77777777" w:rsidR="00D8009B" w:rsidRDefault="00D8009B" w:rsidP="00D8009B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sorafenib</w:t>
      </w:r>
      <w:proofErr w:type="gramEnd"/>
      <w:r>
        <w:rPr>
          <w:rFonts w:ascii="Times New Roman" w:hAnsi="Times New Roman" w:cs="Times New Roman"/>
          <w:sz w:val="24"/>
          <w:szCs w:val="24"/>
        </w:rPr>
        <w:t>; personalised survival prediction; advanced hepatocellular carcinoma; prognosis; risk stratification</w:t>
      </w:r>
    </w:p>
    <w:p w14:paraId="26ABBE97" w14:textId="59D49C6D" w:rsidR="00AB1864" w:rsidRDefault="00AB1864" w:rsidP="00F1746A">
      <w:pPr>
        <w:spacing w:after="0" w:line="240" w:lineRule="auto"/>
        <w:rPr>
          <w:rFonts w:ascii="Times New Roman" w:hAnsi="Times New Roman" w:cs="Times New Roman"/>
          <w:b/>
          <w:i/>
          <w:sz w:val="24"/>
          <w:szCs w:val="24"/>
        </w:rPr>
      </w:pPr>
    </w:p>
    <w:p w14:paraId="4C81DF08" w14:textId="77777777" w:rsidR="00D8009B" w:rsidRPr="00C33947" w:rsidRDefault="00D8009B" w:rsidP="00F1746A">
      <w:pPr>
        <w:spacing w:after="0" w:line="240" w:lineRule="auto"/>
        <w:rPr>
          <w:rFonts w:ascii="Times New Roman" w:hAnsi="Times New Roman" w:cs="Times New Roman"/>
          <w:b/>
          <w:i/>
          <w:sz w:val="24"/>
          <w:szCs w:val="24"/>
        </w:rPr>
      </w:pPr>
    </w:p>
    <w:p w14:paraId="4B48156F" w14:textId="4511E324" w:rsidR="00F1079D" w:rsidRDefault="00F1079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5C1A022" w14:textId="3DF700CF" w:rsidR="00DE3EFB" w:rsidRPr="00DE3EFB" w:rsidRDefault="00DE3EFB" w:rsidP="00087EE3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E3EFB">
        <w:rPr>
          <w:rFonts w:ascii="Times New Roman" w:hAnsi="Times New Roman" w:cs="Times New Roman"/>
          <w:b/>
          <w:sz w:val="24"/>
          <w:szCs w:val="24"/>
        </w:rPr>
        <w:lastRenderedPageBreak/>
        <w:t>ABSTRACT</w:t>
      </w:r>
    </w:p>
    <w:p w14:paraId="1028FEB6" w14:textId="68646BB0" w:rsidR="00DE3EFB" w:rsidRPr="00DE3EFB" w:rsidRDefault="00705071" w:rsidP="00087EE3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Background</w:t>
      </w:r>
    </w:p>
    <w:p w14:paraId="0FC0551A" w14:textId="480BF4B1" w:rsidR="00DE3EFB" w:rsidRPr="00EF21BE" w:rsidRDefault="00DE3EFB" w:rsidP="00087EE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E3EFB">
        <w:rPr>
          <w:rFonts w:ascii="Times New Roman" w:hAnsi="Times New Roman" w:cs="Times New Roman"/>
          <w:sz w:val="24"/>
          <w:szCs w:val="24"/>
        </w:rPr>
        <w:t xml:space="preserve">Sorafenib is the current standard of care for patients with advanced </w:t>
      </w:r>
      <w:r w:rsidR="00365D66">
        <w:rPr>
          <w:rFonts w:ascii="Times New Roman" w:hAnsi="Times New Roman" w:cs="Times New Roman"/>
          <w:sz w:val="24"/>
          <w:szCs w:val="24"/>
        </w:rPr>
        <w:t>hepatocellular carcinoma (</w:t>
      </w:r>
      <w:r w:rsidR="00DF50F6">
        <w:rPr>
          <w:rFonts w:ascii="Times New Roman" w:hAnsi="Times New Roman" w:cs="Times New Roman"/>
          <w:sz w:val="24"/>
          <w:szCs w:val="24"/>
        </w:rPr>
        <w:t>a</w:t>
      </w:r>
      <w:r w:rsidRPr="00DE3EFB">
        <w:rPr>
          <w:rFonts w:ascii="Times New Roman" w:hAnsi="Times New Roman" w:cs="Times New Roman"/>
          <w:sz w:val="24"/>
          <w:szCs w:val="24"/>
        </w:rPr>
        <w:t>HCC</w:t>
      </w:r>
      <w:r w:rsidR="00365D66">
        <w:rPr>
          <w:rFonts w:ascii="Times New Roman" w:hAnsi="Times New Roman" w:cs="Times New Roman"/>
          <w:sz w:val="24"/>
          <w:szCs w:val="24"/>
        </w:rPr>
        <w:t>)</w:t>
      </w:r>
      <w:r w:rsidR="002A6EE1">
        <w:rPr>
          <w:rFonts w:ascii="Times New Roman" w:hAnsi="Times New Roman" w:cs="Times New Roman"/>
          <w:sz w:val="24"/>
          <w:szCs w:val="24"/>
        </w:rPr>
        <w:t xml:space="preserve"> and </w:t>
      </w:r>
      <w:r w:rsidR="00D20E47">
        <w:rPr>
          <w:rFonts w:ascii="Times New Roman" w:hAnsi="Times New Roman" w:cs="Times New Roman"/>
          <w:sz w:val="24"/>
          <w:szCs w:val="24"/>
        </w:rPr>
        <w:t>has been</w:t>
      </w:r>
      <w:r w:rsidR="002A6EE1">
        <w:rPr>
          <w:rFonts w:ascii="Times New Roman" w:hAnsi="Times New Roman" w:cs="Times New Roman"/>
          <w:sz w:val="24"/>
          <w:szCs w:val="24"/>
        </w:rPr>
        <w:t xml:space="preserve"> </w:t>
      </w:r>
      <w:r w:rsidR="001B6A03">
        <w:rPr>
          <w:rFonts w:ascii="Times New Roman" w:hAnsi="Times New Roman" w:cs="Times New Roman"/>
          <w:sz w:val="24"/>
          <w:szCs w:val="24"/>
        </w:rPr>
        <w:t>shown to improve survival by abou</w:t>
      </w:r>
      <w:r w:rsidR="00130EA0">
        <w:rPr>
          <w:rFonts w:ascii="Times New Roman" w:hAnsi="Times New Roman" w:cs="Times New Roman"/>
          <w:sz w:val="24"/>
          <w:szCs w:val="24"/>
        </w:rPr>
        <w:t xml:space="preserve">t 3 months compared to placebo. </w:t>
      </w:r>
      <w:r w:rsidR="00E8393F">
        <w:rPr>
          <w:rFonts w:ascii="Times New Roman" w:hAnsi="Times New Roman" w:cs="Times New Roman"/>
          <w:sz w:val="24"/>
          <w:szCs w:val="24"/>
        </w:rPr>
        <w:t>However sur</w:t>
      </w:r>
      <w:r w:rsidR="001D3ACC">
        <w:rPr>
          <w:rFonts w:ascii="Times New Roman" w:hAnsi="Times New Roman" w:cs="Times New Roman"/>
          <w:sz w:val="24"/>
          <w:szCs w:val="24"/>
        </w:rPr>
        <w:t>vival</w:t>
      </w:r>
      <w:r w:rsidR="00E8393F">
        <w:rPr>
          <w:rFonts w:ascii="Times New Roman" w:hAnsi="Times New Roman" w:cs="Times New Roman"/>
          <w:sz w:val="24"/>
          <w:szCs w:val="24"/>
        </w:rPr>
        <w:t xml:space="preserve"> </w:t>
      </w:r>
      <w:r w:rsidR="001D3ACC">
        <w:rPr>
          <w:rFonts w:ascii="Times New Roman" w:hAnsi="Times New Roman" w:cs="Times New Roman"/>
          <w:sz w:val="24"/>
          <w:szCs w:val="24"/>
        </w:rPr>
        <w:t>varies</w:t>
      </w:r>
      <w:r w:rsidR="00E8393F">
        <w:rPr>
          <w:rFonts w:ascii="Times New Roman" w:hAnsi="Times New Roman" w:cs="Times New Roman"/>
          <w:sz w:val="24"/>
          <w:szCs w:val="24"/>
        </w:rPr>
        <w:t xml:space="preserve"> </w:t>
      </w:r>
      <w:r w:rsidR="001D3ACC">
        <w:rPr>
          <w:rFonts w:ascii="Times New Roman" w:hAnsi="Times New Roman" w:cs="Times New Roman"/>
          <w:sz w:val="24"/>
          <w:szCs w:val="24"/>
        </w:rPr>
        <w:t xml:space="preserve">widely </w:t>
      </w:r>
      <w:r w:rsidR="00E8393F">
        <w:rPr>
          <w:rFonts w:ascii="Times New Roman" w:hAnsi="Times New Roman" w:cs="Times New Roman"/>
          <w:sz w:val="24"/>
          <w:szCs w:val="24"/>
        </w:rPr>
        <w:t>f</w:t>
      </w:r>
      <w:r w:rsidR="001D3ACC">
        <w:rPr>
          <w:rFonts w:ascii="Times New Roman" w:hAnsi="Times New Roman" w:cs="Times New Roman"/>
          <w:sz w:val="24"/>
          <w:szCs w:val="24"/>
        </w:rPr>
        <w:t>rom</w:t>
      </w:r>
      <w:r w:rsidR="00E8393F">
        <w:rPr>
          <w:rFonts w:ascii="Times New Roman" w:hAnsi="Times New Roman" w:cs="Times New Roman"/>
          <w:sz w:val="24"/>
          <w:szCs w:val="24"/>
        </w:rPr>
        <w:t xml:space="preserve"> </w:t>
      </w:r>
      <w:r w:rsidR="003A7E14">
        <w:rPr>
          <w:rFonts w:ascii="Times New Roman" w:hAnsi="Times New Roman" w:cs="Times New Roman"/>
          <w:sz w:val="24"/>
          <w:szCs w:val="24"/>
        </w:rPr>
        <w:t>under</w:t>
      </w:r>
      <w:r w:rsidR="00E8393F">
        <w:rPr>
          <w:rFonts w:ascii="Times New Roman" w:hAnsi="Times New Roman" w:cs="Times New Roman"/>
          <w:sz w:val="24"/>
          <w:szCs w:val="24"/>
        </w:rPr>
        <w:t xml:space="preserve"> three </w:t>
      </w:r>
      <w:r w:rsidR="001D3ACC">
        <w:rPr>
          <w:rFonts w:ascii="Times New Roman" w:hAnsi="Times New Roman" w:cs="Times New Roman"/>
          <w:sz w:val="24"/>
          <w:szCs w:val="24"/>
        </w:rPr>
        <w:t>months</w:t>
      </w:r>
      <w:r w:rsidR="00E8393F">
        <w:rPr>
          <w:rFonts w:ascii="Times New Roman" w:hAnsi="Times New Roman" w:cs="Times New Roman"/>
          <w:sz w:val="24"/>
          <w:szCs w:val="24"/>
        </w:rPr>
        <w:t xml:space="preserve"> to</w:t>
      </w:r>
      <w:r w:rsidR="003A7E14">
        <w:rPr>
          <w:rFonts w:ascii="Times New Roman" w:hAnsi="Times New Roman" w:cs="Times New Roman"/>
          <w:sz w:val="24"/>
          <w:szCs w:val="24"/>
        </w:rPr>
        <w:t xml:space="preserve"> over</w:t>
      </w:r>
      <w:r w:rsidR="00E8393F">
        <w:rPr>
          <w:rFonts w:ascii="Times New Roman" w:hAnsi="Times New Roman" w:cs="Times New Roman"/>
          <w:sz w:val="24"/>
          <w:szCs w:val="24"/>
        </w:rPr>
        <w:t xml:space="preserve"> two years</w:t>
      </w:r>
      <w:r w:rsidR="00EF21BE">
        <w:rPr>
          <w:rFonts w:ascii="Times New Roman" w:hAnsi="Times New Roman" w:cs="Times New Roman"/>
          <w:sz w:val="24"/>
          <w:szCs w:val="24"/>
        </w:rPr>
        <w:t xml:space="preserve">. </w:t>
      </w:r>
      <w:r w:rsidRPr="00DE3EFB">
        <w:rPr>
          <w:rFonts w:ascii="Times New Roman" w:hAnsi="Times New Roman" w:cs="Times New Roman"/>
          <w:bCs/>
          <w:sz w:val="24"/>
          <w:szCs w:val="24"/>
        </w:rPr>
        <w:t xml:space="preserve">The aim of this </w:t>
      </w:r>
      <w:r w:rsidR="00F560BE">
        <w:rPr>
          <w:rFonts w:ascii="Times New Roman" w:hAnsi="Times New Roman" w:cs="Times New Roman"/>
          <w:bCs/>
          <w:sz w:val="24"/>
          <w:szCs w:val="24"/>
        </w:rPr>
        <w:t>study</w:t>
      </w:r>
      <w:r w:rsidR="000C0BF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5D0958">
        <w:rPr>
          <w:rFonts w:ascii="Times New Roman" w:hAnsi="Times New Roman" w:cs="Times New Roman"/>
          <w:bCs/>
          <w:sz w:val="24"/>
          <w:szCs w:val="24"/>
        </w:rPr>
        <w:t>was</w:t>
      </w:r>
      <w:r w:rsidR="000C0BFE">
        <w:rPr>
          <w:rFonts w:ascii="Times New Roman" w:hAnsi="Times New Roman" w:cs="Times New Roman"/>
          <w:bCs/>
          <w:sz w:val="24"/>
          <w:szCs w:val="24"/>
        </w:rPr>
        <w:t xml:space="preserve"> to build</w:t>
      </w:r>
      <w:r w:rsidRPr="00DE3EFB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1D3ACC">
        <w:rPr>
          <w:rFonts w:ascii="Times New Roman" w:hAnsi="Times New Roman" w:cs="Times New Roman"/>
          <w:bCs/>
          <w:sz w:val="24"/>
          <w:szCs w:val="24"/>
        </w:rPr>
        <w:t xml:space="preserve">a </w:t>
      </w:r>
      <w:r w:rsidRPr="00DE3EFB">
        <w:rPr>
          <w:rFonts w:ascii="Times New Roman" w:hAnsi="Times New Roman" w:cs="Times New Roman"/>
          <w:bCs/>
          <w:sz w:val="24"/>
          <w:szCs w:val="24"/>
        </w:rPr>
        <w:t>statistical model</w:t>
      </w:r>
      <w:r w:rsidR="000C0BFE">
        <w:rPr>
          <w:rFonts w:ascii="Times New Roman" w:hAnsi="Times New Roman" w:cs="Times New Roman"/>
          <w:bCs/>
          <w:sz w:val="24"/>
          <w:szCs w:val="24"/>
        </w:rPr>
        <w:t xml:space="preserve"> that</w:t>
      </w:r>
      <w:r w:rsidR="001E3AE5">
        <w:rPr>
          <w:rFonts w:ascii="Times New Roman" w:hAnsi="Times New Roman" w:cs="Times New Roman"/>
          <w:bCs/>
          <w:sz w:val="24"/>
          <w:szCs w:val="24"/>
        </w:rPr>
        <w:t xml:space="preserve"> allows</w:t>
      </w:r>
      <w:r w:rsidR="007C2B9F">
        <w:rPr>
          <w:rFonts w:ascii="Times New Roman" w:hAnsi="Times New Roman" w:cs="Times New Roman"/>
          <w:bCs/>
          <w:sz w:val="24"/>
          <w:szCs w:val="24"/>
        </w:rPr>
        <w:t xml:space="preserve"> personalised survival prediction</w:t>
      </w:r>
      <w:r w:rsidR="00FD350A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D20E47">
        <w:rPr>
          <w:rFonts w:ascii="Times New Roman" w:hAnsi="Times New Roman" w:cs="Times New Roman"/>
          <w:bCs/>
          <w:sz w:val="24"/>
          <w:szCs w:val="24"/>
        </w:rPr>
        <w:t>following</w:t>
      </w:r>
      <w:r w:rsidR="00D74570">
        <w:rPr>
          <w:rFonts w:ascii="Times New Roman" w:hAnsi="Times New Roman" w:cs="Times New Roman"/>
          <w:bCs/>
          <w:sz w:val="24"/>
          <w:szCs w:val="24"/>
        </w:rPr>
        <w:t xml:space="preserve"> sorafenib treatment. </w:t>
      </w:r>
    </w:p>
    <w:p w14:paraId="608D76C6" w14:textId="77777777" w:rsidR="00DE3EFB" w:rsidRPr="00DE3EFB" w:rsidRDefault="00DE3EFB" w:rsidP="00087EE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E1269D7" w14:textId="6F842DC1" w:rsidR="00DE3EFB" w:rsidRPr="00DE3EFB" w:rsidRDefault="00705071" w:rsidP="00087EE3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Methods</w:t>
      </w:r>
    </w:p>
    <w:p w14:paraId="137323C4" w14:textId="0DB6FC6D" w:rsidR="00473B4E" w:rsidRPr="00DE3EFB" w:rsidRDefault="00DE3EFB" w:rsidP="00087EE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E3EFB">
        <w:rPr>
          <w:rFonts w:ascii="Times New Roman" w:hAnsi="Times New Roman" w:cs="Times New Roman"/>
          <w:sz w:val="24"/>
          <w:szCs w:val="24"/>
        </w:rPr>
        <w:t>We had access</w:t>
      </w:r>
      <w:r w:rsidR="008C5508">
        <w:rPr>
          <w:rFonts w:ascii="Times New Roman" w:hAnsi="Times New Roman" w:cs="Times New Roman"/>
          <w:sz w:val="24"/>
          <w:szCs w:val="24"/>
        </w:rPr>
        <w:t xml:space="preserve"> to 1130 patients</w:t>
      </w:r>
      <w:r w:rsidRPr="00DE3EFB">
        <w:rPr>
          <w:rFonts w:ascii="Times New Roman" w:hAnsi="Times New Roman" w:cs="Times New Roman"/>
          <w:sz w:val="24"/>
          <w:szCs w:val="24"/>
        </w:rPr>
        <w:t xml:space="preserve"> </w:t>
      </w:r>
      <w:r w:rsidR="008C5508">
        <w:rPr>
          <w:rFonts w:ascii="Times New Roman" w:hAnsi="Times New Roman" w:cs="Times New Roman"/>
          <w:sz w:val="24"/>
          <w:szCs w:val="24"/>
        </w:rPr>
        <w:t>undergoing sorafeni</w:t>
      </w:r>
      <w:r w:rsidR="002428D9">
        <w:rPr>
          <w:rFonts w:ascii="Times New Roman" w:hAnsi="Times New Roman" w:cs="Times New Roman"/>
          <w:sz w:val="24"/>
          <w:szCs w:val="24"/>
        </w:rPr>
        <w:t>b treatment for aHCC as part of</w:t>
      </w:r>
      <w:r w:rsidR="00E8393F">
        <w:rPr>
          <w:rFonts w:ascii="Times New Roman" w:hAnsi="Times New Roman" w:cs="Times New Roman"/>
          <w:sz w:val="24"/>
          <w:szCs w:val="24"/>
        </w:rPr>
        <w:t xml:space="preserve"> the </w:t>
      </w:r>
      <w:r w:rsidR="008C5508">
        <w:rPr>
          <w:rFonts w:ascii="Times New Roman" w:hAnsi="Times New Roman" w:cs="Times New Roman"/>
          <w:sz w:val="24"/>
          <w:szCs w:val="24"/>
        </w:rPr>
        <w:t>control arm</w:t>
      </w:r>
      <w:r w:rsidR="004211EA">
        <w:rPr>
          <w:rFonts w:ascii="Times New Roman" w:hAnsi="Times New Roman" w:cs="Times New Roman"/>
          <w:sz w:val="24"/>
          <w:szCs w:val="24"/>
        </w:rPr>
        <w:t xml:space="preserve"> </w:t>
      </w:r>
      <w:r w:rsidR="00E13628">
        <w:rPr>
          <w:rFonts w:ascii="Times New Roman" w:hAnsi="Times New Roman" w:cs="Times New Roman"/>
          <w:sz w:val="24"/>
          <w:szCs w:val="24"/>
        </w:rPr>
        <w:t>for</w:t>
      </w:r>
      <w:r w:rsidR="00E8393F">
        <w:rPr>
          <w:rFonts w:ascii="Times New Roman" w:hAnsi="Times New Roman" w:cs="Times New Roman"/>
          <w:sz w:val="24"/>
          <w:szCs w:val="24"/>
        </w:rPr>
        <w:t xml:space="preserve"> </w:t>
      </w:r>
      <w:r w:rsidRPr="00DE3EFB">
        <w:rPr>
          <w:rFonts w:ascii="Times New Roman" w:hAnsi="Times New Roman" w:cs="Times New Roman"/>
          <w:sz w:val="24"/>
          <w:szCs w:val="24"/>
        </w:rPr>
        <w:t>two phase III randomised clinical trials</w:t>
      </w:r>
      <w:r w:rsidR="008D3EF7">
        <w:rPr>
          <w:rFonts w:ascii="Times New Roman" w:hAnsi="Times New Roman" w:cs="Times New Roman"/>
          <w:sz w:val="24"/>
          <w:szCs w:val="24"/>
        </w:rPr>
        <w:t xml:space="preserve"> (RCTs)</w:t>
      </w:r>
      <w:r w:rsidR="00C66387">
        <w:rPr>
          <w:rFonts w:ascii="Times New Roman" w:hAnsi="Times New Roman" w:cs="Times New Roman"/>
          <w:sz w:val="24"/>
          <w:szCs w:val="24"/>
        </w:rPr>
        <w:t xml:space="preserve">. </w:t>
      </w:r>
      <w:r w:rsidR="002428D9">
        <w:rPr>
          <w:rFonts w:ascii="Times New Roman" w:hAnsi="Times New Roman" w:cs="Times New Roman"/>
          <w:sz w:val="24"/>
          <w:szCs w:val="24"/>
        </w:rPr>
        <w:t>A multivariable</w:t>
      </w:r>
      <w:r w:rsidRPr="00DE3EFB">
        <w:rPr>
          <w:rFonts w:ascii="Times New Roman" w:hAnsi="Times New Roman" w:cs="Times New Roman"/>
          <w:sz w:val="24"/>
          <w:szCs w:val="24"/>
        </w:rPr>
        <w:t xml:space="preserve"> model</w:t>
      </w:r>
      <w:r w:rsidR="00714E98">
        <w:rPr>
          <w:rFonts w:ascii="Times New Roman" w:hAnsi="Times New Roman" w:cs="Times New Roman"/>
          <w:sz w:val="24"/>
          <w:szCs w:val="24"/>
        </w:rPr>
        <w:t xml:space="preserve"> was built</w:t>
      </w:r>
      <w:r w:rsidRPr="00DE3EFB">
        <w:rPr>
          <w:rFonts w:ascii="Times New Roman" w:hAnsi="Times New Roman" w:cs="Times New Roman"/>
          <w:sz w:val="24"/>
          <w:szCs w:val="24"/>
        </w:rPr>
        <w:t xml:space="preserve"> </w:t>
      </w:r>
      <w:r w:rsidR="00E8393F">
        <w:rPr>
          <w:rFonts w:ascii="Times New Roman" w:hAnsi="Times New Roman" w:cs="Times New Roman"/>
          <w:sz w:val="24"/>
          <w:szCs w:val="24"/>
        </w:rPr>
        <w:t xml:space="preserve">that </w:t>
      </w:r>
      <w:r w:rsidR="00A134D7">
        <w:rPr>
          <w:rFonts w:ascii="Times New Roman" w:hAnsi="Times New Roman" w:cs="Times New Roman"/>
          <w:sz w:val="24"/>
          <w:szCs w:val="24"/>
        </w:rPr>
        <w:t>predicts survival</w:t>
      </w:r>
      <w:r w:rsidRPr="00DE3EFB">
        <w:rPr>
          <w:rFonts w:ascii="Times New Roman" w:hAnsi="Times New Roman" w:cs="Times New Roman"/>
          <w:sz w:val="24"/>
          <w:szCs w:val="24"/>
        </w:rPr>
        <w:t xml:space="preserve"> based on baseline clinical features</w:t>
      </w:r>
      <w:r w:rsidR="00C0702F">
        <w:rPr>
          <w:rFonts w:ascii="Times New Roman" w:hAnsi="Times New Roman" w:cs="Times New Roman"/>
          <w:sz w:val="24"/>
          <w:szCs w:val="24"/>
        </w:rPr>
        <w:t>.</w:t>
      </w:r>
      <w:r w:rsidR="000C0BFE">
        <w:rPr>
          <w:rFonts w:ascii="Times New Roman" w:hAnsi="Times New Roman" w:cs="Times New Roman"/>
          <w:sz w:val="24"/>
          <w:szCs w:val="24"/>
        </w:rPr>
        <w:t xml:space="preserve"> </w:t>
      </w:r>
      <w:r w:rsidR="002A6EE1">
        <w:rPr>
          <w:rFonts w:ascii="Times New Roman" w:hAnsi="Times New Roman" w:cs="Times New Roman"/>
          <w:sz w:val="24"/>
          <w:szCs w:val="24"/>
        </w:rPr>
        <w:t xml:space="preserve"> The statistical </w:t>
      </w:r>
      <w:r w:rsidR="00251C0A">
        <w:rPr>
          <w:rFonts w:ascii="Times New Roman" w:hAnsi="Times New Roman" w:cs="Times New Roman"/>
          <w:sz w:val="24"/>
          <w:szCs w:val="24"/>
        </w:rPr>
        <w:t xml:space="preserve">approach </w:t>
      </w:r>
      <w:r w:rsidR="002A6EE1">
        <w:rPr>
          <w:rFonts w:ascii="Times New Roman" w:hAnsi="Times New Roman" w:cs="Times New Roman"/>
          <w:sz w:val="24"/>
          <w:szCs w:val="24"/>
        </w:rPr>
        <w:t xml:space="preserve">permits </w:t>
      </w:r>
      <w:r w:rsidR="00D05013">
        <w:rPr>
          <w:rFonts w:ascii="Times New Roman" w:hAnsi="Times New Roman" w:cs="Times New Roman"/>
          <w:sz w:val="24"/>
          <w:szCs w:val="24"/>
        </w:rPr>
        <w:t xml:space="preserve">both group level risk </w:t>
      </w:r>
      <w:r w:rsidR="00251C0A">
        <w:rPr>
          <w:rFonts w:ascii="Times New Roman" w:hAnsi="Times New Roman" w:cs="Times New Roman"/>
          <w:sz w:val="24"/>
          <w:szCs w:val="24"/>
        </w:rPr>
        <w:t>stratification</w:t>
      </w:r>
      <w:r w:rsidR="00E92899">
        <w:rPr>
          <w:rFonts w:ascii="Times New Roman" w:hAnsi="Times New Roman" w:cs="Times New Roman"/>
          <w:sz w:val="24"/>
          <w:szCs w:val="24"/>
        </w:rPr>
        <w:t xml:space="preserve"> </w:t>
      </w:r>
      <w:r w:rsidR="00D05013">
        <w:rPr>
          <w:rFonts w:ascii="Times New Roman" w:hAnsi="Times New Roman" w:cs="Times New Roman"/>
          <w:sz w:val="24"/>
          <w:szCs w:val="24"/>
        </w:rPr>
        <w:t>and individual level survival prediction</w:t>
      </w:r>
      <w:r w:rsidR="00A134D7">
        <w:rPr>
          <w:rFonts w:ascii="Times New Roman" w:hAnsi="Times New Roman" w:cs="Times New Roman"/>
          <w:sz w:val="24"/>
          <w:szCs w:val="24"/>
        </w:rPr>
        <w:t xml:space="preserve"> at </w:t>
      </w:r>
      <w:r w:rsidR="003E7DC5">
        <w:rPr>
          <w:rFonts w:ascii="Times New Roman" w:hAnsi="Times New Roman" w:cs="Times New Roman"/>
          <w:sz w:val="24"/>
          <w:szCs w:val="24"/>
        </w:rPr>
        <w:t>any given</w:t>
      </w:r>
      <w:r w:rsidR="008B2C85">
        <w:rPr>
          <w:rFonts w:ascii="Times New Roman" w:hAnsi="Times New Roman" w:cs="Times New Roman"/>
          <w:sz w:val="24"/>
          <w:szCs w:val="24"/>
        </w:rPr>
        <w:t xml:space="preserve"> time point</w:t>
      </w:r>
      <w:r w:rsidR="00A134D7">
        <w:rPr>
          <w:rFonts w:ascii="Times New Roman" w:hAnsi="Times New Roman" w:cs="Times New Roman"/>
          <w:sz w:val="24"/>
          <w:szCs w:val="24"/>
        </w:rPr>
        <w:t xml:space="preserve">. </w:t>
      </w:r>
      <w:r w:rsidR="00473B4E" w:rsidRPr="004C5E69">
        <w:rPr>
          <w:rFonts w:ascii="Times New Roman" w:hAnsi="Times New Roman" w:cs="Times New Roman"/>
          <w:sz w:val="24"/>
          <w:szCs w:val="24"/>
        </w:rPr>
        <w:t xml:space="preserve"> </w:t>
      </w:r>
      <w:r w:rsidR="003A7E14">
        <w:rPr>
          <w:rFonts w:ascii="Times New Roman" w:hAnsi="Times New Roman" w:cs="Times New Roman"/>
          <w:sz w:val="24"/>
          <w:szCs w:val="24"/>
        </w:rPr>
        <w:t>The m</w:t>
      </w:r>
      <w:r w:rsidR="008F0C61">
        <w:rPr>
          <w:rFonts w:ascii="Times New Roman" w:hAnsi="Times New Roman" w:cs="Times New Roman"/>
          <w:sz w:val="24"/>
          <w:szCs w:val="24"/>
        </w:rPr>
        <w:t>odel was calibrated and its</w:t>
      </w:r>
      <w:r w:rsidR="00473B4E" w:rsidRPr="004C5E69">
        <w:rPr>
          <w:rFonts w:ascii="Times New Roman" w:hAnsi="Times New Roman" w:cs="Times New Roman"/>
          <w:sz w:val="24"/>
          <w:szCs w:val="24"/>
        </w:rPr>
        <w:t xml:space="preserve"> </w:t>
      </w:r>
      <w:r w:rsidR="002428D9">
        <w:rPr>
          <w:rFonts w:ascii="Times New Roman" w:hAnsi="Times New Roman" w:cs="Times New Roman"/>
          <w:sz w:val="24"/>
          <w:szCs w:val="24"/>
        </w:rPr>
        <w:t>discrimination</w:t>
      </w:r>
      <w:r w:rsidR="00473B4E" w:rsidRPr="004C5E69">
        <w:rPr>
          <w:rFonts w:ascii="Times New Roman" w:hAnsi="Times New Roman" w:cs="Times New Roman"/>
          <w:sz w:val="24"/>
          <w:szCs w:val="24"/>
        </w:rPr>
        <w:t xml:space="preserve"> assessed through </w:t>
      </w:r>
      <w:r w:rsidR="00B41DA5" w:rsidRPr="004C5E69">
        <w:rPr>
          <w:rFonts w:ascii="Times New Roman" w:hAnsi="Times New Roman" w:cs="Times New Roman"/>
          <w:sz w:val="24"/>
          <w:szCs w:val="24"/>
        </w:rPr>
        <w:t>Harre</w:t>
      </w:r>
      <w:r w:rsidR="00DB3E40" w:rsidRPr="004C5E69">
        <w:rPr>
          <w:rFonts w:ascii="Times New Roman" w:hAnsi="Times New Roman" w:cs="Times New Roman"/>
          <w:sz w:val="24"/>
          <w:szCs w:val="24"/>
        </w:rPr>
        <w:t>ll’s c-index</w:t>
      </w:r>
      <w:r w:rsidR="007F6103">
        <w:rPr>
          <w:rFonts w:ascii="Times New Roman" w:hAnsi="Times New Roman" w:cs="Times New Roman"/>
          <w:sz w:val="24"/>
          <w:szCs w:val="24"/>
        </w:rPr>
        <w:t xml:space="preserve"> and</w:t>
      </w:r>
      <w:r w:rsidR="007C6A94">
        <w:rPr>
          <w:rFonts w:ascii="Times New Roman" w:hAnsi="Times New Roman" w:cs="Times New Roman"/>
          <w:sz w:val="24"/>
          <w:szCs w:val="24"/>
        </w:rPr>
        <w:t xml:space="preserve"> </w:t>
      </w:r>
      <w:r w:rsidR="00B41DA5" w:rsidRPr="004C5E69">
        <w:rPr>
          <w:rFonts w:ascii="Times New Roman" w:hAnsi="Times New Roman" w:cs="Times New Roman"/>
          <w:sz w:val="24"/>
          <w:szCs w:val="24"/>
        </w:rPr>
        <w:t>Royston-</w:t>
      </w:r>
      <w:proofErr w:type="spellStart"/>
      <w:r w:rsidR="00B41DA5" w:rsidRPr="004C5E69">
        <w:rPr>
          <w:rFonts w:ascii="Times New Roman" w:hAnsi="Times New Roman" w:cs="Times New Roman"/>
          <w:sz w:val="24"/>
          <w:szCs w:val="24"/>
        </w:rPr>
        <w:t>Sauerbrei’s</w:t>
      </w:r>
      <w:proofErr w:type="spellEnd"/>
      <w:r w:rsidR="00B41DA5" w:rsidRPr="004C5E69">
        <w:rPr>
          <w:rFonts w:ascii="Times New Roman" w:hAnsi="Times New Roman" w:cs="Times New Roman"/>
          <w:sz w:val="24"/>
          <w:szCs w:val="24"/>
        </w:rPr>
        <w:t xml:space="preserve"> R</w:t>
      </w:r>
      <w:r w:rsidR="00B41DA5" w:rsidRPr="004C5E69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B41DA5" w:rsidRPr="004C5E69">
        <w:rPr>
          <w:rFonts w:ascii="Times New Roman" w:hAnsi="Times New Roman" w:cs="Times New Roman"/>
          <w:sz w:val="24"/>
          <w:szCs w:val="24"/>
          <w:vertAlign w:val="subscript"/>
        </w:rPr>
        <w:t>D</w:t>
      </w:r>
      <w:r w:rsidR="008F0C61">
        <w:rPr>
          <w:rFonts w:ascii="Times New Roman" w:hAnsi="Times New Roman" w:cs="Times New Roman"/>
          <w:sz w:val="24"/>
          <w:szCs w:val="24"/>
        </w:rPr>
        <w:t>.</w:t>
      </w:r>
    </w:p>
    <w:p w14:paraId="4910DB8A" w14:textId="77777777" w:rsidR="003D03AC" w:rsidRPr="00D20E47" w:rsidRDefault="003D03AC" w:rsidP="00087EE3">
      <w:pPr>
        <w:spacing w:after="0" w:line="480" w:lineRule="auto"/>
        <w:jc w:val="both"/>
        <w:rPr>
          <w:rFonts w:ascii="Times New Roman" w:hAnsi="Times New Roman" w:cs="Times New Roman"/>
          <w:color w:val="00B050"/>
          <w:sz w:val="24"/>
          <w:szCs w:val="24"/>
        </w:rPr>
      </w:pPr>
    </w:p>
    <w:p w14:paraId="1CFF76E0" w14:textId="77777777" w:rsidR="00DE3EFB" w:rsidRPr="00DE3EFB" w:rsidRDefault="00DE3EFB" w:rsidP="00087EE3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E3EFB">
        <w:rPr>
          <w:rFonts w:ascii="Times New Roman" w:hAnsi="Times New Roman" w:cs="Times New Roman"/>
          <w:b/>
          <w:sz w:val="24"/>
          <w:szCs w:val="24"/>
        </w:rPr>
        <w:t>Results</w:t>
      </w:r>
    </w:p>
    <w:p w14:paraId="0F802A6C" w14:textId="176162F8" w:rsidR="00E929B3" w:rsidRPr="00C5058D" w:rsidRDefault="005D0958" w:rsidP="00087EE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variables influencing </w:t>
      </w:r>
      <w:r w:rsidR="00F93D28">
        <w:rPr>
          <w:rFonts w:ascii="Times New Roman" w:hAnsi="Times New Roman" w:cs="Times New Roman"/>
          <w:sz w:val="24"/>
          <w:szCs w:val="24"/>
        </w:rPr>
        <w:t xml:space="preserve">overall </w:t>
      </w:r>
      <w:r>
        <w:rPr>
          <w:rFonts w:ascii="Times New Roman" w:hAnsi="Times New Roman" w:cs="Times New Roman"/>
          <w:sz w:val="24"/>
          <w:szCs w:val="24"/>
        </w:rPr>
        <w:t>survival</w:t>
      </w:r>
      <w:r w:rsidR="00DE3EFB" w:rsidRPr="00DE3EFB">
        <w:rPr>
          <w:rFonts w:ascii="Times New Roman" w:hAnsi="Times New Roman" w:cs="Times New Roman"/>
          <w:sz w:val="24"/>
          <w:szCs w:val="24"/>
        </w:rPr>
        <w:t xml:space="preserve"> were vascular invasion, age, ECOG</w:t>
      </w:r>
      <w:r w:rsidR="00A812CC">
        <w:rPr>
          <w:rFonts w:ascii="Times New Roman" w:hAnsi="Times New Roman" w:cs="Times New Roman"/>
          <w:sz w:val="24"/>
          <w:szCs w:val="24"/>
        </w:rPr>
        <w:t xml:space="preserve"> score</w:t>
      </w:r>
      <w:r w:rsidR="00DE3EFB" w:rsidRPr="00DE3EFB">
        <w:rPr>
          <w:rFonts w:ascii="Times New Roman" w:hAnsi="Times New Roman" w:cs="Times New Roman"/>
          <w:sz w:val="24"/>
          <w:szCs w:val="24"/>
        </w:rPr>
        <w:t xml:space="preserve">, AFP, albumin, </w:t>
      </w:r>
      <w:r w:rsidR="00360836" w:rsidRPr="00DE3EFB">
        <w:rPr>
          <w:rFonts w:ascii="Times New Roman" w:hAnsi="Times New Roman" w:cs="Times New Roman"/>
          <w:sz w:val="24"/>
          <w:szCs w:val="24"/>
        </w:rPr>
        <w:t>creatinine</w:t>
      </w:r>
      <w:r w:rsidR="00360836">
        <w:rPr>
          <w:rFonts w:ascii="Times New Roman" w:hAnsi="Times New Roman" w:cs="Times New Roman"/>
          <w:sz w:val="24"/>
          <w:szCs w:val="24"/>
        </w:rPr>
        <w:t xml:space="preserve">, </w:t>
      </w:r>
      <w:r w:rsidR="00DE3EFB" w:rsidRPr="00DE3EFB">
        <w:rPr>
          <w:rFonts w:ascii="Times New Roman" w:hAnsi="Times New Roman" w:cs="Times New Roman"/>
          <w:sz w:val="24"/>
          <w:szCs w:val="24"/>
        </w:rPr>
        <w:t xml:space="preserve">AST, </w:t>
      </w:r>
      <w:r w:rsidR="00C40515" w:rsidRPr="00DE3EFB">
        <w:rPr>
          <w:rFonts w:ascii="Times New Roman" w:hAnsi="Times New Roman" w:cs="Times New Roman"/>
          <w:sz w:val="24"/>
          <w:szCs w:val="24"/>
        </w:rPr>
        <w:t>extra-hepatic spread</w:t>
      </w:r>
      <w:r w:rsidR="00C40515">
        <w:rPr>
          <w:rFonts w:ascii="Times New Roman" w:hAnsi="Times New Roman" w:cs="Times New Roman"/>
          <w:sz w:val="24"/>
          <w:szCs w:val="24"/>
        </w:rPr>
        <w:t xml:space="preserve"> and</w:t>
      </w:r>
      <w:r w:rsidR="00C40515" w:rsidRPr="00DE3EFB">
        <w:rPr>
          <w:rFonts w:ascii="Times New Roman" w:hAnsi="Times New Roman" w:cs="Times New Roman"/>
          <w:sz w:val="24"/>
          <w:szCs w:val="24"/>
        </w:rPr>
        <w:t xml:space="preserve"> </w:t>
      </w:r>
      <w:r w:rsidR="00DE3EFB" w:rsidRPr="00DE3EFB">
        <w:rPr>
          <w:rFonts w:ascii="Times New Roman" w:hAnsi="Times New Roman" w:cs="Times New Roman"/>
          <w:sz w:val="24"/>
          <w:szCs w:val="24"/>
        </w:rPr>
        <w:t>aetiology</w:t>
      </w:r>
      <w:r w:rsidR="00C40515">
        <w:rPr>
          <w:rFonts w:ascii="Times New Roman" w:hAnsi="Times New Roman" w:cs="Times New Roman"/>
          <w:sz w:val="24"/>
          <w:szCs w:val="24"/>
        </w:rPr>
        <w:t>.</w:t>
      </w:r>
      <w:r w:rsidR="00DE3EFB" w:rsidRPr="00DE3EFB">
        <w:rPr>
          <w:rFonts w:ascii="Times New Roman" w:hAnsi="Times New Roman" w:cs="Times New Roman"/>
          <w:sz w:val="24"/>
          <w:szCs w:val="24"/>
        </w:rPr>
        <w:t xml:space="preserve"> </w:t>
      </w:r>
      <w:r w:rsidR="00C5446D">
        <w:rPr>
          <w:rFonts w:ascii="Times New Roman" w:hAnsi="Times New Roman" w:cs="Times New Roman"/>
          <w:sz w:val="24"/>
          <w:szCs w:val="24"/>
        </w:rPr>
        <w:t xml:space="preserve"> </w:t>
      </w:r>
      <w:r w:rsidR="003A7E14">
        <w:rPr>
          <w:rFonts w:ascii="Times New Roman" w:hAnsi="Times New Roman" w:cs="Times New Roman"/>
          <w:sz w:val="24"/>
          <w:szCs w:val="24"/>
        </w:rPr>
        <w:t>The m</w:t>
      </w:r>
      <w:r w:rsidR="00DE3EFB" w:rsidRPr="00DE3EFB">
        <w:rPr>
          <w:rFonts w:ascii="Times New Roman" w:hAnsi="Times New Roman" w:cs="Times New Roman"/>
          <w:sz w:val="24"/>
          <w:szCs w:val="24"/>
        </w:rPr>
        <w:t>odel predicted survival very similar to th</w:t>
      </w:r>
      <w:r>
        <w:rPr>
          <w:rFonts w:ascii="Times New Roman" w:hAnsi="Times New Roman" w:cs="Times New Roman"/>
          <w:sz w:val="24"/>
          <w:szCs w:val="24"/>
        </w:rPr>
        <w:t>at</w:t>
      </w:r>
      <w:r w:rsidR="00DE3EFB" w:rsidRPr="00DE3EFB">
        <w:rPr>
          <w:rFonts w:ascii="Times New Roman" w:hAnsi="Times New Roman" w:cs="Times New Roman"/>
          <w:sz w:val="24"/>
          <w:szCs w:val="24"/>
        </w:rPr>
        <w:t xml:space="preserve"> observe</w:t>
      </w:r>
      <w:r w:rsidR="00BA57E9">
        <w:rPr>
          <w:rFonts w:ascii="Times New Roman" w:hAnsi="Times New Roman" w:cs="Times New Roman"/>
          <w:sz w:val="24"/>
          <w:szCs w:val="24"/>
        </w:rPr>
        <w:t>d</w:t>
      </w:r>
      <w:r w:rsidR="00533974">
        <w:rPr>
          <w:rFonts w:ascii="Times New Roman" w:hAnsi="Times New Roman" w:cs="Times New Roman"/>
          <w:sz w:val="24"/>
          <w:szCs w:val="24"/>
        </w:rPr>
        <w:t>.</w:t>
      </w:r>
      <w:r w:rsidR="00DE3EFB" w:rsidRPr="00DE3EFB">
        <w:rPr>
          <w:rFonts w:ascii="Times New Roman" w:hAnsi="Times New Roman" w:cs="Times New Roman"/>
          <w:sz w:val="24"/>
          <w:szCs w:val="24"/>
        </w:rPr>
        <w:t xml:space="preserve"> The Harrell’s </w:t>
      </w:r>
      <w:r w:rsidR="0058098F">
        <w:rPr>
          <w:rFonts w:ascii="Times New Roman" w:hAnsi="Times New Roman" w:cs="Times New Roman"/>
          <w:sz w:val="24"/>
          <w:szCs w:val="24"/>
        </w:rPr>
        <w:t>c-</w:t>
      </w:r>
      <w:r w:rsidR="00DE3EFB" w:rsidRPr="00DE3EFB">
        <w:rPr>
          <w:rFonts w:ascii="Times New Roman" w:hAnsi="Times New Roman" w:cs="Times New Roman"/>
          <w:sz w:val="24"/>
          <w:szCs w:val="24"/>
        </w:rPr>
        <w:t>indices</w:t>
      </w:r>
      <w:r w:rsidR="00C5058D">
        <w:rPr>
          <w:rFonts w:ascii="Times New Roman" w:hAnsi="Times New Roman" w:cs="Times New Roman"/>
          <w:sz w:val="24"/>
          <w:szCs w:val="24"/>
        </w:rPr>
        <w:t xml:space="preserve"> </w:t>
      </w:r>
      <w:r w:rsidR="004474FC">
        <w:rPr>
          <w:rFonts w:ascii="Times New Roman" w:hAnsi="Times New Roman" w:cs="Times New Roman"/>
          <w:sz w:val="24"/>
          <w:szCs w:val="24"/>
        </w:rPr>
        <w:t>for</w:t>
      </w:r>
      <w:r w:rsidR="0049046F">
        <w:rPr>
          <w:rFonts w:ascii="Times New Roman" w:hAnsi="Times New Roman" w:cs="Times New Roman"/>
          <w:sz w:val="24"/>
          <w:szCs w:val="24"/>
        </w:rPr>
        <w:t xml:space="preserve"> training</w:t>
      </w:r>
      <w:r w:rsidR="00F64CBF">
        <w:rPr>
          <w:rFonts w:ascii="Times New Roman" w:hAnsi="Times New Roman" w:cs="Times New Roman"/>
          <w:sz w:val="24"/>
          <w:szCs w:val="24"/>
        </w:rPr>
        <w:t xml:space="preserve"> and </w:t>
      </w:r>
      <w:r w:rsidR="0049046F">
        <w:rPr>
          <w:rFonts w:ascii="Times New Roman" w:hAnsi="Times New Roman" w:cs="Times New Roman"/>
          <w:sz w:val="24"/>
          <w:szCs w:val="24"/>
        </w:rPr>
        <w:t>validation set</w:t>
      </w:r>
      <w:r w:rsidR="00F64CBF">
        <w:rPr>
          <w:rFonts w:ascii="Times New Roman" w:hAnsi="Times New Roman" w:cs="Times New Roman"/>
          <w:sz w:val="24"/>
          <w:szCs w:val="24"/>
        </w:rPr>
        <w:t>s</w:t>
      </w:r>
      <w:r w:rsidR="0049046F">
        <w:rPr>
          <w:rFonts w:ascii="Times New Roman" w:hAnsi="Times New Roman" w:cs="Times New Roman"/>
          <w:sz w:val="24"/>
          <w:szCs w:val="24"/>
        </w:rPr>
        <w:t xml:space="preserve"> were 0.7</w:t>
      </w:r>
      <w:r w:rsidR="000D36A6">
        <w:rPr>
          <w:rFonts w:ascii="Times New Roman" w:hAnsi="Times New Roman" w:cs="Times New Roman"/>
          <w:sz w:val="24"/>
          <w:szCs w:val="24"/>
        </w:rPr>
        <w:t>2</w:t>
      </w:r>
      <w:r w:rsidR="00C5058D">
        <w:rPr>
          <w:rFonts w:ascii="Times New Roman" w:hAnsi="Times New Roman" w:cs="Times New Roman"/>
          <w:sz w:val="24"/>
          <w:szCs w:val="24"/>
        </w:rPr>
        <w:t xml:space="preserve"> and </w:t>
      </w:r>
      <w:r w:rsidR="00DE3EFB" w:rsidRPr="00DE3EFB">
        <w:rPr>
          <w:rFonts w:ascii="Times New Roman" w:hAnsi="Times New Roman" w:cs="Times New Roman"/>
          <w:sz w:val="24"/>
          <w:szCs w:val="24"/>
        </w:rPr>
        <w:t>0.70</w:t>
      </w:r>
      <w:r w:rsidR="00C5058D">
        <w:rPr>
          <w:rFonts w:ascii="Times New Roman" w:hAnsi="Times New Roman" w:cs="Times New Roman"/>
          <w:sz w:val="24"/>
          <w:szCs w:val="24"/>
        </w:rPr>
        <w:t xml:space="preserve"> respectively</w:t>
      </w:r>
      <w:r w:rsidR="00C5058D" w:rsidRPr="00C5058D">
        <w:rPr>
          <w:rFonts w:ascii="Times New Roman" w:hAnsi="Times New Roman" w:cs="Times New Roman"/>
          <w:sz w:val="24"/>
          <w:szCs w:val="24"/>
        </w:rPr>
        <w:t xml:space="preserve"> </w:t>
      </w:r>
      <w:r w:rsidR="00C5058D">
        <w:rPr>
          <w:rFonts w:ascii="Times New Roman" w:hAnsi="Times New Roman" w:cs="Times New Roman"/>
          <w:sz w:val="24"/>
          <w:szCs w:val="24"/>
        </w:rPr>
        <w:t xml:space="preserve">indicating good prediction. </w:t>
      </w:r>
    </w:p>
    <w:p w14:paraId="0137E140" w14:textId="77777777" w:rsidR="000F2DF1" w:rsidRDefault="000F2DF1" w:rsidP="00087EE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F98A2FE" w14:textId="2E2A032D" w:rsidR="00DE3EFB" w:rsidRPr="00DE3EFB" w:rsidRDefault="00C262E5" w:rsidP="00087EE3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Conclusion</w:t>
      </w:r>
      <w:r w:rsidR="00705071">
        <w:rPr>
          <w:rFonts w:ascii="Times New Roman" w:hAnsi="Times New Roman" w:cs="Times New Roman"/>
          <w:b/>
          <w:sz w:val="24"/>
          <w:szCs w:val="24"/>
        </w:rPr>
        <w:t>s</w:t>
      </w:r>
    </w:p>
    <w:p w14:paraId="361A2EE0" w14:textId="5CABF467" w:rsidR="00B63047" w:rsidRDefault="00287993" w:rsidP="00114A0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ur </w:t>
      </w:r>
      <w:r w:rsidRPr="00F5169D">
        <w:rPr>
          <w:rFonts w:ascii="Times New Roman" w:hAnsi="Times New Roman" w:cs="Times New Roman"/>
          <w:sz w:val="24"/>
          <w:szCs w:val="24"/>
        </w:rPr>
        <w:t xml:space="preserve">model </w:t>
      </w:r>
      <w:r w:rsidR="00FB1DEB" w:rsidRPr="00F5169D">
        <w:rPr>
          <w:rFonts w:ascii="Times New Roman" w:hAnsi="Times New Roman" w:cs="Times New Roman"/>
          <w:sz w:val="24"/>
          <w:szCs w:val="24"/>
        </w:rPr>
        <w:t>(‘PROSASH’)</w:t>
      </w:r>
      <w:r w:rsidR="00747D05" w:rsidRPr="00F5169D">
        <w:rPr>
          <w:rFonts w:ascii="Times New Roman" w:hAnsi="Times New Roman" w:cs="Times New Roman"/>
          <w:sz w:val="24"/>
          <w:szCs w:val="24"/>
        </w:rPr>
        <w:t xml:space="preserve"> </w:t>
      </w:r>
      <w:r w:rsidR="00DC3C21" w:rsidRPr="00F5169D">
        <w:rPr>
          <w:rFonts w:ascii="Times New Roman" w:hAnsi="Times New Roman" w:cs="Times New Roman"/>
          <w:sz w:val="24"/>
          <w:szCs w:val="24"/>
        </w:rPr>
        <w:t xml:space="preserve">predicts </w:t>
      </w:r>
      <w:r w:rsidR="00DC3C21">
        <w:rPr>
          <w:rFonts w:ascii="Times New Roman" w:hAnsi="Times New Roman" w:cs="Times New Roman"/>
          <w:sz w:val="24"/>
          <w:szCs w:val="24"/>
        </w:rPr>
        <w:t>patient survival using baseline clinical features.</w:t>
      </w:r>
      <w:r w:rsidR="00DE3EFB" w:rsidRPr="00DE3EFB">
        <w:rPr>
          <w:rFonts w:ascii="Times New Roman" w:hAnsi="Times New Roman" w:cs="Times New Roman"/>
          <w:sz w:val="24"/>
          <w:szCs w:val="24"/>
        </w:rPr>
        <w:t xml:space="preserve"> However, </w:t>
      </w:r>
      <w:r w:rsidR="006A5876">
        <w:rPr>
          <w:rFonts w:ascii="Times New Roman" w:hAnsi="Times New Roman" w:cs="Times New Roman"/>
          <w:sz w:val="24"/>
          <w:szCs w:val="24"/>
        </w:rPr>
        <w:t>it</w:t>
      </w:r>
      <w:r w:rsidR="00BB20F9">
        <w:rPr>
          <w:rFonts w:ascii="Times New Roman" w:hAnsi="Times New Roman" w:cs="Times New Roman"/>
          <w:sz w:val="24"/>
          <w:szCs w:val="24"/>
        </w:rPr>
        <w:t xml:space="preserve"> will require further validation</w:t>
      </w:r>
      <w:r w:rsidR="00150A78">
        <w:rPr>
          <w:rFonts w:ascii="Times New Roman" w:hAnsi="Times New Roman" w:cs="Times New Roman"/>
          <w:sz w:val="24"/>
          <w:szCs w:val="24"/>
        </w:rPr>
        <w:t xml:space="preserve"> </w:t>
      </w:r>
      <w:r w:rsidR="00B74AF1">
        <w:rPr>
          <w:rFonts w:ascii="Times New Roman" w:hAnsi="Times New Roman" w:cs="Times New Roman"/>
          <w:sz w:val="24"/>
          <w:szCs w:val="24"/>
        </w:rPr>
        <w:t>in</w:t>
      </w:r>
      <w:r w:rsidR="00B01524">
        <w:rPr>
          <w:rFonts w:ascii="Times New Roman" w:hAnsi="Times New Roman" w:cs="Times New Roman"/>
          <w:sz w:val="24"/>
          <w:szCs w:val="24"/>
        </w:rPr>
        <w:t xml:space="preserve"> </w:t>
      </w:r>
      <w:r w:rsidR="00744E1F">
        <w:rPr>
          <w:rFonts w:ascii="Times New Roman" w:hAnsi="Times New Roman" w:cs="Times New Roman"/>
          <w:sz w:val="24"/>
          <w:szCs w:val="24"/>
        </w:rPr>
        <w:t xml:space="preserve">a </w:t>
      </w:r>
      <w:r w:rsidR="0025139B">
        <w:rPr>
          <w:rFonts w:ascii="Times New Roman" w:hAnsi="Times New Roman" w:cs="Times New Roman"/>
          <w:sz w:val="24"/>
          <w:szCs w:val="24"/>
        </w:rPr>
        <w:t>routine clinical</w:t>
      </w:r>
      <w:r w:rsidR="00091D95">
        <w:rPr>
          <w:rFonts w:ascii="Times New Roman" w:hAnsi="Times New Roman" w:cs="Times New Roman"/>
          <w:sz w:val="24"/>
          <w:szCs w:val="24"/>
        </w:rPr>
        <w:t xml:space="preserve"> </w:t>
      </w:r>
      <w:r w:rsidR="00F44703">
        <w:rPr>
          <w:rFonts w:ascii="Times New Roman" w:hAnsi="Times New Roman" w:cs="Times New Roman"/>
          <w:sz w:val="24"/>
          <w:szCs w:val="24"/>
        </w:rPr>
        <w:t>practice</w:t>
      </w:r>
      <w:r w:rsidR="00744E1F">
        <w:rPr>
          <w:rFonts w:ascii="Times New Roman" w:hAnsi="Times New Roman" w:cs="Times New Roman"/>
          <w:sz w:val="24"/>
          <w:szCs w:val="24"/>
        </w:rPr>
        <w:t xml:space="preserve"> setting</w:t>
      </w:r>
      <w:r w:rsidR="007F6103">
        <w:rPr>
          <w:rFonts w:ascii="Times New Roman" w:hAnsi="Times New Roman" w:cs="Times New Roman"/>
          <w:sz w:val="24"/>
          <w:szCs w:val="24"/>
        </w:rPr>
        <w:t>.</w:t>
      </w:r>
      <w:r w:rsidR="00091D95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F22E588" w14:textId="054801E6" w:rsidR="00B14720" w:rsidRDefault="00B14720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CD579D2" w14:textId="509FA627" w:rsidR="00A23DEC" w:rsidRPr="006B498D" w:rsidRDefault="001A7C7C" w:rsidP="00087EE3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BACKGROUND</w:t>
      </w:r>
    </w:p>
    <w:p w14:paraId="54AF52D1" w14:textId="0B9264FE" w:rsidR="00F62FB1" w:rsidRPr="006C45AB" w:rsidRDefault="00F45173" w:rsidP="006C45A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B498D">
        <w:rPr>
          <w:rFonts w:ascii="Times New Roman" w:hAnsi="Times New Roman" w:cs="Times New Roman"/>
          <w:sz w:val="24"/>
          <w:szCs w:val="24"/>
        </w:rPr>
        <w:t>The</w:t>
      </w:r>
      <w:r w:rsidR="00A23DEC" w:rsidRPr="006B49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23DEC" w:rsidRPr="006B498D">
        <w:rPr>
          <w:rFonts w:ascii="Times New Roman" w:hAnsi="Times New Roman" w:cs="Times New Roman"/>
          <w:sz w:val="24"/>
          <w:szCs w:val="24"/>
        </w:rPr>
        <w:t>multikinase</w:t>
      </w:r>
      <w:proofErr w:type="spellEnd"/>
      <w:r w:rsidR="00A23DEC" w:rsidRPr="006B498D">
        <w:rPr>
          <w:rFonts w:ascii="Times New Roman" w:hAnsi="Times New Roman" w:cs="Times New Roman"/>
          <w:sz w:val="24"/>
          <w:szCs w:val="24"/>
        </w:rPr>
        <w:t xml:space="preserve"> inhibitor, sorafenib, was </w:t>
      </w:r>
      <w:r w:rsidR="007C6050">
        <w:rPr>
          <w:rFonts w:ascii="Times New Roman" w:hAnsi="Times New Roman" w:cs="Times New Roman"/>
          <w:sz w:val="24"/>
          <w:szCs w:val="24"/>
        </w:rPr>
        <w:t xml:space="preserve">the </w:t>
      </w:r>
      <w:r w:rsidR="00A23DEC" w:rsidRPr="006B498D">
        <w:rPr>
          <w:rFonts w:ascii="Times New Roman" w:hAnsi="Times New Roman" w:cs="Times New Roman"/>
          <w:sz w:val="24"/>
          <w:szCs w:val="24"/>
        </w:rPr>
        <w:t xml:space="preserve">first </w:t>
      </w:r>
      <w:r w:rsidR="007C6050">
        <w:rPr>
          <w:rFonts w:ascii="Times New Roman" w:hAnsi="Times New Roman" w:cs="Times New Roman"/>
          <w:sz w:val="24"/>
          <w:szCs w:val="24"/>
        </w:rPr>
        <w:t xml:space="preserve">agent </w:t>
      </w:r>
      <w:r w:rsidR="00A23DEC" w:rsidRPr="006B498D">
        <w:rPr>
          <w:rFonts w:ascii="Times New Roman" w:hAnsi="Times New Roman" w:cs="Times New Roman"/>
          <w:sz w:val="24"/>
          <w:szCs w:val="24"/>
        </w:rPr>
        <w:t>shown to offer survival benefit to patients with advanced hepatocellular carcinoma (</w:t>
      </w:r>
      <w:r w:rsidR="0069567F">
        <w:rPr>
          <w:rFonts w:ascii="Times New Roman" w:hAnsi="Times New Roman" w:cs="Times New Roman"/>
          <w:sz w:val="24"/>
          <w:szCs w:val="24"/>
        </w:rPr>
        <w:t>a</w:t>
      </w:r>
      <w:r w:rsidR="00A23DEC" w:rsidRPr="006B498D">
        <w:rPr>
          <w:rFonts w:ascii="Times New Roman" w:hAnsi="Times New Roman" w:cs="Times New Roman"/>
          <w:sz w:val="24"/>
          <w:szCs w:val="24"/>
        </w:rPr>
        <w:t>HCC) in a prospective placebo-controlled clinical trial (The SHARP trial)</w:t>
      </w:r>
      <w:r w:rsidR="00A97F62">
        <w:rPr>
          <w:rFonts w:ascii="Times New Roman" w:hAnsi="Times New Roman" w:cs="Times New Roman"/>
          <w:sz w:val="24"/>
          <w:szCs w:val="24"/>
        </w:rPr>
        <w:t>.</w:t>
      </w:r>
      <w:r w:rsidR="00A23DEC" w:rsidRPr="006B498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bG92ZXQ8L0F1dGhvcj48WWVhcj4yMDA4PC9ZZWFyPjxS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</w:fldData>
        </w:fldChar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E773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bG92ZXQ8L0F1dGhvcj48WWVhcj4yMDA4PC9ZZWFyPjxS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</w:fldData>
        </w:fldChar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E7734">
        <w:rPr>
          <w:rFonts w:ascii="Times New Roman" w:hAnsi="Times New Roman" w:cs="Times New Roman"/>
          <w:sz w:val="24"/>
          <w:szCs w:val="24"/>
        </w:rPr>
      </w:r>
      <w:r w:rsidR="000E7734">
        <w:rPr>
          <w:rFonts w:ascii="Times New Roman" w:hAnsi="Times New Roman" w:cs="Times New Roman"/>
          <w:sz w:val="24"/>
          <w:szCs w:val="24"/>
        </w:rPr>
        <w:fldChar w:fldCharType="end"/>
      </w:r>
      <w:r w:rsidR="00A23DEC" w:rsidRPr="006B498D">
        <w:rPr>
          <w:rFonts w:ascii="Times New Roman" w:hAnsi="Times New Roman" w:cs="Times New Roman"/>
          <w:sz w:val="24"/>
          <w:szCs w:val="24"/>
        </w:rPr>
        <w:fldChar w:fldCharType="separate"/>
      </w:r>
      <w:r w:rsidR="000E7734">
        <w:rPr>
          <w:rFonts w:ascii="Times New Roman" w:hAnsi="Times New Roman" w:cs="Times New Roman"/>
          <w:noProof/>
          <w:sz w:val="24"/>
          <w:szCs w:val="24"/>
        </w:rPr>
        <w:t>(1)</w:t>
      </w:r>
      <w:r w:rsidR="00A23DEC" w:rsidRPr="006B498D">
        <w:rPr>
          <w:rFonts w:ascii="Times New Roman" w:hAnsi="Times New Roman" w:cs="Times New Roman"/>
          <w:sz w:val="24"/>
          <w:szCs w:val="24"/>
        </w:rPr>
        <w:fldChar w:fldCharType="end"/>
      </w:r>
      <w:r w:rsidR="00A23DEC" w:rsidRPr="006B498D">
        <w:rPr>
          <w:rFonts w:ascii="Times New Roman" w:hAnsi="Times New Roman" w:cs="Times New Roman"/>
          <w:sz w:val="24"/>
          <w:szCs w:val="24"/>
        </w:rPr>
        <w:t xml:space="preserve"> Similar results were subsequently reported from the analogous Asia-Pacific study</w:t>
      </w:r>
      <w:r w:rsidR="00A97F62">
        <w:rPr>
          <w:rFonts w:ascii="Times New Roman" w:hAnsi="Times New Roman" w:cs="Times New Roman"/>
          <w:sz w:val="24"/>
          <w:szCs w:val="24"/>
        </w:rPr>
        <w:t>.</w:t>
      </w:r>
      <w:r w:rsidR="00A23DEC" w:rsidRPr="006B498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VuZzwvQXV0aG9yPjxZZWFyPjIwMDk8L1llYXI+PFJl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=
</w:fldData>
        </w:fldChar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E773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VuZzwvQXV0aG9yPjxZZWFyPjIwMDk8L1llYXI+PFJl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=
</w:fldData>
        </w:fldChar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E7734">
        <w:rPr>
          <w:rFonts w:ascii="Times New Roman" w:hAnsi="Times New Roman" w:cs="Times New Roman"/>
          <w:sz w:val="24"/>
          <w:szCs w:val="24"/>
        </w:rPr>
      </w:r>
      <w:r w:rsidR="000E7734">
        <w:rPr>
          <w:rFonts w:ascii="Times New Roman" w:hAnsi="Times New Roman" w:cs="Times New Roman"/>
          <w:sz w:val="24"/>
          <w:szCs w:val="24"/>
        </w:rPr>
        <w:fldChar w:fldCharType="end"/>
      </w:r>
      <w:r w:rsidR="00A23DEC" w:rsidRPr="006B498D">
        <w:rPr>
          <w:rFonts w:ascii="Times New Roman" w:hAnsi="Times New Roman" w:cs="Times New Roman"/>
          <w:sz w:val="24"/>
          <w:szCs w:val="24"/>
        </w:rPr>
        <w:fldChar w:fldCharType="separate"/>
      </w:r>
      <w:r w:rsidR="000E7734">
        <w:rPr>
          <w:rFonts w:ascii="Times New Roman" w:hAnsi="Times New Roman" w:cs="Times New Roman"/>
          <w:noProof/>
          <w:sz w:val="24"/>
          <w:szCs w:val="24"/>
        </w:rPr>
        <w:t>(2)</w:t>
      </w:r>
      <w:r w:rsidR="00A23DEC" w:rsidRPr="006B498D">
        <w:rPr>
          <w:rFonts w:ascii="Times New Roman" w:hAnsi="Times New Roman" w:cs="Times New Roman"/>
          <w:sz w:val="24"/>
          <w:szCs w:val="24"/>
        </w:rPr>
        <w:fldChar w:fldCharType="end"/>
      </w:r>
      <w:r w:rsidR="00A23DEC" w:rsidRPr="006B498D">
        <w:rPr>
          <w:rFonts w:ascii="Times New Roman" w:hAnsi="Times New Roman" w:cs="Times New Roman"/>
          <w:sz w:val="24"/>
          <w:szCs w:val="24"/>
        </w:rPr>
        <w:t xml:space="preserve"> Sorafenib </w:t>
      </w:r>
      <w:r w:rsidR="00125E72">
        <w:rPr>
          <w:rFonts w:ascii="Times New Roman" w:hAnsi="Times New Roman" w:cs="Times New Roman"/>
          <w:sz w:val="24"/>
          <w:szCs w:val="24"/>
        </w:rPr>
        <w:t>remains</w:t>
      </w:r>
      <w:r w:rsidR="00BD5C73">
        <w:rPr>
          <w:rFonts w:ascii="Times New Roman" w:hAnsi="Times New Roman" w:cs="Times New Roman"/>
          <w:sz w:val="24"/>
          <w:szCs w:val="24"/>
        </w:rPr>
        <w:fldChar w:fldCharType="begin"/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inn&lt;/Author&gt;&lt;Year&gt;2018&lt;/Year&gt;&lt;RecNum&gt;39&lt;/RecNum&gt;&lt;DisplayText&gt;(3)&lt;/DisplayText&gt;&lt;record&gt;&lt;rec-number&gt;39&lt;/rec-number&gt;&lt;foreign-keys&gt;&lt;key app="EN" db-id="tpwzefvr0e9dacexaf6vfdvepx5szte50fvf" timestamp="1543507087"&gt;39&lt;/key&gt;&lt;/foreign-keys&gt;&lt;ref-type name="Journal Article"&gt;17&lt;/ref-type&gt;&lt;contributors&gt;&lt;authors&gt;&lt;author&gt;Finn, Richard S&lt;/author&gt;&lt;author&gt;Zhu, Andrew X&lt;/author&gt;&lt;author&gt;Farah, Wigdan&lt;/author&gt;&lt;author&gt;Almasri, Jehad&lt;/author&gt;&lt;author&gt;Zaiem, Feras&lt;/author&gt;&lt;author&gt;Prokop, Larry J&lt;/author&gt;&lt;author&gt;Murad, Mohammad Hassan&lt;/author&gt;&lt;author&gt;Mohammed, Khaled&lt;/author&gt;&lt;/authors&gt;&lt;/contributors&gt;&lt;titles&gt;&lt;title&gt;Therapies for advanced stage hepatocellular carcinoma with macrovascular invasion or metastatic disease: A systematic review and meta‐analysis&lt;/title&gt;&lt;secondary-title&gt;Hepatology&lt;/secondary-title&gt;&lt;/titles&gt;&lt;periodical&gt;&lt;full-title&gt;Hepatology&lt;/full-title&gt;&lt;/periodical&gt;&lt;pages&gt;422-435&lt;/pages&gt;&lt;volume&gt;67&lt;/volume&gt;&lt;number&gt;1&lt;/number&gt;&lt;dates&gt;&lt;year&gt;2018&lt;/year&gt;&lt;/dates&gt;&lt;isbn&gt;1527-3350&lt;/isbn&gt;&lt;urls&gt;&lt;/urls&gt;&lt;/record&gt;&lt;/Cite&gt;&lt;/EndNote&gt;</w:instrText>
      </w:r>
      <w:r w:rsidR="00BD5C73">
        <w:rPr>
          <w:rFonts w:ascii="Times New Roman" w:hAnsi="Times New Roman" w:cs="Times New Roman"/>
          <w:sz w:val="24"/>
          <w:szCs w:val="24"/>
        </w:rPr>
        <w:fldChar w:fldCharType="separate"/>
      </w:r>
      <w:r w:rsidR="000E7734">
        <w:rPr>
          <w:rFonts w:ascii="Times New Roman" w:hAnsi="Times New Roman" w:cs="Times New Roman"/>
          <w:noProof/>
          <w:sz w:val="24"/>
          <w:szCs w:val="24"/>
        </w:rPr>
        <w:t>(3)</w:t>
      </w:r>
      <w:r w:rsidR="00BD5C73">
        <w:rPr>
          <w:rFonts w:ascii="Times New Roman" w:hAnsi="Times New Roman" w:cs="Times New Roman"/>
          <w:sz w:val="24"/>
          <w:szCs w:val="24"/>
        </w:rPr>
        <w:fldChar w:fldCharType="end"/>
      </w:r>
      <w:r w:rsidR="00A23DEC" w:rsidRPr="006B498D">
        <w:rPr>
          <w:rFonts w:ascii="Times New Roman" w:hAnsi="Times New Roman" w:cs="Times New Roman"/>
          <w:sz w:val="24"/>
          <w:szCs w:val="24"/>
        </w:rPr>
        <w:t xml:space="preserve"> the current standard of care for patients with aHCC in most countri</w:t>
      </w:r>
      <w:r w:rsidR="00970135">
        <w:rPr>
          <w:rFonts w:ascii="Times New Roman" w:hAnsi="Times New Roman" w:cs="Times New Roman"/>
          <w:sz w:val="24"/>
          <w:szCs w:val="24"/>
        </w:rPr>
        <w:t>es</w:t>
      </w:r>
      <w:r w:rsidR="00A23DEC" w:rsidRPr="006B498D">
        <w:rPr>
          <w:rFonts w:ascii="Times New Roman" w:hAnsi="Times New Roman" w:cs="Times New Roman"/>
          <w:sz w:val="24"/>
          <w:szCs w:val="24"/>
        </w:rPr>
        <w:t xml:space="preserve"> </w:t>
      </w:r>
      <w:r w:rsidR="00970135">
        <w:rPr>
          <w:rFonts w:ascii="Times New Roman" w:hAnsi="Times New Roman" w:cs="Times New Roman"/>
          <w:sz w:val="24"/>
          <w:szCs w:val="24"/>
        </w:rPr>
        <w:t>offering a</w:t>
      </w:r>
      <w:r w:rsidR="00A3235D">
        <w:rPr>
          <w:rFonts w:ascii="Times New Roman" w:hAnsi="Times New Roman" w:cs="Times New Roman"/>
          <w:sz w:val="24"/>
          <w:szCs w:val="24"/>
        </w:rPr>
        <w:t xml:space="preserve"> survival advantage of about three</w:t>
      </w:r>
      <w:r w:rsidR="0064693F">
        <w:rPr>
          <w:rFonts w:ascii="Times New Roman" w:hAnsi="Times New Roman" w:cs="Times New Roman"/>
          <w:sz w:val="24"/>
          <w:szCs w:val="24"/>
        </w:rPr>
        <w:t xml:space="preserve"> months compared to placebo. </w:t>
      </w:r>
      <w:r w:rsidR="006C45AB">
        <w:rPr>
          <w:rFonts w:ascii="Times New Roman" w:hAnsi="Times New Roman" w:cs="Times New Roman"/>
          <w:sz w:val="24"/>
          <w:szCs w:val="24"/>
        </w:rPr>
        <w:t>A</w:t>
      </w:r>
      <w:r w:rsidR="006C45AB" w:rsidRPr="006C45AB">
        <w:rPr>
          <w:rFonts w:ascii="Times New Roman" w:hAnsi="Times New Roman" w:cs="Times New Roman"/>
          <w:sz w:val="24"/>
          <w:szCs w:val="24"/>
        </w:rPr>
        <w:t>lthough there are several potential new treatment</w:t>
      </w:r>
      <w:r w:rsidR="006C45AB">
        <w:rPr>
          <w:rFonts w:ascii="Times New Roman" w:hAnsi="Times New Roman" w:cs="Times New Roman"/>
          <w:sz w:val="24"/>
          <w:szCs w:val="24"/>
        </w:rPr>
        <w:t>s for aHCC</w:t>
      </w:r>
      <w:r w:rsidR="00D62DC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YW91bDwvQXV0aG9yPjxZZWFyPjIwMTg8L1llYXI+PFJl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</w:fldData>
        </w:fldChar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E773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YW91bDwvQXV0aG9yPjxZZWFyPjIwMTg8L1llYXI+PFJl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</w:fldData>
        </w:fldChar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E7734">
        <w:rPr>
          <w:rFonts w:ascii="Times New Roman" w:hAnsi="Times New Roman" w:cs="Times New Roman"/>
          <w:sz w:val="24"/>
          <w:szCs w:val="24"/>
        </w:rPr>
      </w:r>
      <w:r w:rsidR="000E7734">
        <w:rPr>
          <w:rFonts w:ascii="Times New Roman" w:hAnsi="Times New Roman" w:cs="Times New Roman"/>
          <w:sz w:val="24"/>
          <w:szCs w:val="24"/>
        </w:rPr>
        <w:fldChar w:fldCharType="end"/>
      </w:r>
      <w:r w:rsidR="00D62DC6">
        <w:rPr>
          <w:rFonts w:ascii="Times New Roman" w:hAnsi="Times New Roman" w:cs="Times New Roman"/>
          <w:sz w:val="24"/>
          <w:szCs w:val="24"/>
        </w:rPr>
        <w:fldChar w:fldCharType="separate"/>
      </w:r>
      <w:r w:rsidR="000E7734">
        <w:rPr>
          <w:rFonts w:ascii="Times New Roman" w:hAnsi="Times New Roman" w:cs="Times New Roman"/>
          <w:noProof/>
          <w:sz w:val="24"/>
          <w:szCs w:val="24"/>
        </w:rPr>
        <w:t>(4)</w:t>
      </w:r>
      <w:r w:rsidR="00D62DC6">
        <w:rPr>
          <w:rFonts w:ascii="Times New Roman" w:hAnsi="Times New Roman" w:cs="Times New Roman"/>
          <w:sz w:val="24"/>
          <w:szCs w:val="24"/>
        </w:rPr>
        <w:fldChar w:fldCharType="end"/>
      </w:r>
      <w:r w:rsidR="006C45AB">
        <w:rPr>
          <w:rFonts w:ascii="Times New Roman" w:hAnsi="Times New Roman" w:cs="Times New Roman"/>
          <w:sz w:val="24"/>
          <w:szCs w:val="24"/>
        </w:rPr>
        <w:t xml:space="preserve">, </w:t>
      </w:r>
      <w:r w:rsidR="006C45AB" w:rsidRPr="006C45AB">
        <w:rPr>
          <w:rFonts w:ascii="Times New Roman" w:hAnsi="Times New Roman" w:cs="Times New Roman"/>
          <w:sz w:val="24"/>
          <w:szCs w:val="24"/>
        </w:rPr>
        <w:t>sorafenib remains a first line treatm</w:t>
      </w:r>
      <w:r w:rsidR="008D09A0">
        <w:rPr>
          <w:rFonts w:ascii="Times New Roman" w:hAnsi="Times New Roman" w:cs="Times New Roman"/>
          <w:sz w:val="24"/>
          <w:szCs w:val="24"/>
        </w:rPr>
        <w:t>ent</w:t>
      </w:r>
      <w:r w:rsidR="006C45AB">
        <w:rPr>
          <w:rFonts w:ascii="Times New Roman" w:hAnsi="Times New Roman" w:cs="Times New Roman"/>
          <w:sz w:val="24"/>
          <w:szCs w:val="24"/>
        </w:rPr>
        <w:t>.</w:t>
      </w:r>
      <w:r w:rsidR="008D09A0">
        <w:rPr>
          <w:rFonts w:ascii="Times New Roman" w:hAnsi="Times New Roman" w:cs="Times New Roman"/>
          <w:sz w:val="24"/>
          <w:szCs w:val="24"/>
        </w:rPr>
        <w:fldChar w:fldCharType="begin"/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uropean Association for the Study of the Liver. Electronic address&lt;/Author&gt;&lt;Year&gt;2018&lt;/Year&gt;&lt;RecNum&gt;13&lt;/RecNum&gt;&lt;DisplayText&gt;(5)&lt;/DisplayText&gt;&lt;record&gt;&lt;rec-number&gt;13&lt;/rec-number&gt;&lt;foreign-keys&gt;&lt;key app="EN" db-id="wvvtarsv75p2rfea25gp2eec2dtwwsrzvdes" timestamp="1550066868"&gt;13&lt;/key&gt;&lt;/foreign-keys&gt;&lt;ref-type name="Journal Article"&gt;17&lt;/ref-type&gt;&lt;contributors&gt;&lt;authors&gt;&lt;author&gt;European Association for the Study of the Liver. Electronic address, easloffice easloffice eu&lt;/author&gt;&lt;author&gt;European Association for the Study of the, Liver&lt;/author&gt;&lt;/authors&gt;&lt;/contributors&gt;&lt;titles&gt;&lt;title&gt;EASL Clinical Practice Guidelines: Management of hepatocellular carcinoma&lt;/title&gt;&lt;secondary-title&gt;J Hepatol&lt;/secondary-title&gt;&lt;/titles&gt;&lt;periodical&gt;&lt;full-title&gt;J Hepatol&lt;/full-title&gt;&lt;/periodical&gt;&lt;pages&gt;182-236&lt;/pages&gt;&lt;volume&gt;69&lt;/volume&gt;&lt;number&gt;1&lt;/number&gt;&lt;dates&gt;&lt;year&gt;2018&lt;/year&gt;&lt;pub-dates&gt;&lt;date&gt;Jul&lt;/date&gt;&lt;/pub-dates&gt;&lt;/dates&gt;&lt;isbn&gt;1600-0641 (Electronic)&amp;#xD;0168-8278 (Linking)&lt;/isbn&gt;&lt;accession-num&gt;29628281&lt;/accession-num&gt;&lt;urls&gt;&lt;related-urls&gt;&lt;url&gt;https://www.ncbi.nlm.nih.gov/pubmed/29628281&lt;/url&gt;&lt;/related-urls&gt;&lt;/urls&gt;&lt;electronic-resource-num&gt;10.1016/j.jhep.2018.03.019&lt;/electronic-resource-num&gt;&lt;/record&gt;&lt;/Cite&gt;&lt;/EndNote&gt;</w:instrText>
      </w:r>
      <w:r w:rsidR="008D09A0">
        <w:rPr>
          <w:rFonts w:ascii="Times New Roman" w:hAnsi="Times New Roman" w:cs="Times New Roman"/>
          <w:sz w:val="24"/>
          <w:szCs w:val="24"/>
        </w:rPr>
        <w:fldChar w:fldCharType="separate"/>
      </w:r>
      <w:r w:rsidR="000E7734">
        <w:rPr>
          <w:rFonts w:ascii="Times New Roman" w:hAnsi="Times New Roman" w:cs="Times New Roman"/>
          <w:noProof/>
          <w:sz w:val="24"/>
          <w:szCs w:val="24"/>
        </w:rPr>
        <w:t>(5)</w:t>
      </w:r>
      <w:r w:rsidR="008D09A0">
        <w:rPr>
          <w:rFonts w:ascii="Times New Roman" w:hAnsi="Times New Roman" w:cs="Times New Roman"/>
          <w:sz w:val="24"/>
          <w:szCs w:val="24"/>
        </w:rPr>
        <w:fldChar w:fldCharType="end"/>
      </w:r>
    </w:p>
    <w:p w14:paraId="14600A2D" w14:textId="77777777" w:rsidR="00EA0683" w:rsidRDefault="00EA0683" w:rsidP="00087EE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A25B0C5" w14:textId="67AF4EEB" w:rsidR="00C82131" w:rsidRDefault="00EA0683" w:rsidP="00C8213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edian overall survival </w:t>
      </w:r>
      <w:r w:rsidR="00581769">
        <w:rPr>
          <w:rFonts w:ascii="Times New Roman" w:hAnsi="Times New Roman" w:cs="Times New Roman"/>
          <w:sz w:val="24"/>
          <w:szCs w:val="24"/>
        </w:rPr>
        <w:t xml:space="preserve">(OS) </w:t>
      </w:r>
      <w:r>
        <w:rPr>
          <w:rFonts w:ascii="Times New Roman" w:hAnsi="Times New Roman" w:cs="Times New Roman"/>
          <w:sz w:val="24"/>
          <w:szCs w:val="24"/>
        </w:rPr>
        <w:t>for patients undergoing sorafenib treatment is about 10 months</w:t>
      </w:r>
      <w:r w:rsidR="00151BFB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bG92ZXQ8L0F1dGhvcj48WWVhcj4yMDA4PC9ZZWFyPjxS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</w:fldData>
        </w:fldChar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E773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bG92ZXQ8L0F1dGhvcj48WWVhcj4yMDA4PC9ZZWFyPjxS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</w:fldData>
        </w:fldChar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E7734">
        <w:rPr>
          <w:rFonts w:ascii="Times New Roman" w:hAnsi="Times New Roman" w:cs="Times New Roman"/>
          <w:sz w:val="24"/>
          <w:szCs w:val="24"/>
        </w:rPr>
      </w:r>
      <w:r w:rsidR="000E773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0E7734">
        <w:rPr>
          <w:rFonts w:ascii="Times New Roman" w:hAnsi="Times New Roman" w:cs="Times New Roman"/>
          <w:noProof/>
          <w:sz w:val="24"/>
          <w:szCs w:val="24"/>
        </w:rPr>
        <w:t>(1, 6, 7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However, at the individual patient level, there is a wide variation ranging from 3 months to more than 2 years.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YWNrc29uPC9BdXRob3I+PFllYXI+MjAxNzwvWWVhcj48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</w:fldData>
        </w:fldChar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E773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YWNrc29uPC9BdXRob3I+PFllYXI+MjAxNzwvWWVhcj48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</w:fldData>
        </w:fldChar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E7734">
        <w:rPr>
          <w:rFonts w:ascii="Times New Roman" w:hAnsi="Times New Roman" w:cs="Times New Roman"/>
          <w:sz w:val="24"/>
          <w:szCs w:val="24"/>
        </w:rPr>
      </w:r>
      <w:r w:rsidR="000E773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0E7734">
        <w:rPr>
          <w:rFonts w:ascii="Times New Roman" w:hAnsi="Times New Roman" w:cs="Times New Roman"/>
          <w:noProof/>
          <w:sz w:val="24"/>
          <w:szCs w:val="24"/>
        </w:rPr>
        <w:t>(8, 9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noProof/>
          <w:sz w:val="24"/>
          <w:szCs w:val="24"/>
        </w:rPr>
        <w:t xml:space="preserve">As part of a personalised approach to sorafenib treatment, information on a patient’s baseline clinical features can potentially be utilised to make individual survival predictions. </w:t>
      </w:r>
      <w:r>
        <w:rPr>
          <w:rFonts w:ascii="Times New Roman" w:hAnsi="Times New Roman" w:cs="Times New Roman"/>
          <w:sz w:val="24"/>
          <w:szCs w:val="24"/>
        </w:rPr>
        <w:t>Previous studies looked at utility of current HCC staging systems in survival prediction but, none of them were found to be optimal.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amawi&lt;/Author&gt;&lt;Year&gt;2018&lt;/Year&gt;&lt;RecNum&gt;36&lt;/RecNum&gt;&lt;DisplayText&gt;(10)&lt;/DisplayText&gt;&lt;record&gt;&lt;rec-number&gt;36&lt;/rec-number&gt;&lt;foreign-keys&gt;&lt;key app="EN" db-id="wsd92ffe2ed05de2wt65vx5tdrwwvx5vwvvx" timestamp="1537188307"&gt;36&lt;/key&gt;&lt;/foreign-keys&gt;&lt;ref-type name="Journal Article"&gt;17&lt;/ref-type&gt;&lt;contributors&gt;&lt;authors&gt;&lt;author&gt;Samawi, H. H.&lt;/author&gt;&lt;author&gt;Sim, H. W.&lt;/author&gt;&lt;author&gt;Chan, K. K.&lt;/author&gt;&lt;author&gt;Alghamdi, M. A.&lt;/author&gt;&lt;author&gt;Lee-Ying, R. M.&lt;/author&gt;&lt;author&gt;Knox, J. J.&lt;/author&gt;&lt;author&gt;Gill, P.&lt;/author&gt;&lt;author&gt;Romagnino, A.&lt;/author&gt;&lt;author&gt;Batuyong, E.&lt;/author&gt;&lt;author&gt;Ko, Y. J.&lt;/author&gt;&lt;author&gt;Davies, J. M.&lt;/author&gt;&lt;author&gt;Lim, H. J.&lt;/author&gt;&lt;author&gt;Cheung, W. Y.&lt;/author&gt;&lt;author&gt;Tam, V. C.&lt;/author&gt;&lt;author&gt;Chord Consortium&lt;/author&gt;&lt;/authors&gt;&lt;/contributors&gt;&lt;auth-address&gt;British Columbia Cancer Agency, Vancouver, British Columbia, Canada.&amp;#xD;Princess Margaret Cancer Centre, Toronto, Ontario, Canada.&amp;#xD;Sunnybrook Odette Cancer Centre, Toronto, Ontario, Canada.&amp;#xD;King Saud University, Riyadh, Saudi Arabia.&amp;#xD;Tom Baker Cancer Centre, Calgary, Alberta, Canada.&lt;/auth-address&gt;&lt;titles&gt;&lt;title&gt;Prognosis of patients with hepatocellular carcinoma treated with sorafenib: a comparison of five models in a large Canadian database&lt;/title&gt;&lt;secondary-title&gt;Cancer Med&lt;/secondary-title&gt;&lt;/titles&gt;&lt;periodical&gt;&lt;full-title&gt;Cancer Med&lt;/full-title&gt;&lt;/periodical&gt;&lt;keywords&gt;&lt;keyword&gt;Albi&lt;/keyword&gt;&lt;keyword&gt;Bclc&lt;/keyword&gt;&lt;keyword&gt;Clip&lt;/keyword&gt;&lt;keyword&gt;Hcc&lt;/keyword&gt;&lt;keyword&gt;Tnm&lt;/keyword&gt;&lt;keyword&gt;Okuda&lt;/keyword&gt;&lt;keyword&gt;prognostic models&lt;/keyword&gt;&lt;/keywords&gt;&lt;dates&gt;&lt;year&gt;2018&lt;/year&gt;&lt;pub-dates&gt;&lt;date&gt;May 15&lt;/date&gt;&lt;/pub-dates&gt;&lt;/dates&gt;&lt;isbn&gt;2045-7634 (Electronic)&amp;#xD;2045-7634 (Linking)&lt;/isbn&gt;&lt;accession-num&gt;29766659&lt;/accession-num&gt;&lt;urls&gt;&lt;related-urls&gt;&lt;url&gt;https://www.ncbi.nlm.nih.gov/pubmed/29766659&lt;/url&gt;&lt;/related-urls&gt;&lt;/urls&gt;&lt;custom2&gt;PMC6051235&lt;/custom2&gt;&lt;electronic-resource-num&gt;10.1002/cam4.1493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0E7734">
        <w:rPr>
          <w:rFonts w:ascii="Times New Roman" w:hAnsi="Times New Roman" w:cs="Times New Roman"/>
          <w:noProof/>
          <w:sz w:val="24"/>
          <w:szCs w:val="24"/>
        </w:rPr>
        <w:t>(10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Even within the Barcelona Clinic Liver Cancer staging system</w:t>
      </w:r>
      <w:r w:rsidR="00151BFB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where sorafenib is the recommended treatment (BCLC C), </w:t>
      </w:r>
      <w:proofErr w:type="gramStart"/>
      <w:r>
        <w:rPr>
          <w:rFonts w:ascii="Times New Roman" w:hAnsi="Times New Roman" w:cs="Times New Roman"/>
          <w:sz w:val="24"/>
          <w:szCs w:val="24"/>
        </w:rPr>
        <w:t>better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survival </w:t>
      </w:r>
      <w:r w:rsidR="008D24A7">
        <w:rPr>
          <w:rFonts w:ascii="Times New Roman" w:hAnsi="Times New Roman" w:cs="Times New Roman"/>
          <w:sz w:val="24"/>
          <w:szCs w:val="24"/>
        </w:rPr>
        <w:t>varied</w:t>
      </w:r>
      <w:r>
        <w:rPr>
          <w:rFonts w:ascii="Times New Roman" w:hAnsi="Times New Roman" w:cs="Times New Roman"/>
          <w:sz w:val="24"/>
          <w:szCs w:val="24"/>
        </w:rPr>
        <w:t xml:space="preserve"> considerably according to baseline clinical features.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aWFubmluaTwvQXV0aG9yPjxZZWFyPjIwMTg8L1llYXI+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==
</w:fldData>
        </w:fldChar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E773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aWFubmluaTwvQXV0aG9yPjxZZWFyPjIwMTg8L1llYXI+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==
</w:fldData>
        </w:fldChar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E7734">
        <w:rPr>
          <w:rFonts w:ascii="Times New Roman" w:hAnsi="Times New Roman" w:cs="Times New Roman"/>
          <w:sz w:val="24"/>
          <w:szCs w:val="24"/>
        </w:rPr>
      </w:r>
      <w:r w:rsidR="000E773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0E7734">
        <w:rPr>
          <w:rFonts w:ascii="Times New Roman" w:hAnsi="Times New Roman" w:cs="Times New Roman"/>
          <w:noProof/>
          <w:sz w:val="24"/>
          <w:szCs w:val="24"/>
        </w:rPr>
        <w:t>(9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0B26B9CD" w14:textId="77777777" w:rsidR="00EA0683" w:rsidRDefault="00EA0683" w:rsidP="00C82131">
      <w:pPr>
        <w:spacing w:after="0" w:line="480" w:lineRule="auto"/>
        <w:jc w:val="both"/>
        <w:rPr>
          <w:rFonts w:ascii="Times New Roman" w:hAnsi="Times New Roman" w:cs="Times New Roman"/>
          <w:strike/>
          <w:sz w:val="24"/>
          <w:szCs w:val="24"/>
        </w:rPr>
      </w:pPr>
    </w:p>
    <w:p w14:paraId="277F3C89" w14:textId="0C05EF68" w:rsidR="00E74729" w:rsidRDefault="009E7B00" w:rsidP="00087EE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ubsequent studies have examined prognostic </w:t>
      </w:r>
      <w:r w:rsidRPr="00111D1D">
        <w:rPr>
          <w:rFonts w:ascii="Times New Roman" w:hAnsi="Times New Roman" w:cs="Times New Roman"/>
          <w:sz w:val="24"/>
          <w:szCs w:val="24"/>
        </w:rPr>
        <w:t xml:space="preserve">factors affecting </w:t>
      </w:r>
      <w:r w:rsidR="00581769">
        <w:rPr>
          <w:rFonts w:ascii="Times New Roman" w:hAnsi="Times New Roman" w:cs="Times New Roman"/>
          <w:sz w:val="24"/>
          <w:szCs w:val="24"/>
        </w:rPr>
        <w:t>OS</w:t>
      </w:r>
      <w:r w:rsidRPr="00111D1D">
        <w:rPr>
          <w:rFonts w:ascii="Times New Roman" w:hAnsi="Times New Roman" w:cs="Times New Roman"/>
          <w:sz w:val="24"/>
          <w:szCs w:val="24"/>
        </w:rPr>
        <w:t xml:space="preserve"> among sorafenib patients as well as other variables </w:t>
      </w:r>
      <w:r w:rsidR="00492227" w:rsidRPr="00111D1D">
        <w:rPr>
          <w:rFonts w:ascii="Times New Roman" w:hAnsi="Times New Roman" w:cs="Times New Roman"/>
          <w:sz w:val="24"/>
          <w:szCs w:val="24"/>
        </w:rPr>
        <w:t xml:space="preserve">predictive of sorafenib </w:t>
      </w:r>
      <w:r w:rsidR="00581769">
        <w:rPr>
          <w:rFonts w:ascii="Times New Roman" w:hAnsi="Times New Roman" w:cs="Times New Roman"/>
          <w:sz w:val="24"/>
          <w:szCs w:val="24"/>
        </w:rPr>
        <w:t>OS</w:t>
      </w:r>
      <w:r w:rsidR="005A645B">
        <w:rPr>
          <w:rFonts w:ascii="Times New Roman" w:hAnsi="Times New Roman" w:cs="Times New Roman"/>
          <w:sz w:val="24"/>
          <w:szCs w:val="24"/>
        </w:rPr>
        <w:t xml:space="preserve"> </w:t>
      </w:r>
      <w:r w:rsidRPr="00111D1D">
        <w:rPr>
          <w:rFonts w:ascii="Times New Roman" w:hAnsi="Times New Roman" w:cs="Times New Roman"/>
          <w:sz w:val="24"/>
          <w:szCs w:val="24"/>
        </w:rPr>
        <w:t>benefit.</w:t>
      </w:r>
      <w:r w:rsidR="00111D1D" w:rsidRPr="00111D1D">
        <w:rPr>
          <w:rFonts w:ascii="Times New Roman" w:hAnsi="Times New Roman" w:cs="Times New Roman"/>
          <w:sz w:val="24"/>
          <w:szCs w:val="24"/>
        </w:rPr>
        <w:t xml:space="preserve"> </w:t>
      </w:r>
      <w:r w:rsidR="00D97F68">
        <w:rPr>
          <w:rFonts w:ascii="Times New Roman" w:hAnsi="Times New Roman" w:cs="Times New Roman"/>
          <w:sz w:val="24"/>
          <w:szCs w:val="24"/>
        </w:rPr>
        <w:t>F</w:t>
      </w:r>
      <w:r w:rsidR="00CF2ACC">
        <w:rPr>
          <w:rFonts w:ascii="Times New Roman" w:hAnsi="Times New Roman" w:cs="Times New Roman"/>
          <w:sz w:val="24"/>
          <w:szCs w:val="24"/>
        </w:rPr>
        <w:t>actors found to influence prognosis include</w:t>
      </w:r>
      <w:r w:rsidR="00013F7C">
        <w:rPr>
          <w:rFonts w:ascii="Times New Roman" w:hAnsi="Times New Roman" w:cs="Times New Roman"/>
          <w:sz w:val="24"/>
          <w:szCs w:val="24"/>
        </w:rPr>
        <w:t>d</w:t>
      </w:r>
      <w:r w:rsidR="00CF2ACC">
        <w:rPr>
          <w:rFonts w:ascii="Times New Roman" w:hAnsi="Times New Roman" w:cs="Times New Roman"/>
          <w:sz w:val="24"/>
          <w:szCs w:val="24"/>
        </w:rPr>
        <w:t xml:space="preserve"> </w:t>
      </w:r>
      <w:r w:rsidR="005A5F7C">
        <w:rPr>
          <w:rFonts w:ascii="Times New Roman" w:hAnsi="Times New Roman" w:cs="Times New Roman"/>
          <w:sz w:val="24"/>
          <w:szCs w:val="24"/>
        </w:rPr>
        <w:t>neutrophil-to-lymph</w:t>
      </w:r>
      <w:r w:rsidR="00ED0207">
        <w:rPr>
          <w:rFonts w:ascii="Times New Roman" w:hAnsi="Times New Roman" w:cs="Times New Roman"/>
          <w:sz w:val="24"/>
          <w:szCs w:val="24"/>
        </w:rPr>
        <w:t>o</w:t>
      </w:r>
      <w:r w:rsidR="005A5F7C">
        <w:rPr>
          <w:rFonts w:ascii="Times New Roman" w:hAnsi="Times New Roman" w:cs="Times New Roman"/>
          <w:sz w:val="24"/>
          <w:szCs w:val="24"/>
        </w:rPr>
        <w:t>cyte</w:t>
      </w:r>
      <w:r w:rsidR="00ED0207">
        <w:rPr>
          <w:rFonts w:ascii="Times New Roman" w:hAnsi="Times New Roman" w:cs="Times New Roman"/>
          <w:sz w:val="24"/>
          <w:szCs w:val="24"/>
        </w:rPr>
        <w:t xml:space="preserve"> ratio (NLR)</w:t>
      </w:r>
      <w:r w:rsidR="00111D1D" w:rsidRPr="00111D1D">
        <w:rPr>
          <w:rFonts w:ascii="Times New Roman" w:hAnsi="Times New Roman" w:cs="Times New Roman"/>
          <w:sz w:val="24"/>
          <w:szCs w:val="24"/>
        </w:rPr>
        <w:t xml:space="preserve">, alpha-fetoprotein (AFP), tumour size/stage, </w:t>
      </w:r>
      <w:r w:rsidR="00600F0F">
        <w:rPr>
          <w:rFonts w:ascii="Times New Roman" w:hAnsi="Times New Roman" w:cs="Times New Roman"/>
          <w:sz w:val="24"/>
          <w:szCs w:val="24"/>
        </w:rPr>
        <w:t>extra-hepatic spread</w:t>
      </w:r>
      <w:r w:rsidR="00AF584F">
        <w:rPr>
          <w:rFonts w:ascii="Times New Roman" w:hAnsi="Times New Roman" w:cs="Times New Roman"/>
          <w:sz w:val="24"/>
          <w:szCs w:val="24"/>
        </w:rPr>
        <w:t xml:space="preserve"> (EHD)</w:t>
      </w:r>
      <w:r w:rsidR="00600F0F">
        <w:rPr>
          <w:rFonts w:ascii="Times New Roman" w:hAnsi="Times New Roman" w:cs="Times New Roman"/>
          <w:sz w:val="24"/>
          <w:szCs w:val="24"/>
        </w:rPr>
        <w:t xml:space="preserve">, </w:t>
      </w:r>
      <w:r w:rsidR="00111D1D" w:rsidRPr="00111D1D">
        <w:rPr>
          <w:rFonts w:ascii="Times New Roman" w:hAnsi="Times New Roman" w:cs="Times New Roman"/>
          <w:sz w:val="24"/>
          <w:szCs w:val="24"/>
        </w:rPr>
        <w:t xml:space="preserve">Child-Pugh score, aspartate aminotransferase (AST), compensated cirrhosis, ascites, </w:t>
      </w:r>
      <w:r w:rsidR="00ED0207">
        <w:rPr>
          <w:rFonts w:ascii="Times New Roman" w:hAnsi="Times New Roman" w:cs="Times New Roman"/>
          <w:noProof/>
          <w:sz w:val="24"/>
          <w:szCs w:val="24"/>
        </w:rPr>
        <w:t xml:space="preserve">macroscopic vascular invasion (MVI), </w:t>
      </w:r>
      <w:r w:rsidR="00111D1D" w:rsidRPr="00111D1D">
        <w:rPr>
          <w:rFonts w:ascii="Times New Roman" w:hAnsi="Times New Roman" w:cs="Times New Roman"/>
          <w:sz w:val="24"/>
          <w:szCs w:val="24"/>
        </w:rPr>
        <w:t>performance status</w:t>
      </w:r>
      <w:r w:rsidR="0000001F">
        <w:rPr>
          <w:rFonts w:ascii="Times New Roman" w:hAnsi="Times New Roman" w:cs="Times New Roman"/>
          <w:sz w:val="24"/>
          <w:szCs w:val="24"/>
        </w:rPr>
        <w:t xml:space="preserve"> (PS)</w:t>
      </w:r>
      <w:r w:rsidR="00111D1D" w:rsidRPr="00111D1D">
        <w:rPr>
          <w:rFonts w:ascii="Times New Roman" w:hAnsi="Times New Roman" w:cs="Times New Roman"/>
          <w:sz w:val="24"/>
          <w:szCs w:val="24"/>
        </w:rPr>
        <w:t xml:space="preserve">, </w:t>
      </w:r>
      <w:proofErr w:type="gramStart"/>
      <w:r w:rsidR="00111D1D" w:rsidRPr="00111D1D">
        <w:rPr>
          <w:rFonts w:ascii="Times New Roman" w:hAnsi="Times New Roman" w:cs="Times New Roman"/>
          <w:sz w:val="24"/>
          <w:szCs w:val="24"/>
        </w:rPr>
        <w:t>albumin</w:t>
      </w:r>
      <w:proofErr w:type="gramEnd"/>
      <w:r w:rsidR="00111D1D" w:rsidRPr="00111D1D">
        <w:rPr>
          <w:rFonts w:ascii="Times New Roman" w:hAnsi="Times New Roman" w:cs="Times New Roman"/>
          <w:sz w:val="24"/>
          <w:szCs w:val="24"/>
        </w:rPr>
        <w:t xml:space="preserve"> and bilirubin</w:t>
      </w:r>
      <w:r w:rsidR="001063B3">
        <w:rPr>
          <w:rFonts w:ascii="Times New Roman" w:hAnsi="Times New Roman" w:cs="Times New Roman"/>
          <w:sz w:val="24"/>
          <w:szCs w:val="24"/>
        </w:rPr>
        <w:t xml:space="preserve"> levels</w:t>
      </w:r>
      <w:r w:rsidR="00A97F62">
        <w:rPr>
          <w:rFonts w:ascii="Times New Roman" w:hAnsi="Times New Roman" w:cs="Times New Roman"/>
          <w:sz w:val="24"/>
          <w:szCs w:val="24"/>
        </w:rPr>
        <w:t>.</w:t>
      </w:r>
      <w:r w:rsidR="00111D1D" w:rsidRPr="00111D1D">
        <w:rPr>
          <w:rFonts w:ascii="Times New Roman" w:hAnsi="Times New Roman" w:cs="Times New Roman"/>
          <w:noProof/>
          <w:sz w:val="24"/>
          <w:szCs w:val="24"/>
        </w:rPr>
        <w:fldChar w:fldCharType="begin">
          <w:fldData xml:space="preserve">PEVuZE5vdGU+PENpdGU+PEF1dGhvcj5ZdWFuPC9BdXRob3I+PFllYXI+MjAxNzwvWWVhcj48UmVj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</w:fldData>
        </w:fldChar>
      </w:r>
      <w:r w:rsidR="000E7734">
        <w:rPr>
          <w:rFonts w:ascii="Times New Roman" w:hAnsi="Times New Roman" w:cs="Times New Roman"/>
          <w:noProof/>
          <w:sz w:val="24"/>
          <w:szCs w:val="24"/>
        </w:rPr>
        <w:instrText xml:space="preserve"> ADDIN EN.CITE </w:instrText>
      </w:r>
      <w:r w:rsidR="000E7734">
        <w:rPr>
          <w:rFonts w:ascii="Times New Roman" w:hAnsi="Times New Roman" w:cs="Times New Roman"/>
          <w:noProof/>
          <w:sz w:val="24"/>
          <w:szCs w:val="24"/>
        </w:rPr>
        <w:fldChar w:fldCharType="begin">
          <w:fldData xml:space="preserve">PEVuZE5vdGU+PENpdGU+PEF1dGhvcj5ZdWFuPC9BdXRob3I+PFllYXI+MjAxNzwvWWVhcj48UmVj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</w:fldData>
        </w:fldChar>
      </w:r>
      <w:r w:rsidR="000E7734">
        <w:rPr>
          <w:rFonts w:ascii="Times New Roman" w:hAnsi="Times New Roman" w:cs="Times New Roman"/>
          <w:noProof/>
          <w:sz w:val="24"/>
          <w:szCs w:val="24"/>
        </w:rPr>
        <w:instrText xml:space="preserve"> ADDIN EN.CITE.DATA </w:instrText>
      </w:r>
      <w:r w:rsidR="000E7734">
        <w:rPr>
          <w:rFonts w:ascii="Times New Roman" w:hAnsi="Times New Roman" w:cs="Times New Roman"/>
          <w:noProof/>
          <w:sz w:val="24"/>
          <w:szCs w:val="24"/>
        </w:rPr>
      </w:r>
      <w:r w:rsidR="000E7734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111D1D" w:rsidRPr="00111D1D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0E7734">
        <w:rPr>
          <w:rFonts w:ascii="Times New Roman" w:hAnsi="Times New Roman" w:cs="Times New Roman"/>
          <w:noProof/>
          <w:sz w:val="24"/>
          <w:szCs w:val="24"/>
        </w:rPr>
        <w:t>(9, 11-16)</w:t>
      </w:r>
      <w:r w:rsidR="00111D1D" w:rsidRPr="00111D1D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1507C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B87E88">
        <w:rPr>
          <w:rFonts w:ascii="Times New Roman" w:hAnsi="Times New Roman" w:cs="Times New Roman"/>
          <w:sz w:val="24"/>
          <w:szCs w:val="24"/>
        </w:rPr>
        <w:t>Variables</w:t>
      </w:r>
      <w:r w:rsidR="0064620E">
        <w:rPr>
          <w:rFonts w:ascii="Times New Roman" w:hAnsi="Times New Roman" w:cs="Times New Roman"/>
          <w:sz w:val="24"/>
          <w:szCs w:val="24"/>
        </w:rPr>
        <w:t xml:space="preserve"> that</w:t>
      </w:r>
      <w:r w:rsidR="009748CF">
        <w:rPr>
          <w:rFonts w:ascii="Times New Roman" w:hAnsi="Times New Roman" w:cs="Times New Roman"/>
          <w:sz w:val="24"/>
          <w:szCs w:val="24"/>
        </w:rPr>
        <w:t xml:space="preserve"> </w:t>
      </w:r>
      <w:r w:rsidR="004E7D82">
        <w:rPr>
          <w:rFonts w:ascii="Times New Roman" w:hAnsi="Times New Roman" w:cs="Times New Roman"/>
          <w:sz w:val="24"/>
          <w:szCs w:val="24"/>
        </w:rPr>
        <w:t>predict</w:t>
      </w:r>
      <w:r w:rsidR="009748CF">
        <w:rPr>
          <w:rFonts w:ascii="Times New Roman" w:hAnsi="Times New Roman" w:cs="Times New Roman"/>
          <w:sz w:val="24"/>
          <w:szCs w:val="24"/>
        </w:rPr>
        <w:t xml:space="preserve"> greater</w:t>
      </w:r>
      <w:r w:rsidR="00A3235D">
        <w:rPr>
          <w:rFonts w:ascii="Times New Roman" w:hAnsi="Times New Roman" w:cs="Times New Roman"/>
          <w:sz w:val="24"/>
          <w:szCs w:val="24"/>
        </w:rPr>
        <w:t xml:space="preserve"> sorafenib</w:t>
      </w:r>
      <w:r w:rsidR="00CF551D">
        <w:rPr>
          <w:rFonts w:ascii="Times New Roman" w:hAnsi="Times New Roman" w:cs="Times New Roman"/>
          <w:sz w:val="24"/>
          <w:szCs w:val="24"/>
        </w:rPr>
        <w:t xml:space="preserve"> ben</w:t>
      </w:r>
      <w:r w:rsidR="00A3235D">
        <w:rPr>
          <w:rFonts w:ascii="Times New Roman" w:hAnsi="Times New Roman" w:cs="Times New Roman"/>
          <w:sz w:val="24"/>
          <w:szCs w:val="24"/>
        </w:rPr>
        <w:t>efit</w:t>
      </w:r>
      <w:r w:rsidR="004E7D82">
        <w:rPr>
          <w:rFonts w:ascii="Times New Roman" w:hAnsi="Times New Roman" w:cs="Times New Roman"/>
          <w:sz w:val="24"/>
          <w:szCs w:val="24"/>
        </w:rPr>
        <w:t xml:space="preserve"> </w:t>
      </w:r>
      <w:r w:rsidR="00A3235D">
        <w:rPr>
          <w:rFonts w:ascii="Times New Roman" w:hAnsi="Times New Roman" w:cs="Times New Roman"/>
          <w:sz w:val="24"/>
          <w:szCs w:val="24"/>
        </w:rPr>
        <w:t xml:space="preserve">compared to </w:t>
      </w:r>
      <w:r w:rsidR="00B87E88">
        <w:rPr>
          <w:rFonts w:ascii="Times New Roman" w:hAnsi="Times New Roman" w:cs="Times New Roman"/>
          <w:sz w:val="24"/>
          <w:szCs w:val="24"/>
        </w:rPr>
        <w:t>placebo</w:t>
      </w:r>
      <w:r w:rsidR="004E7D82">
        <w:rPr>
          <w:rFonts w:ascii="Times New Roman" w:hAnsi="Times New Roman" w:cs="Times New Roman"/>
          <w:sz w:val="24"/>
          <w:szCs w:val="24"/>
        </w:rPr>
        <w:t xml:space="preserve"> </w:t>
      </w:r>
      <w:r w:rsidR="00CF551D">
        <w:rPr>
          <w:rFonts w:ascii="Times New Roman" w:hAnsi="Times New Roman" w:cs="Times New Roman"/>
          <w:sz w:val="24"/>
          <w:szCs w:val="24"/>
        </w:rPr>
        <w:t>included</w:t>
      </w:r>
      <w:r w:rsidR="00136EAF">
        <w:rPr>
          <w:rFonts w:ascii="Times New Roman" w:hAnsi="Times New Roman" w:cs="Times New Roman"/>
          <w:sz w:val="24"/>
          <w:szCs w:val="24"/>
        </w:rPr>
        <w:t xml:space="preserve"> </w:t>
      </w:r>
      <w:r w:rsidR="00136EAF">
        <w:rPr>
          <w:rFonts w:ascii="Times New Roman" w:hAnsi="Times New Roman" w:cs="Times New Roman"/>
          <w:noProof/>
          <w:sz w:val="24"/>
          <w:szCs w:val="24"/>
        </w:rPr>
        <w:t xml:space="preserve">lower </w:t>
      </w:r>
      <w:r w:rsidR="00136EAF" w:rsidRPr="00E317A4">
        <w:rPr>
          <w:rFonts w:ascii="Times New Roman" w:hAnsi="Times New Roman" w:cs="Times New Roman"/>
          <w:noProof/>
          <w:sz w:val="24"/>
          <w:szCs w:val="24"/>
        </w:rPr>
        <w:t>neutrophil-to-lympho</w:t>
      </w:r>
      <w:r w:rsidR="002056DF">
        <w:rPr>
          <w:rFonts w:ascii="Times New Roman" w:hAnsi="Times New Roman" w:cs="Times New Roman"/>
          <w:noProof/>
          <w:sz w:val="24"/>
          <w:szCs w:val="24"/>
        </w:rPr>
        <w:t>cyte</w:t>
      </w:r>
      <w:r w:rsidR="00DC3A39">
        <w:rPr>
          <w:rFonts w:ascii="Times New Roman" w:hAnsi="Times New Roman" w:cs="Times New Roman"/>
          <w:noProof/>
          <w:sz w:val="24"/>
          <w:szCs w:val="24"/>
        </w:rPr>
        <w:t xml:space="preserve"> ratio</w:t>
      </w:r>
      <w:r w:rsidR="0044681B">
        <w:rPr>
          <w:rFonts w:ascii="Times New Roman" w:hAnsi="Times New Roman" w:cs="Times New Roman"/>
          <w:noProof/>
          <w:sz w:val="24"/>
          <w:szCs w:val="24"/>
        </w:rPr>
        <w:t>,</w:t>
      </w:r>
      <w:r w:rsidR="0087381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E49AE">
        <w:rPr>
          <w:rFonts w:ascii="Times New Roman" w:hAnsi="Times New Roman" w:cs="Times New Roman"/>
          <w:noProof/>
          <w:sz w:val="24"/>
          <w:szCs w:val="24"/>
        </w:rPr>
        <w:t>absence of</w:t>
      </w:r>
      <w:r w:rsidR="00136EAF" w:rsidRPr="00E317A4">
        <w:rPr>
          <w:rFonts w:ascii="Times New Roman" w:hAnsi="Times New Roman" w:cs="Times New Roman"/>
          <w:noProof/>
          <w:sz w:val="24"/>
          <w:szCs w:val="24"/>
        </w:rPr>
        <w:t xml:space="preserve"> extra-hepatic spread</w:t>
      </w:r>
      <w:r w:rsidR="00136EA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00001F">
        <w:rPr>
          <w:rFonts w:ascii="Times New Roman" w:hAnsi="Times New Roman" w:cs="Times New Roman"/>
          <w:noProof/>
          <w:sz w:val="24"/>
          <w:szCs w:val="24"/>
        </w:rPr>
        <w:t xml:space="preserve">(EHS) </w:t>
      </w:r>
      <w:r w:rsidR="00136EAF">
        <w:rPr>
          <w:rFonts w:ascii="Times New Roman" w:hAnsi="Times New Roman" w:cs="Times New Roman"/>
          <w:noProof/>
          <w:sz w:val="24"/>
          <w:szCs w:val="24"/>
        </w:rPr>
        <w:t xml:space="preserve">and </w:t>
      </w:r>
      <w:r w:rsidR="0044681B">
        <w:rPr>
          <w:rFonts w:ascii="Times New Roman" w:hAnsi="Times New Roman" w:cs="Times New Roman"/>
          <w:noProof/>
          <w:sz w:val="24"/>
          <w:szCs w:val="24"/>
        </w:rPr>
        <w:t>being hepatitis C positive.</w:t>
      </w:r>
      <w:r w:rsidR="00252AE5">
        <w:rPr>
          <w:rFonts w:ascii="Times New Roman" w:hAnsi="Times New Roman" w:cs="Times New Roman"/>
          <w:noProof/>
          <w:sz w:val="24"/>
          <w:szCs w:val="24"/>
        </w:rPr>
        <w:fldChar w:fldCharType="begin">
          <w:fldData xml:space="preserve">PEVuZE5vdGU+PENpdGU+PEF1dGhvcj5LZWxsZXk8L0F1dGhvcj48WWVhcj4yMDA4PC9ZZWFyPjxS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</w:fldData>
        </w:fldChar>
      </w:r>
      <w:r w:rsidR="000E7734">
        <w:rPr>
          <w:rFonts w:ascii="Times New Roman" w:hAnsi="Times New Roman" w:cs="Times New Roman"/>
          <w:noProof/>
          <w:sz w:val="24"/>
          <w:szCs w:val="24"/>
        </w:rPr>
        <w:instrText xml:space="preserve"> ADDIN EN.CITE </w:instrText>
      </w:r>
      <w:r w:rsidR="000E7734">
        <w:rPr>
          <w:rFonts w:ascii="Times New Roman" w:hAnsi="Times New Roman" w:cs="Times New Roman"/>
          <w:noProof/>
          <w:sz w:val="24"/>
          <w:szCs w:val="24"/>
        </w:rPr>
        <w:fldChar w:fldCharType="begin">
          <w:fldData xml:space="preserve">PEVuZE5vdGU+PENpdGU+PEF1dGhvcj5LZWxsZXk8L0F1dGhvcj48WWVhcj4yMDA4PC9ZZWFyPjxS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</w:fldData>
        </w:fldChar>
      </w:r>
      <w:r w:rsidR="000E7734">
        <w:rPr>
          <w:rFonts w:ascii="Times New Roman" w:hAnsi="Times New Roman" w:cs="Times New Roman"/>
          <w:noProof/>
          <w:sz w:val="24"/>
          <w:szCs w:val="24"/>
        </w:rPr>
        <w:instrText xml:space="preserve"> ADDIN EN.CITE.DATA </w:instrText>
      </w:r>
      <w:r w:rsidR="000E7734">
        <w:rPr>
          <w:rFonts w:ascii="Times New Roman" w:hAnsi="Times New Roman" w:cs="Times New Roman"/>
          <w:noProof/>
          <w:sz w:val="24"/>
          <w:szCs w:val="24"/>
        </w:rPr>
      </w:r>
      <w:r w:rsidR="000E7734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252AE5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0E7734">
        <w:rPr>
          <w:rFonts w:ascii="Times New Roman" w:hAnsi="Times New Roman" w:cs="Times New Roman"/>
          <w:noProof/>
          <w:sz w:val="24"/>
          <w:szCs w:val="24"/>
        </w:rPr>
        <w:t>(8, 16-20)</w:t>
      </w:r>
      <w:r w:rsidR="00252AE5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9B3A05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14:paraId="74CE4A86" w14:textId="486CDF67" w:rsidR="00FC422C" w:rsidRDefault="00FC422C" w:rsidP="00087EE3">
      <w:pPr>
        <w:spacing w:after="0"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3EC2578" w14:textId="087ED2BE" w:rsidR="00C82131" w:rsidRDefault="0067063B" w:rsidP="00087EE3">
      <w:pPr>
        <w:spacing w:after="0" w:line="48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In view of th</w:t>
      </w:r>
      <w:r w:rsidR="000A3354">
        <w:rPr>
          <w:rFonts w:ascii="Times New Roman" w:hAnsi="Times New Roman" w:cs="Times New Roman"/>
          <w:sz w:val="24"/>
          <w:szCs w:val="24"/>
        </w:rPr>
        <w:t xml:space="preserve">e aforementioned wide </w:t>
      </w:r>
      <w:r w:rsidR="00A97F62">
        <w:rPr>
          <w:rFonts w:ascii="Times New Roman" w:hAnsi="Times New Roman" w:cs="Times New Roman"/>
          <w:sz w:val="24"/>
          <w:szCs w:val="24"/>
        </w:rPr>
        <w:t>survival</w:t>
      </w:r>
      <w:r w:rsidR="000A3354">
        <w:rPr>
          <w:rFonts w:ascii="Times New Roman" w:hAnsi="Times New Roman" w:cs="Times New Roman"/>
          <w:sz w:val="24"/>
          <w:szCs w:val="24"/>
        </w:rPr>
        <w:t xml:space="preserve"> variation</w:t>
      </w:r>
      <w:r w:rsidR="00055C66">
        <w:rPr>
          <w:rFonts w:ascii="Times New Roman" w:hAnsi="Times New Roman" w:cs="Times New Roman"/>
          <w:sz w:val="24"/>
          <w:szCs w:val="24"/>
        </w:rPr>
        <w:t>, we develop</w:t>
      </w:r>
      <w:r w:rsidR="00C85FDE">
        <w:rPr>
          <w:rFonts w:ascii="Times New Roman" w:hAnsi="Times New Roman" w:cs="Times New Roman"/>
          <w:sz w:val="24"/>
          <w:szCs w:val="24"/>
        </w:rPr>
        <w:t xml:space="preserve"> here</w:t>
      </w:r>
      <w:r w:rsidR="00FA3A6F">
        <w:rPr>
          <w:rFonts w:ascii="Times New Roman" w:hAnsi="Times New Roman" w:cs="Times New Roman"/>
          <w:sz w:val="24"/>
          <w:szCs w:val="24"/>
        </w:rPr>
        <w:t xml:space="preserve"> for the first time</w:t>
      </w:r>
      <w:r w:rsidR="00055C66">
        <w:rPr>
          <w:rFonts w:ascii="Times New Roman" w:hAnsi="Times New Roman" w:cs="Times New Roman"/>
          <w:sz w:val="24"/>
          <w:szCs w:val="24"/>
        </w:rPr>
        <w:t xml:space="preserve"> </w:t>
      </w:r>
      <w:r w:rsidRPr="006B498D">
        <w:rPr>
          <w:rFonts w:ascii="Times New Roman" w:hAnsi="Times New Roman" w:cs="Times New Roman"/>
          <w:sz w:val="24"/>
          <w:szCs w:val="24"/>
        </w:rPr>
        <w:t xml:space="preserve">a </w:t>
      </w:r>
      <w:r>
        <w:rPr>
          <w:rFonts w:ascii="Times New Roman" w:hAnsi="Times New Roman" w:cs="Times New Roman"/>
          <w:sz w:val="24"/>
          <w:szCs w:val="24"/>
        </w:rPr>
        <w:t xml:space="preserve">statistical </w:t>
      </w:r>
      <w:r w:rsidRPr="006B498D">
        <w:rPr>
          <w:rFonts w:ascii="Times New Roman" w:hAnsi="Times New Roman" w:cs="Times New Roman"/>
          <w:sz w:val="24"/>
          <w:szCs w:val="24"/>
        </w:rPr>
        <w:t xml:space="preserve">model that </w:t>
      </w:r>
      <w:r w:rsidR="00F92CEE">
        <w:rPr>
          <w:rFonts w:ascii="Times New Roman" w:hAnsi="Times New Roman" w:cs="Times New Roman"/>
          <w:sz w:val="24"/>
          <w:szCs w:val="24"/>
        </w:rPr>
        <w:t xml:space="preserve">predicts </w:t>
      </w:r>
      <w:r w:rsidR="00FA3A6F">
        <w:rPr>
          <w:rFonts w:ascii="Times New Roman" w:hAnsi="Times New Roman" w:cs="Times New Roman"/>
          <w:sz w:val="24"/>
          <w:szCs w:val="24"/>
        </w:rPr>
        <w:t xml:space="preserve">individual </w:t>
      </w:r>
      <w:r w:rsidR="00F92CEE">
        <w:rPr>
          <w:rFonts w:ascii="Times New Roman" w:hAnsi="Times New Roman" w:cs="Times New Roman"/>
          <w:sz w:val="24"/>
          <w:szCs w:val="24"/>
        </w:rPr>
        <w:t xml:space="preserve">patient </w:t>
      </w:r>
      <w:r w:rsidR="00AA3D60">
        <w:rPr>
          <w:rFonts w:ascii="Times New Roman" w:hAnsi="Times New Roman" w:cs="Times New Roman"/>
          <w:sz w:val="24"/>
          <w:szCs w:val="24"/>
        </w:rPr>
        <w:t>survival</w:t>
      </w:r>
      <w:r>
        <w:rPr>
          <w:rFonts w:ascii="Times New Roman" w:hAnsi="Times New Roman" w:cs="Times New Roman"/>
          <w:sz w:val="24"/>
          <w:szCs w:val="24"/>
        </w:rPr>
        <w:t>, using</w:t>
      </w:r>
      <w:r w:rsidRPr="006B498D">
        <w:rPr>
          <w:rFonts w:ascii="Times New Roman" w:hAnsi="Times New Roman" w:cs="Times New Roman"/>
          <w:bCs/>
          <w:sz w:val="24"/>
          <w:szCs w:val="24"/>
        </w:rPr>
        <w:t xml:space="preserve"> baseline clinical and laboratory features</w:t>
      </w:r>
      <w:r w:rsidR="00C45DBC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E2B6A">
        <w:rPr>
          <w:rFonts w:ascii="Times New Roman" w:hAnsi="Times New Roman" w:cs="Times New Roman"/>
          <w:bCs/>
          <w:sz w:val="24"/>
          <w:szCs w:val="24"/>
        </w:rPr>
        <w:t>including those of</w:t>
      </w:r>
      <w:r w:rsidR="000A3354">
        <w:rPr>
          <w:rFonts w:ascii="Times New Roman" w:hAnsi="Times New Roman" w:cs="Times New Roman"/>
          <w:bCs/>
          <w:sz w:val="24"/>
          <w:szCs w:val="24"/>
        </w:rPr>
        <w:t xml:space="preserve"> prognostic </w:t>
      </w:r>
      <w:r w:rsidR="00C85FDE">
        <w:rPr>
          <w:rFonts w:ascii="Times New Roman" w:hAnsi="Times New Roman" w:cs="Times New Roman"/>
          <w:bCs/>
          <w:sz w:val="24"/>
          <w:szCs w:val="24"/>
        </w:rPr>
        <w:t>and/</w:t>
      </w:r>
      <w:r w:rsidR="000A3354">
        <w:rPr>
          <w:rFonts w:ascii="Times New Roman" w:hAnsi="Times New Roman" w:cs="Times New Roman"/>
          <w:bCs/>
          <w:sz w:val="24"/>
          <w:szCs w:val="24"/>
        </w:rPr>
        <w:t>or</w:t>
      </w:r>
      <w:r w:rsidR="00C45DBC">
        <w:rPr>
          <w:rFonts w:ascii="Times New Roman" w:hAnsi="Times New Roman" w:cs="Times New Roman"/>
          <w:bCs/>
          <w:sz w:val="24"/>
          <w:szCs w:val="24"/>
        </w:rPr>
        <w:t xml:space="preserve"> predictive</w:t>
      </w:r>
      <w:r w:rsidR="00BB36C5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D20E47">
        <w:rPr>
          <w:rFonts w:ascii="Times New Roman" w:hAnsi="Times New Roman" w:cs="Times New Roman"/>
          <w:bCs/>
          <w:sz w:val="24"/>
          <w:szCs w:val="24"/>
        </w:rPr>
        <w:t>significance</w:t>
      </w:r>
      <w:r w:rsidR="00D802B9">
        <w:rPr>
          <w:rFonts w:ascii="Times New Roman" w:hAnsi="Times New Roman" w:cs="Times New Roman"/>
          <w:bCs/>
          <w:sz w:val="24"/>
          <w:szCs w:val="24"/>
        </w:rPr>
        <w:t>.</w:t>
      </w:r>
    </w:p>
    <w:p w14:paraId="7B0DBA5C" w14:textId="77777777" w:rsidR="000F14C1" w:rsidRDefault="000F14C1" w:rsidP="009A0EE8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41D001B1" w14:textId="174B6706" w:rsidR="00A23DEC" w:rsidRPr="006B498D" w:rsidRDefault="00A23DEC" w:rsidP="009A0EE8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6B498D">
        <w:rPr>
          <w:rFonts w:ascii="Times New Roman" w:hAnsi="Times New Roman" w:cs="Times New Roman"/>
          <w:b/>
          <w:sz w:val="24"/>
          <w:szCs w:val="24"/>
        </w:rPr>
        <w:t>METHODS</w:t>
      </w:r>
    </w:p>
    <w:p w14:paraId="63DDC6BB" w14:textId="77777777" w:rsidR="00A23DEC" w:rsidRPr="006B498D" w:rsidRDefault="00A23DEC" w:rsidP="009A0EE8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6B498D">
        <w:rPr>
          <w:rFonts w:ascii="Times New Roman" w:hAnsi="Times New Roman" w:cs="Times New Roman"/>
          <w:b/>
          <w:sz w:val="24"/>
          <w:szCs w:val="24"/>
        </w:rPr>
        <w:t>Sorafenib clinical trials</w:t>
      </w:r>
    </w:p>
    <w:p w14:paraId="4E1DCF32" w14:textId="2EC52850" w:rsidR="00A23DEC" w:rsidRPr="006B498D" w:rsidRDefault="00E06A2A" w:rsidP="009A0EE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06A2A">
        <w:rPr>
          <w:rFonts w:ascii="Times New Roman" w:hAnsi="Times New Roman" w:cs="Times New Roman"/>
          <w:sz w:val="24"/>
          <w:szCs w:val="24"/>
        </w:rPr>
        <w:t>We had access to</w:t>
      </w:r>
      <w:r w:rsidR="004D31A9">
        <w:rPr>
          <w:rFonts w:ascii="Times New Roman" w:hAnsi="Times New Roman" w:cs="Times New Roman"/>
          <w:sz w:val="24"/>
          <w:szCs w:val="24"/>
        </w:rPr>
        <w:t xml:space="preserve"> the sorafenib control arms of</w:t>
      </w:r>
      <w:r w:rsidRPr="00E06A2A">
        <w:rPr>
          <w:rFonts w:ascii="Times New Roman" w:hAnsi="Times New Roman" w:cs="Times New Roman"/>
          <w:sz w:val="24"/>
          <w:szCs w:val="24"/>
        </w:rPr>
        <w:t xml:space="preserve"> two</w:t>
      </w:r>
      <w:r w:rsidR="005C6F26">
        <w:rPr>
          <w:rFonts w:ascii="Times New Roman" w:hAnsi="Times New Roman" w:cs="Times New Roman"/>
          <w:sz w:val="24"/>
          <w:szCs w:val="24"/>
        </w:rPr>
        <w:t xml:space="preserve"> multinational </w:t>
      </w:r>
      <w:r w:rsidRPr="00E06A2A">
        <w:rPr>
          <w:rFonts w:ascii="Times New Roman" w:hAnsi="Times New Roman" w:cs="Times New Roman"/>
          <w:sz w:val="24"/>
          <w:szCs w:val="24"/>
        </w:rPr>
        <w:t xml:space="preserve">phase III randomised clinical trials </w:t>
      </w:r>
      <w:r w:rsidR="00FE3239">
        <w:rPr>
          <w:rFonts w:ascii="Times New Roman" w:hAnsi="Times New Roman" w:cs="Times New Roman"/>
          <w:sz w:val="24"/>
          <w:szCs w:val="24"/>
        </w:rPr>
        <w:t xml:space="preserve">(RCT) </w:t>
      </w:r>
      <w:r w:rsidR="004D31A9">
        <w:rPr>
          <w:rFonts w:ascii="Times New Roman" w:hAnsi="Times New Roman" w:cs="Times New Roman"/>
          <w:sz w:val="24"/>
          <w:szCs w:val="24"/>
        </w:rPr>
        <w:t>that compar</w:t>
      </w:r>
      <w:r w:rsidR="005C6F26">
        <w:rPr>
          <w:rFonts w:ascii="Times New Roman" w:hAnsi="Times New Roman" w:cs="Times New Roman"/>
          <w:sz w:val="24"/>
          <w:szCs w:val="24"/>
        </w:rPr>
        <w:t>ed</w:t>
      </w:r>
      <w:r w:rsidR="004D31A9">
        <w:rPr>
          <w:rFonts w:ascii="Times New Roman" w:hAnsi="Times New Roman" w:cs="Times New Roman"/>
          <w:sz w:val="24"/>
          <w:szCs w:val="24"/>
        </w:rPr>
        <w:t xml:space="preserve"> sorafenib with each of brivanib</w:t>
      </w:r>
      <w:r w:rsidR="00AD42B1" w:rsidRPr="006B498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b2huc29uPC9BdXRob3I+PFllYXI+MjAxMzwvWWVhcj48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</w:fldData>
        </w:fldChar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E773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b2huc29uPC9BdXRob3I+PFllYXI+MjAxMzwvWWVhcj48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</w:fldData>
        </w:fldChar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E7734">
        <w:rPr>
          <w:rFonts w:ascii="Times New Roman" w:hAnsi="Times New Roman" w:cs="Times New Roman"/>
          <w:sz w:val="24"/>
          <w:szCs w:val="24"/>
        </w:rPr>
      </w:r>
      <w:r w:rsidR="000E7734">
        <w:rPr>
          <w:rFonts w:ascii="Times New Roman" w:hAnsi="Times New Roman" w:cs="Times New Roman"/>
          <w:sz w:val="24"/>
          <w:szCs w:val="24"/>
        </w:rPr>
        <w:fldChar w:fldCharType="end"/>
      </w:r>
      <w:r w:rsidR="00AD42B1" w:rsidRPr="006B498D">
        <w:rPr>
          <w:rFonts w:ascii="Times New Roman" w:hAnsi="Times New Roman" w:cs="Times New Roman"/>
          <w:sz w:val="24"/>
          <w:szCs w:val="24"/>
        </w:rPr>
        <w:fldChar w:fldCharType="separate"/>
      </w:r>
      <w:r w:rsidR="000E7734">
        <w:rPr>
          <w:rFonts w:ascii="Times New Roman" w:hAnsi="Times New Roman" w:cs="Times New Roman"/>
          <w:noProof/>
          <w:sz w:val="24"/>
          <w:szCs w:val="24"/>
        </w:rPr>
        <w:t>(6)</w:t>
      </w:r>
      <w:r w:rsidR="00AD42B1" w:rsidRPr="006B498D">
        <w:rPr>
          <w:rFonts w:ascii="Times New Roman" w:hAnsi="Times New Roman" w:cs="Times New Roman"/>
          <w:sz w:val="24"/>
          <w:szCs w:val="24"/>
        </w:rPr>
        <w:fldChar w:fldCharType="end"/>
      </w:r>
      <w:r w:rsidR="004D31A9">
        <w:rPr>
          <w:rFonts w:ascii="Times New Roman" w:hAnsi="Times New Roman" w:cs="Times New Roman"/>
          <w:sz w:val="24"/>
          <w:szCs w:val="24"/>
        </w:rPr>
        <w:t xml:space="preserve"> and sunitinib</w:t>
      </w:r>
      <w:r w:rsidR="00AD42B1" w:rsidRPr="00E77A8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VuZzwvQXV0aG9yPjxZZWFyPjIwMTM8L1llYXI+PFJl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</w:fldData>
        </w:fldChar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E773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VuZzwvQXV0aG9yPjxZZWFyPjIwMTM8L1llYXI+PFJl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</w:fldData>
        </w:fldChar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E7734">
        <w:rPr>
          <w:rFonts w:ascii="Times New Roman" w:hAnsi="Times New Roman" w:cs="Times New Roman"/>
          <w:sz w:val="24"/>
          <w:szCs w:val="24"/>
        </w:rPr>
      </w:r>
      <w:r w:rsidR="000E7734">
        <w:rPr>
          <w:rFonts w:ascii="Times New Roman" w:hAnsi="Times New Roman" w:cs="Times New Roman"/>
          <w:sz w:val="24"/>
          <w:szCs w:val="24"/>
        </w:rPr>
        <w:fldChar w:fldCharType="end"/>
      </w:r>
      <w:r w:rsidR="00AD42B1" w:rsidRPr="00E77A89">
        <w:rPr>
          <w:rFonts w:ascii="Times New Roman" w:hAnsi="Times New Roman" w:cs="Times New Roman"/>
          <w:sz w:val="24"/>
          <w:szCs w:val="24"/>
        </w:rPr>
        <w:fldChar w:fldCharType="separate"/>
      </w:r>
      <w:r w:rsidR="000E7734">
        <w:rPr>
          <w:rFonts w:ascii="Times New Roman" w:hAnsi="Times New Roman" w:cs="Times New Roman"/>
          <w:noProof/>
          <w:sz w:val="24"/>
          <w:szCs w:val="24"/>
        </w:rPr>
        <w:t>(7)</w:t>
      </w:r>
      <w:r w:rsidR="00AD42B1" w:rsidRPr="00E77A89">
        <w:rPr>
          <w:rFonts w:ascii="Times New Roman" w:hAnsi="Times New Roman" w:cs="Times New Roman"/>
          <w:sz w:val="24"/>
          <w:szCs w:val="24"/>
        </w:rPr>
        <w:fldChar w:fldCharType="end"/>
      </w:r>
      <w:r w:rsidR="004D31A9">
        <w:rPr>
          <w:rFonts w:ascii="Times New Roman" w:hAnsi="Times New Roman" w:cs="Times New Roman"/>
          <w:sz w:val="24"/>
          <w:szCs w:val="24"/>
        </w:rPr>
        <w:t xml:space="preserve">. </w:t>
      </w:r>
      <w:r w:rsidR="00AD42B1">
        <w:rPr>
          <w:rFonts w:ascii="Times New Roman" w:hAnsi="Times New Roman" w:cs="Times New Roman"/>
          <w:sz w:val="24"/>
          <w:szCs w:val="24"/>
        </w:rPr>
        <w:t xml:space="preserve">The brivanib trial sorafenib </w:t>
      </w:r>
      <w:r w:rsidR="00F7560C">
        <w:rPr>
          <w:rFonts w:ascii="Times New Roman" w:hAnsi="Times New Roman" w:cs="Times New Roman"/>
          <w:sz w:val="24"/>
          <w:szCs w:val="24"/>
        </w:rPr>
        <w:t>arm</w:t>
      </w:r>
      <w:r w:rsidR="00F720DE">
        <w:rPr>
          <w:rFonts w:ascii="Times New Roman" w:hAnsi="Times New Roman" w:cs="Times New Roman"/>
          <w:sz w:val="24"/>
          <w:szCs w:val="24"/>
        </w:rPr>
        <w:t xml:space="preserve"> consists of </w:t>
      </w:r>
      <w:r w:rsidR="001543E5" w:rsidRPr="001543E5">
        <w:rPr>
          <w:rFonts w:ascii="Times New Roman" w:hAnsi="Times New Roman" w:cs="Times New Roman"/>
          <w:sz w:val="24"/>
          <w:szCs w:val="24"/>
        </w:rPr>
        <w:t xml:space="preserve">588 patients with </w:t>
      </w:r>
      <w:r w:rsidR="00F720DE">
        <w:rPr>
          <w:rFonts w:ascii="Times New Roman" w:hAnsi="Times New Roman" w:cs="Times New Roman"/>
          <w:sz w:val="24"/>
          <w:szCs w:val="24"/>
        </w:rPr>
        <w:t>aHCC</w:t>
      </w:r>
      <w:r w:rsidR="005C6F26" w:rsidRPr="005C6F26">
        <w:rPr>
          <w:rFonts w:ascii="Times New Roman" w:hAnsi="Times New Roman" w:cs="Times New Roman"/>
          <w:sz w:val="24"/>
          <w:szCs w:val="24"/>
        </w:rPr>
        <w:t xml:space="preserve"> </w:t>
      </w:r>
      <w:r w:rsidR="005C6F26" w:rsidRPr="00E77A89">
        <w:rPr>
          <w:rFonts w:ascii="Times New Roman" w:hAnsi="Times New Roman" w:cs="Times New Roman"/>
          <w:sz w:val="24"/>
          <w:szCs w:val="24"/>
        </w:rPr>
        <w:t>accrued between 2009 and 2011</w:t>
      </w:r>
      <w:r w:rsidR="00144DFF">
        <w:rPr>
          <w:rFonts w:ascii="Times New Roman" w:hAnsi="Times New Roman" w:cs="Times New Roman"/>
          <w:sz w:val="24"/>
          <w:szCs w:val="24"/>
        </w:rPr>
        <w:t xml:space="preserve">. </w:t>
      </w:r>
      <w:r w:rsidR="00F720DE" w:rsidRPr="00A9555E">
        <w:rPr>
          <w:rFonts w:ascii="Times New Roman" w:hAnsi="Times New Roman" w:cs="Times New Roman"/>
          <w:sz w:val="24"/>
          <w:szCs w:val="24"/>
        </w:rPr>
        <w:t xml:space="preserve">The sunitinib trial sorafenib </w:t>
      </w:r>
      <w:r w:rsidR="00F7560C">
        <w:rPr>
          <w:rFonts w:ascii="Times New Roman" w:hAnsi="Times New Roman" w:cs="Times New Roman"/>
          <w:sz w:val="24"/>
          <w:szCs w:val="24"/>
        </w:rPr>
        <w:t>arm</w:t>
      </w:r>
      <w:r w:rsidR="00F720DE" w:rsidRPr="00A9555E">
        <w:rPr>
          <w:rFonts w:ascii="Times New Roman" w:hAnsi="Times New Roman" w:cs="Times New Roman"/>
          <w:sz w:val="24"/>
          <w:szCs w:val="24"/>
        </w:rPr>
        <w:t xml:space="preserve"> comprised </w:t>
      </w:r>
      <w:r w:rsidR="00B92793">
        <w:rPr>
          <w:rFonts w:ascii="Times New Roman" w:hAnsi="Times New Roman" w:cs="Times New Roman"/>
          <w:sz w:val="24"/>
          <w:szCs w:val="24"/>
        </w:rPr>
        <w:t>542 patients with aHCC, recruited</w:t>
      </w:r>
      <w:r w:rsidR="00A23DEC" w:rsidRPr="00A9555E">
        <w:rPr>
          <w:rFonts w:ascii="Times New Roman" w:hAnsi="Times New Roman" w:cs="Times New Roman"/>
          <w:sz w:val="24"/>
          <w:szCs w:val="24"/>
        </w:rPr>
        <w:t xml:space="preserve"> between July 2008 and May 2010. Inclusion criteria</w:t>
      </w:r>
      <w:r w:rsidR="00E5744C" w:rsidRPr="00A9555E">
        <w:rPr>
          <w:rFonts w:ascii="Times New Roman" w:hAnsi="Times New Roman" w:cs="Times New Roman"/>
          <w:sz w:val="24"/>
          <w:szCs w:val="24"/>
        </w:rPr>
        <w:t xml:space="preserve"> (see supplementary table </w:t>
      </w:r>
      <w:r w:rsidR="00BC6D59" w:rsidRPr="00A9555E">
        <w:rPr>
          <w:rFonts w:ascii="Times New Roman" w:hAnsi="Times New Roman" w:cs="Times New Roman"/>
          <w:sz w:val="24"/>
          <w:szCs w:val="24"/>
        </w:rPr>
        <w:t>1</w:t>
      </w:r>
      <w:r w:rsidR="00B2010B">
        <w:rPr>
          <w:rFonts w:ascii="Times New Roman" w:hAnsi="Times New Roman" w:cs="Times New Roman"/>
          <w:sz w:val="24"/>
          <w:szCs w:val="24"/>
        </w:rPr>
        <w:t>)</w:t>
      </w:r>
      <w:r w:rsidR="00F11ED1" w:rsidRPr="00A9555E">
        <w:rPr>
          <w:rFonts w:ascii="Times New Roman" w:hAnsi="Times New Roman" w:cs="Times New Roman"/>
          <w:sz w:val="24"/>
          <w:szCs w:val="24"/>
        </w:rPr>
        <w:t xml:space="preserve"> in</w:t>
      </w:r>
      <w:r w:rsidR="00F11ED1">
        <w:rPr>
          <w:rFonts w:ascii="Times New Roman" w:hAnsi="Times New Roman" w:cs="Times New Roman"/>
          <w:sz w:val="24"/>
          <w:szCs w:val="24"/>
        </w:rPr>
        <w:t xml:space="preserve"> both trials were very similar.</w:t>
      </w:r>
      <w:r w:rsidR="00A23DEC" w:rsidRPr="006B498D">
        <w:rPr>
          <w:rFonts w:ascii="Times New Roman" w:hAnsi="Times New Roman" w:cs="Times New Roman"/>
          <w:sz w:val="24"/>
          <w:szCs w:val="24"/>
        </w:rPr>
        <w:t xml:space="preserve"> All data were obtained with permission from </w:t>
      </w:r>
      <w:r w:rsidR="00AE7023" w:rsidRPr="006B498D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Bristol-Myers Squibb </w:t>
      </w:r>
      <w:r w:rsidR="00AE7023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and Pfizer respectively</w:t>
      </w:r>
      <w:r w:rsidR="00A23DEC" w:rsidRPr="006B498D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.</w:t>
      </w:r>
    </w:p>
    <w:p w14:paraId="68A29424" w14:textId="77777777" w:rsidR="00A23DEC" w:rsidRPr="006B498D" w:rsidRDefault="00A23DEC" w:rsidP="009A0EE8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401A2742" w14:textId="77777777" w:rsidR="00A23DEC" w:rsidRPr="006B498D" w:rsidRDefault="00A23DEC" w:rsidP="009A0EE8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6B498D">
        <w:rPr>
          <w:rFonts w:ascii="Times New Roman" w:hAnsi="Times New Roman" w:cs="Times New Roman"/>
          <w:b/>
          <w:sz w:val="24"/>
          <w:szCs w:val="24"/>
        </w:rPr>
        <w:t>Variables</w:t>
      </w:r>
    </w:p>
    <w:p w14:paraId="143BD489" w14:textId="35AC4582" w:rsidR="00AB3023" w:rsidRDefault="00A23DEC" w:rsidP="00BE6F77">
      <w:pPr>
        <w:spacing w:after="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B133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aseline variables available for analysis that were common to both trials </w:t>
      </w:r>
      <w:r w:rsidR="001B1339" w:rsidRPr="001B133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re shown in </w:t>
      </w:r>
      <w:r w:rsidR="007B384F">
        <w:rPr>
          <w:rFonts w:ascii="Times New Roman" w:hAnsi="Times New Roman" w:cs="Times New Roman"/>
          <w:color w:val="000000" w:themeColor="text1"/>
          <w:sz w:val="24"/>
          <w:szCs w:val="24"/>
        </w:rPr>
        <w:t>T</w:t>
      </w:r>
      <w:r w:rsidR="001B1339" w:rsidRPr="001B133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ble 1. </w:t>
      </w:r>
      <w:r w:rsidRPr="001B133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ll variables were measured at baseline before the start of the treatment. </w:t>
      </w:r>
      <w:r w:rsidR="00307312">
        <w:rPr>
          <w:rFonts w:ascii="Times New Roman" w:hAnsi="Times New Roman" w:cs="Times New Roman"/>
          <w:sz w:val="24"/>
          <w:szCs w:val="24"/>
        </w:rPr>
        <w:t>Those</w:t>
      </w:r>
      <w:r w:rsidRPr="006B498D">
        <w:rPr>
          <w:rFonts w:ascii="Times New Roman" w:hAnsi="Times New Roman" w:cs="Times New Roman"/>
          <w:sz w:val="24"/>
          <w:szCs w:val="24"/>
        </w:rPr>
        <w:t xml:space="preserve"> used for model building were: age, gender, race, </w:t>
      </w:r>
      <w:r w:rsidR="002A3475" w:rsidRPr="002A3475">
        <w:rPr>
          <w:rFonts w:ascii="Times New Roman" w:hAnsi="Times New Roman" w:cs="Times New Roman"/>
          <w:sz w:val="24"/>
          <w:szCs w:val="24"/>
        </w:rPr>
        <w:t xml:space="preserve">Eastern Cooperative Oncology Group </w:t>
      </w:r>
      <w:r w:rsidR="002A3475">
        <w:rPr>
          <w:rFonts w:ascii="Times New Roman" w:hAnsi="Times New Roman" w:cs="Times New Roman"/>
          <w:sz w:val="24"/>
          <w:szCs w:val="24"/>
        </w:rPr>
        <w:t>(</w:t>
      </w:r>
      <w:r w:rsidRPr="006B498D">
        <w:rPr>
          <w:rFonts w:ascii="Times New Roman" w:hAnsi="Times New Roman" w:cs="Times New Roman"/>
          <w:sz w:val="24"/>
          <w:szCs w:val="24"/>
        </w:rPr>
        <w:t>ECOG</w:t>
      </w:r>
      <w:r w:rsidR="002A3475">
        <w:rPr>
          <w:rFonts w:ascii="Times New Roman" w:hAnsi="Times New Roman" w:cs="Times New Roman"/>
          <w:sz w:val="24"/>
          <w:szCs w:val="24"/>
        </w:rPr>
        <w:t>)</w:t>
      </w:r>
      <w:r w:rsidRPr="006B498D">
        <w:rPr>
          <w:rFonts w:ascii="Times New Roman" w:hAnsi="Times New Roman" w:cs="Times New Roman"/>
          <w:sz w:val="24"/>
          <w:szCs w:val="24"/>
        </w:rPr>
        <w:t xml:space="preserve"> score, creatinine, bilirubin, AST, AFP, albumin, </w:t>
      </w:r>
      <w:r w:rsidR="002A3475" w:rsidRPr="002A3475">
        <w:rPr>
          <w:rFonts w:ascii="Times New Roman" w:hAnsi="Times New Roman" w:cs="Times New Roman"/>
          <w:sz w:val="24"/>
          <w:szCs w:val="24"/>
        </w:rPr>
        <w:t xml:space="preserve">international normalised ratio </w:t>
      </w:r>
      <w:r w:rsidR="002A3475">
        <w:rPr>
          <w:rFonts w:ascii="Times New Roman" w:hAnsi="Times New Roman" w:cs="Times New Roman"/>
          <w:sz w:val="24"/>
          <w:szCs w:val="24"/>
        </w:rPr>
        <w:t>(</w:t>
      </w:r>
      <w:r w:rsidRPr="006B498D">
        <w:rPr>
          <w:rFonts w:ascii="Times New Roman" w:hAnsi="Times New Roman" w:cs="Times New Roman"/>
          <w:sz w:val="24"/>
          <w:szCs w:val="24"/>
        </w:rPr>
        <w:t>INR</w:t>
      </w:r>
      <w:r w:rsidR="002A3475">
        <w:rPr>
          <w:rFonts w:ascii="Times New Roman" w:hAnsi="Times New Roman" w:cs="Times New Roman"/>
          <w:sz w:val="24"/>
          <w:szCs w:val="24"/>
        </w:rPr>
        <w:t>)</w:t>
      </w:r>
      <w:r w:rsidRPr="006B498D">
        <w:rPr>
          <w:rFonts w:ascii="Times New Roman" w:hAnsi="Times New Roman" w:cs="Times New Roman"/>
          <w:sz w:val="24"/>
          <w:szCs w:val="24"/>
        </w:rPr>
        <w:t xml:space="preserve">, aetiology, </w:t>
      </w:r>
      <w:r w:rsidR="000D36A6">
        <w:rPr>
          <w:rFonts w:ascii="Times New Roman" w:hAnsi="Times New Roman" w:cs="Times New Roman"/>
          <w:sz w:val="24"/>
          <w:szCs w:val="24"/>
        </w:rPr>
        <w:t>tumour type (</w:t>
      </w:r>
      <w:r w:rsidRPr="006B498D">
        <w:rPr>
          <w:rFonts w:ascii="Times New Roman" w:hAnsi="Times New Roman" w:cs="Times New Roman"/>
          <w:sz w:val="24"/>
          <w:szCs w:val="24"/>
        </w:rPr>
        <w:t>solitary</w:t>
      </w:r>
      <w:r w:rsidR="000D36A6">
        <w:rPr>
          <w:rFonts w:ascii="Times New Roman" w:hAnsi="Times New Roman" w:cs="Times New Roman"/>
          <w:sz w:val="24"/>
          <w:szCs w:val="24"/>
        </w:rPr>
        <w:t>/</w:t>
      </w:r>
      <w:r w:rsidRPr="006B498D">
        <w:rPr>
          <w:rFonts w:ascii="Times New Roman" w:hAnsi="Times New Roman" w:cs="Times New Roman"/>
          <w:sz w:val="24"/>
          <w:szCs w:val="24"/>
        </w:rPr>
        <w:t>multiple</w:t>
      </w:r>
      <w:r w:rsidR="000D36A6">
        <w:rPr>
          <w:rFonts w:ascii="Times New Roman" w:hAnsi="Times New Roman" w:cs="Times New Roman"/>
          <w:sz w:val="24"/>
          <w:szCs w:val="24"/>
        </w:rPr>
        <w:t>)</w:t>
      </w:r>
      <w:r w:rsidRPr="006B498D">
        <w:rPr>
          <w:rFonts w:ascii="Times New Roman" w:hAnsi="Times New Roman" w:cs="Times New Roman"/>
          <w:sz w:val="24"/>
          <w:szCs w:val="24"/>
        </w:rPr>
        <w:t>, tumour size</w:t>
      </w:r>
      <w:r w:rsidRPr="0059737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presence of extra-hepatic spread and vascular invasion. </w:t>
      </w:r>
      <w:r w:rsidR="002A6EC8">
        <w:rPr>
          <w:rFonts w:ascii="Times New Roman" w:hAnsi="Times New Roman" w:cs="Times New Roman"/>
          <w:color w:val="000000" w:themeColor="text1"/>
          <w:sz w:val="24"/>
          <w:szCs w:val="24"/>
        </w:rPr>
        <w:t>Aetiology was categorised as HCV</w:t>
      </w:r>
      <w:r w:rsidR="002056DF">
        <w:rPr>
          <w:rFonts w:ascii="Times New Roman" w:hAnsi="Times New Roman" w:cs="Times New Roman"/>
          <w:color w:val="000000" w:themeColor="text1"/>
          <w:sz w:val="24"/>
          <w:szCs w:val="24"/>
        </w:rPr>
        <w:t>-related</w:t>
      </w:r>
      <w:r w:rsidR="002A6EC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2A3475">
        <w:rPr>
          <w:rFonts w:ascii="Times New Roman" w:hAnsi="Times New Roman" w:cs="Times New Roman"/>
          <w:sz w:val="24"/>
          <w:szCs w:val="24"/>
        </w:rPr>
        <w:t>hepatitis B virus</w:t>
      </w:r>
      <w:r w:rsidR="002A347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="002A6EC8">
        <w:rPr>
          <w:rFonts w:ascii="Times New Roman" w:hAnsi="Times New Roman" w:cs="Times New Roman"/>
          <w:color w:val="000000" w:themeColor="text1"/>
          <w:sz w:val="24"/>
          <w:szCs w:val="24"/>
        </w:rPr>
        <w:t>HBV</w:t>
      </w:r>
      <w:r w:rsidR="002A3475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2056DF">
        <w:rPr>
          <w:rFonts w:ascii="Times New Roman" w:hAnsi="Times New Roman" w:cs="Times New Roman"/>
          <w:color w:val="000000" w:themeColor="text1"/>
          <w:sz w:val="24"/>
          <w:szCs w:val="24"/>
        </w:rPr>
        <w:t>-related</w:t>
      </w:r>
      <w:r w:rsidR="002A6EC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9750C4">
        <w:rPr>
          <w:rFonts w:ascii="Times New Roman" w:hAnsi="Times New Roman" w:cs="Times New Roman"/>
          <w:color w:val="000000" w:themeColor="text1"/>
          <w:sz w:val="24"/>
          <w:szCs w:val="24"/>
        </w:rPr>
        <w:t>“other”.</w:t>
      </w:r>
      <w:r w:rsidR="002A6EC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</w:t>
      </w:r>
      <w:r w:rsidR="00600155">
        <w:rPr>
          <w:rFonts w:ascii="Times New Roman" w:hAnsi="Times New Roman" w:cs="Times New Roman"/>
          <w:color w:val="000000" w:themeColor="text1"/>
          <w:sz w:val="24"/>
          <w:szCs w:val="24"/>
        </w:rPr>
        <w:t>“other” group of aetiology</w:t>
      </w:r>
      <w:r w:rsidR="002A6EC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lso </w:t>
      </w:r>
      <w:r w:rsidR="002056D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cluded </w:t>
      </w:r>
      <w:r w:rsidR="002A6EC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atients with no known risk factors. </w:t>
      </w:r>
      <w:r w:rsidR="00964A0B">
        <w:rPr>
          <w:rFonts w:ascii="Times New Roman" w:hAnsi="Times New Roman" w:cs="Times New Roman"/>
          <w:color w:val="000000" w:themeColor="text1"/>
          <w:sz w:val="24"/>
          <w:szCs w:val="24"/>
        </w:rPr>
        <w:t>Extra-hepatic spread include</w:t>
      </w:r>
      <w:r w:rsidR="002056DF">
        <w:rPr>
          <w:rFonts w:ascii="Times New Roman" w:hAnsi="Times New Roman" w:cs="Times New Roman"/>
          <w:color w:val="000000" w:themeColor="text1"/>
          <w:sz w:val="24"/>
          <w:szCs w:val="24"/>
        </w:rPr>
        <w:t>d</w:t>
      </w:r>
      <w:r w:rsidR="00964A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A1A2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atients with </w:t>
      </w:r>
      <w:r w:rsidR="00964A0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ymph node involvement. </w:t>
      </w:r>
      <w:r w:rsidRPr="0059737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umour number </w:t>
      </w:r>
      <w:r w:rsidR="00B2336E">
        <w:rPr>
          <w:rFonts w:ascii="Times New Roman" w:hAnsi="Times New Roman" w:cs="Times New Roman"/>
          <w:color w:val="000000" w:themeColor="text1"/>
          <w:sz w:val="24"/>
          <w:szCs w:val="24"/>
        </w:rPr>
        <w:t>was presented as</w:t>
      </w:r>
      <w:r w:rsidRPr="0059737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8098F">
        <w:rPr>
          <w:rFonts w:ascii="Times New Roman" w:hAnsi="Times New Roman" w:cs="Times New Roman"/>
          <w:color w:val="000000" w:themeColor="text1"/>
          <w:sz w:val="24"/>
          <w:szCs w:val="24"/>
        </w:rPr>
        <w:t>a</w:t>
      </w:r>
      <w:r w:rsidR="0030731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inary variable (</w:t>
      </w:r>
      <w:r w:rsidRPr="0059737F">
        <w:rPr>
          <w:rFonts w:ascii="Times New Roman" w:hAnsi="Times New Roman" w:cs="Times New Roman"/>
          <w:color w:val="000000" w:themeColor="text1"/>
          <w:sz w:val="24"/>
          <w:szCs w:val="24"/>
        </w:rPr>
        <w:t>“solitary</w:t>
      </w:r>
      <w:r w:rsidR="00CD15D8">
        <w:rPr>
          <w:rFonts w:ascii="Times New Roman" w:hAnsi="Times New Roman" w:cs="Times New Roman"/>
          <w:color w:val="000000" w:themeColor="text1"/>
          <w:sz w:val="24"/>
          <w:szCs w:val="24"/>
        </w:rPr>
        <w:t>”</w:t>
      </w:r>
      <w:r w:rsidRPr="0059737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r </w:t>
      </w:r>
      <w:r w:rsidR="00755BBB" w:rsidRPr="0059737F">
        <w:rPr>
          <w:rFonts w:ascii="Times New Roman" w:hAnsi="Times New Roman" w:cs="Times New Roman"/>
          <w:color w:val="000000" w:themeColor="text1"/>
          <w:sz w:val="24"/>
          <w:szCs w:val="24"/>
        </w:rPr>
        <w:t>“</w:t>
      </w:r>
      <w:r w:rsidRPr="0059737F">
        <w:rPr>
          <w:rFonts w:ascii="Times New Roman" w:hAnsi="Times New Roman" w:cs="Times New Roman"/>
          <w:color w:val="000000" w:themeColor="text1"/>
          <w:sz w:val="24"/>
          <w:szCs w:val="24"/>
        </w:rPr>
        <w:t>multiple”</w:t>
      </w:r>
      <w:r w:rsidR="00307312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Pr="0059737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2336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ather than </w:t>
      </w:r>
      <w:r w:rsidR="00F05D0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iscrete because </w:t>
      </w:r>
      <w:r w:rsidRPr="0059737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re was more missing data in the </w:t>
      </w:r>
      <w:r w:rsidR="00F6262F">
        <w:rPr>
          <w:rFonts w:ascii="Times New Roman" w:hAnsi="Times New Roman" w:cs="Times New Roman"/>
          <w:color w:val="000000" w:themeColor="text1"/>
          <w:sz w:val="24"/>
          <w:szCs w:val="24"/>
        </w:rPr>
        <w:t>latter</w:t>
      </w:r>
      <w:r w:rsidRPr="0059737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6262F">
        <w:rPr>
          <w:rFonts w:ascii="Times New Roman" w:hAnsi="Times New Roman" w:cs="Times New Roman"/>
          <w:color w:val="000000" w:themeColor="text1"/>
          <w:sz w:val="24"/>
          <w:szCs w:val="24"/>
        </w:rPr>
        <w:t>(6.1% versus 11.2%).</w:t>
      </w:r>
      <w:r w:rsidR="00BE03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7226B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is discrepancy </w:t>
      </w:r>
      <w:r w:rsidR="00905E1E">
        <w:rPr>
          <w:rFonts w:ascii="Times New Roman" w:hAnsi="Times New Roman" w:cs="Times New Roman"/>
          <w:color w:val="000000" w:themeColor="text1"/>
          <w:sz w:val="24"/>
          <w:szCs w:val="24"/>
        </w:rPr>
        <w:t>in missingness is</w:t>
      </w:r>
      <w:r w:rsidR="007226B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ue to </w:t>
      </w:r>
      <w:r w:rsidR="00D5383E">
        <w:rPr>
          <w:rFonts w:ascii="Times New Roman" w:hAnsi="Times New Roman" w:cs="Times New Roman"/>
          <w:color w:val="000000" w:themeColor="text1"/>
          <w:sz w:val="24"/>
          <w:szCs w:val="24"/>
        </w:rPr>
        <w:t>some</w:t>
      </w:r>
      <w:r w:rsidR="007226B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tients being marked as having multiple tumours rather than the actual number being given</w:t>
      </w:r>
      <w:r w:rsidR="00CD15D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BE03CB">
        <w:rPr>
          <w:rFonts w:ascii="Times New Roman" w:hAnsi="Times New Roman" w:cs="Times New Roman"/>
          <w:color w:val="000000" w:themeColor="text1"/>
          <w:sz w:val="24"/>
          <w:szCs w:val="24"/>
        </w:rPr>
        <w:t>Child-Pugh grade was excluded from the model building</w:t>
      </w:r>
      <w:r w:rsidR="000246B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0731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</w:t>
      </w:r>
      <w:r w:rsidR="000246B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placed instead by its </w:t>
      </w:r>
      <w:r w:rsidR="00BE03CB">
        <w:rPr>
          <w:rFonts w:ascii="Times New Roman" w:hAnsi="Times New Roman" w:cs="Times New Roman"/>
          <w:color w:val="000000" w:themeColor="text1"/>
          <w:sz w:val="24"/>
          <w:szCs w:val="24"/>
        </w:rPr>
        <w:t>derivation components albumin, bilirubin and INR.</w:t>
      </w:r>
      <w:r w:rsidR="00BE6F7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73ADC">
        <w:rPr>
          <w:rFonts w:ascii="Times New Roman" w:hAnsi="Times New Roman" w:cs="Times New Roman"/>
          <w:sz w:val="24"/>
          <w:szCs w:val="24"/>
        </w:rPr>
        <w:t>T</w:t>
      </w:r>
      <w:r w:rsidR="00973ADC" w:rsidRPr="006B498D">
        <w:rPr>
          <w:rFonts w:ascii="Times New Roman" w:hAnsi="Times New Roman" w:cs="Times New Roman"/>
          <w:sz w:val="24"/>
          <w:szCs w:val="24"/>
        </w:rPr>
        <w:t xml:space="preserve">he </w:t>
      </w:r>
      <w:r w:rsidR="009158B0">
        <w:rPr>
          <w:rFonts w:ascii="Times New Roman" w:hAnsi="Times New Roman" w:cs="Times New Roman"/>
          <w:sz w:val="24"/>
          <w:szCs w:val="24"/>
        </w:rPr>
        <w:t xml:space="preserve">amount of missingness for each variable is </w:t>
      </w:r>
      <w:r w:rsidR="00973ADC" w:rsidRPr="006B498D">
        <w:rPr>
          <w:rFonts w:ascii="Times New Roman" w:hAnsi="Times New Roman" w:cs="Times New Roman"/>
          <w:sz w:val="24"/>
          <w:szCs w:val="24"/>
        </w:rPr>
        <w:t>summarise</w:t>
      </w:r>
      <w:r w:rsidR="00973ADC">
        <w:rPr>
          <w:rFonts w:ascii="Times New Roman" w:hAnsi="Times New Roman" w:cs="Times New Roman"/>
          <w:sz w:val="24"/>
          <w:szCs w:val="24"/>
        </w:rPr>
        <w:t xml:space="preserve">d in Supplementary </w:t>
      </w:r>
      <w:r w:rsidR="0058098F">
        <w:rPr>
          <w:rFonts w:ascii="Times New Roman" w:hAnsi="Times New Roman" w:cs="Times New Roman"/>
          <w:sz w:val="24"/>
          <w:szCs w:val="24"/>
        </w:rPr>
        <w:t>T</w:t>
      </w:r>
      <w:r w:rsidR="00973ADC">
        <w:rPr>
          <w:rFonts w:ascii="Times New Roman" w:hAnsi="Times New Roman" w:cs="Times New Roman"/>
          <w:sz w:val="24"/>
          <w:szCs w:val="24"/>
        </w:rPr>
        <w:t xml:space="preserve">able </w:t>
      </w:r>
      <w:r w:rsidR="00113C05">
        <w:rPr>
          <w:rFonts w:ascii="Times New Roman" w:hAnsi="Times New Roman" w:cs="Times New Roman"/>
          <w:sz w:val="24"/>
          <w:szCs w:val="24"/>
        </w:rPr>
        <w:t>2</w:t>
      </w:r>
      <w:r w:rsidR="00973ADC">
        <w:rPr>
          <w:rFonts w:ascii="Times New Roman" w:hAnsi="Times New Roman" w:cs="Times New Roman"/>
          <w:sz w:val="24"/>
          <w:szCs w:val="24"/>
        </w:rPr>
        <w:t xml:space="preserve">. </w:t>
      </w:r>
      <w:r w:rsidR="00BE6F7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atients with </w:t>
      </w:r>
      <w:r w:rsidR="009158B0">
        <w:rPr>
          <w:rFonts w:ascii="Times New Roman" w:hAnsi="Times New Roman" w:cs="Times New Roman"/>
          <w:color w:val="000000" w:themeColor="text1"/>
          <w:sz w:val="24"/>
          <w:szCs w:val="24"/>
        </w:rPr>
        <w:t>missing data</w:t>
      </w:r>
      <w:r w:rsidR="00ED219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any of the listed variables</w:t>
      </w:r>
      <w:r w:rsidR="00BE6F7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1434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bove </w:t>
      </w:r>
      <w:r w:rsidR="00BE6F77">
        <w:rPr>
          <w:rFonts w:ascii="Times New Roman" w:hAnsi="Times New Roman" w:cs="Times New Roman"/>
          <w:color w:val="000000" w:themeColor="text1"/>
          <w:sz w:val="24"/>
          <w:szCs w:val="24"/>
        </w:rPr>
        <w:t>were excluded</w:t>
      </w:r>
      <w:r w:rsidR="00973AD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rom the modelling analysis</w:t>
      </w:r>
      <w:r w:rsidR="00BE6F77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BE03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2CF3623F" w14:textId="323C8F0B" w:rsidR="005A4C74" w:rsidRDefault="005A4C74" w:rsidP="00BE6F77">
      <w:pPr>
        <w:spacing w:after="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00BFE30" w14:textId="790AA817" w:rsidR="00A23DEC" w:rsidRPr="006B498D" w:rsidRDefault="00A23DEC" w:rsidP="009A0EE8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6B498D">
        <w:rPr>
          <w:rFonts w:ascii="Times New Roman" w:hAnsi="Times New Roman" w:cs="Times New Roman"/>
          <w:b/>
          <w:sz w:val="24"/>
          <w:szCs w:val="24"/>
        </w:rPr>
        <w:t>Statistical methods</w:t>
      </w:r>
    </w:p>
    <w:p w14:paraId="07234C1C" w14:textId="14574E27" w:rsidR="00A23DEC" w:rsidRPr="00307312" w:rsidRDefault="00A23DEC" w:rsidP="009A0EE8">
      <w:pPr>
        <w:spacing w:after="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6B498D">
        <w:rPr>
          <w:rFonts w:ascii="Times New Roman" w:hAnsi="Times New Roman" w:cs="Times New Roman"/>
          <w:sz w:val="24"/>
          <w:szCs w:val="24"/>
        </w:rPr>
        <w:t xml:space="preserve">Analysis was carried out using Stata/SE </w:t>
      </w:r>
      <w:r w:rsidRPr="00DB3E40">
        <w:rPr>
          <w:rFonts w:ascii="Times New Roman" w:hAnsi="Times New Roman" w:cs="Times New Roman"/>
          <w:sz w:val="24"/>
          <w:szCs w:val="24"/>
        </w:rPr>
        <w:t>14.1</w:t>
      </w:r>
      <w:r w:rsidR="006B7503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6B7503">
        <w:rPr>
          <w:rFonts w:ascii="Times New Roman" w:hAnsi="Times New Roman" w:cs="Times New Roman"/>
          <w:sz w:val="24"/>
          <w:szCs w:val="24"/>
        </w:rPr>
        <w:t>StataCorp</w:t>
      </w:r>
      <w:proofErr w:type="spellEnd"/>
      <w:r w:rsidR="006B7503">
        <w:rPr>
          <w:rFonts w:ascii="Times New Roman" w:hAnsi="Times New Roman" w:cs="Times New Roman"/>
          <w:sz w:val="24"/>
          <w:szCs w:val="24"/>
        </w:rPr>
        <w:t>, Texas, USA)</w:t>
      </w:r>
      <w:r w:rsidRPr="00DB3E40">
        <w:rPr>
          <w:rFonts w:ascii="Times New Roman" w:hAnsi="Times New Roman" w:cs="Times New Roman"/>
          <w:sz w:val="24"/>
          <w:szCs w:val="24"/>
        </w:rPr>
        <w:t xml:space="preserve">. </w:t>
      </w:r>
      <w:r w:rsidR="00D258A1" w:rsidRPr="00DB3E40">
        <w:rPr>
          <w:rFonts w:ascii="Times New Roman" w:hAnsi="Times New Roman" w:cs="Times New Roman"/>
          <w:color w:val="000000" w:themeColor="text1"/>
          <w:sz w:val="24"/>
          <w:szCs w:val="24"/>
        </w:rPr>
        <w:t>Continuous variables were reported as mean (with standard deviation [SD]) or median (with interquartile range [IQR]), the latter for variables with highly skewed distributions. Categorical variables were presented</w:t>
      </w:r>
      <w:r w:rsidR="00D258A1" w:rsidRPr="004004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s </w:t>
      </w:r>
      <w:r w:rsidR="00262F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unts and </w:t>
      </w:r>
      <w:r w:rsidR="00D258A1" w:rsidRPr="004004CB">
        <w:rPr>
          <w:rFonts w:ascii="Times New Roman" w:hAnsi="Times New Roman" w:cs="Times New Roman"/>
          <w:color w:val="000000" w:themeColor="text1"/>
          <w:sz w:val="24"/>
          <w:szCs w:val="24"/>
        </w:rPr>
        <w:t>percentages</w:t>
      </w:r>
      <w:r w:rsidR="00D258A1" w:rsidRPr="004004CB">
        <w:rPr>
          <w:rFonts w:ascii="Times New Roman" w:hAnsi="Times New Roman" w:cs="Times New Roman"/>
          <w:sz w:val="24"/>
          <w:szCs w:val="24"/>
        </w:rPr>
        <w:t xml:space="preserve">. </w:t>
      </w:r>
      <w:r w:rsidRPr="006B498D">
        <w:rPr>
          <w:rFonts w:ascii="Times New Roman" w:hAnsi="Times New Roman" w:cs="Times New Roman"/>
          <w:sz w:val="24"/>
          <w:szCs w:val="24"/>
        </w:rPr>
        <w:t xml:space="preserve">Continuous variables which exhibited extreme skewness were </w:t>
      </w:r>
      <w:r w:rsidR="001F7930">
        <w:rPr>
          <w:rFonts w:ascii="Times New Roman" w:hAnsi="Times New Roman" w:cs="Times New Roman"/>
          <w:sz w:val="24"/>
          <w:szCs w:val="24"/>
        </w:rPr>
        <w:t>log</w:t>
      </w:r>
      <w:r w:rsidRPr="006B498D">
        <w:rPr>
          <w:rFonts w:ascii="Times New Roman" w:hAnsi="Times New Roman" w:cs="Times New Roman"/>
          <w:sz w:val="24"/>
          <w:szCs w:val="24"/>
        </w:rPr>
        <w:t xml:space="preserve"> transformed. </w:t>
      </w:r>
      <w:r w:rsidR="00307312">
        <w:rPr>
          <w:rFonts w:ascii="Times New Roman" w:hAnsi="Times New Roman" w:cs="Times New Roman"/>
          <w:color w:val="000000" w:themeColor="text1"/>
          <w:sz w:val="24"/>
          <w:szCs w:val="24"/>
        </w:rPr>
        <w:t>Overall survival (OS)</w:t>
      </w:r>
      <w:r w:rsidR="00307312" w:rsidRPr="001B133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as measured from date of randomisation until date of death</w:t>
      </w:r>
      <w:r w:rsidR="0030731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any cause). Patients who were still alive were censored at their date of </w:t>
      </w:r>
      <w:r w:rsidR="00307312" w:rsidRPr="001B1339">
        <w:rPr>
          <w:rFonts w:ascii="Times New Roman" w:hAnsi="Times New Roman" w:cs="Times New Roman"/>
          <w:color w:val="000000" w:themeColor="text1"/>
          <w:sz w:val="24"/>
          <w:szCs w:val="24"/>
        </w:rPr>
        <w:t>last follow up.</w:t>
      </w:r>
      <w:r w:rsidR="0030731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6B498D">
        <w:rPr>
          <w:rFonts w:ascii="Times New Roman" w:hAnsi="Times New Roman" w:cs="Times New Roman"/>
          <w:sz w:val="24"/>
          <w:szCs w:val="24"/>
        </w:rPr>
        <w:t>Overall survival curves for each dataset were plotted using the Kaplan-Meier (KM) method and median survival with 95% confidence interval</w:t>
      </w:r>
      <w:r w:rsidR="007D5DE1">
        <w:rPr>
          <w:rFonts w:ascii="Times New Roman" w:hAnsi="Times New Roman" w:cs="Times New Roman"/>
          <w:sz w:val="24"/>
          <w:szCs w:val="24"/>
        </w:rPr>
        <w:t xml:space="preserve"> (95% </w:t>
      </w:r>
      <w:r w:rsidRPr="006B498D">
        <w:rPr>
          <w:rFonts w:ascii="Times New Roman" w:hAnsi="Times New Roman" w:cs="Times New Roman"/>
          <w:sz w:val="24"/>
          <w:szCs w:val="24"/>
        </w:rPr>
        <w:t xml:space="preserve">CI) </w:t>
      </w:r>
      <w:r w:rsidR="007D5DE1">
        <w:rPr>
          <w:rFonts w:ascii="Times New Roman" w:hAnsi="Times New Roman" w:cs="Times New Roman"/>
          <w:sz w:val="24"/>
          <w:szCs w:val="24"/>
        </w:rPr>
        <w:t xml:space="preserve">were </w:t>
      </w:r>
      <w:r w:rsidRPr="006B498D">
        <w:rPr>
          <w:rFonts w:ascii="Times New Roman" w:hAnsi="Times New Roman" w:cs="Times New Roman"/>
          <w:sz w:val="24"/>
          <w:szCs w:val="24"/>
        </w:rPr>
        <w:t xml:space="preserve">reported. </w:t>
      </w:r>
      <w:r w:rsidR="003A6F49">
        <w:rPr>
          <w:rFonts w:ascii="Times New Roman" w:hAnsi="Times New Roman" w:cs="Times New Roman"/>
          <w:sz w:val="24"/>
          <w:szCs w:val="24"/>
        </w:rPr>
        <w:t>S</w:t>
      </w:r>
      <w:r w:rsidRPr="006B498D">
        <w:rPr>
          <w:rFonts w:ascii="Times New Roman" w:hAnsi="Times New Roman" w:cs="Times New Roman"/>
          <w:sz w:val="24"/>
          <w:szCs w:val="24"/>
        </w:rPr>
        <w:t>urvival distributions were c</w:t>
      </w:r>
      <w:r w:rsidR="00870902">
        <w:rPr>
          <w:rFonts w:ascii="Times New Roman" w:hAnsi="Times New Roman" w:cs="Times New Roman"/>
          <w:sz w:val="24"/>
          <w:szCs w:val="24"/>
        </w:rPr>
        <w:t>omp</w:t>
      </w:r>
      <w:r w:rsidR="000378C8">
        <w:rPr>
          <w:rFonts w:ascii="Times New Roman" w:hAnsi="Times New Roman" w:cs="Times New Roman"/>
          <w:sz w:val="24"/>
          <w:szCs w:val="24"/>
        </w:rPr>
        <w:t>ared using</w:t>
      </w:r>
      <w:r w:rsidR="00870902">
        <w:rPr>
          <w:rFonts w:ascii="Times New Roman" w:hAnsi="Times New Roman" w:cs="Times New Roman"/>
          <w:sz w:val="24"/>
          <w:szCs w:val="24"/>
        </w:rPr>
        <w:t xml:space="preserve"> hazard ratio (HR)</w:t>
      </w:r>
      <w:r w:rsidR="000378C8">
        <w:rPr>
          <w:rFonts w:ascii="Times New Roman" w:hAnsi="Times New Roman" w:cs="Times New Roman"/>
          <w:sz w:val="24"/>
          <w:szCs w:val="24"/>
        </w:rPr>
        <w:t xml:space="preserve"> and corresponding p-values</w:t>
      </w:r>
      <w:r w:rsidR="00870902">
        <w:rPr>
          <w:rFonts w:ascii="Times New Roman" w:hAnsi="Times New Roman" w:cs="Times New Roman"/>
          <w:sz w:val="24"/>
          <w:szCs w:val="24"/>
        </w:rPr>
        <w:t>.</w:t>
      </w:r>
    </w:p>
    <w:p w14:paraId="702B8B63" w14:textId="77777777" w:rsidR="00A23DEC" w:rsidRPr="006B498D" w:rsidRDefault="00A23DEC" w:rsidP="009A0EE8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518F3E2A" w14:textId="21EDEDAE" w:rsidR="005B2B76" w:rsidRDefault="00262F8A" w:rsidP="0079454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E3EFB">
        <w:rPr>
          <w:rFonts w:ascii="Times New Roman" w:hAnsi="Times New Roman" w:cs="Times New Roman"/>
          <w:sz w:val="24"/>
          <w:szCs w:val="24"/>
        </w:rPr>
        <w:t xml:space="preserve">Univariable and multivariable analyses were undertaken using 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DE3EFB">
        <w:rPr>
          <w:rFonts w:ascii="Times New Roman" w:hAnsi="Times New Roman" w:cs="Times New Roman"/>
          <w:sz w:val="24"/>
          <w:szCs w:val="24"/>
        </w:rPr>
        <w:t xml:space="preserve"> flexible parametric survival model</w:t>
      </w:r>
      <w:r>
        <w:rPr>
          <w:rFonts w:ascii="Times New Roman" w:hAnsi="Times New Roman" w:cs="Times New Roman"/>
          <w:sz w:val="24"/>
          <w:szCs w:val="24"/>
        </w:rPr>
        <w:t xml:space="preserve"> (see below)</w:t>
      </w:r>
      <w:r w:rsidRPr="00DE3EFB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A multivariable</w:t>
      </w:r>
      <w:r w:rsidRPr="00DE3EFB">
        <w:rPr>
          <w:rFonts w:ascii="Times New Roman" w:hAnsi="Times New Roman" w:cs="Times New Roman"/>
          <w:sz w:val="24"/>
          <w:szCs w:val="24"/>
        </w:rPr>
        <w:t xml:space="preserve"> model </w:t>
      </w:r>
      <w:r>
        <w:rPr>
          <w:rFonts w:ascii="Times New Roman" w:hAnsi="Times New Roman" w:cs="Times New Roman"/>
          <w:sz w:val="24"/>
          <w:szCs w:val="24"/>
        </w:rPr>
        <w:t>that</w:t>
      </w:r>
      <w:r w:rsidR="008053CB">
        <w:rPr>
          <w:rFonts w:ascii="Times New Roman" w:hAnsi="Times New Roman" w:cs="Times New Roman"/>
          <w:sz w:val="24"/>
          <w:szCs w:val="24"/>
        </w:rPr>
        <w:t xml:space="preserve"> predicts survival</w:t>
      </w:r>
      <w:r w:rsidRPr="00DE3EFB">
        <w:rPr>
          <w:rFonts w:ascii="Times New Roman" w:hAnsi="Times New Roman" w:cs="Times New Roman"/>
          <w:sz w:val="24"/>
          <w:szCs w:val="24"/>
        </w:rPr>
        <w:t xml:space="preserve"> based on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DE3EFB">
        <w:rPr>
          <w:rFonts w:ascii="Times New Roman" w:hAnsi="Times New Roman" w:cs="Times New Roman"/>
          <w:sz w:val="24"/>
          <w:szCs w:val="24"/>
        </w:rPr>
        <w:t>baseline clinical features</w:t>
      </w:r>
      <w:r>
        <w:rPr>
          <w:rFonts w:ascii="Times New Roman" w:hAnsi="Times New Roman" w:cs="Times New Roman"/>
          <w:sz w:val="24"/>
          <w:szCs w:val="24"/>
        </w:rPr>
        <w:t xml:space="preserve"> of patients was built using </w:t>
      </w:r>
      <w:r w:rsidR="006405D4">
        <w:rPr>
          <w:rFonts w:ascii="Times New Roman" w:hAnsi="Times New Roman" w:cs="Times New Roman"/>
          <w:sz w:val="24"/>
          <w:szCs w:val="24"/>
        </w:rPr>
        <w:t>the sorafenib arm of the brivanib trial (training set).</w:t>
      </w:r>
      <w:r w:rsidR="00A23DEC" w:rsidRPr="006B498D">
        <w:rPr>
          <w:rFonts w:ascii="Times New Roman" w:hAnsi="Times New Roman" w:cs="Times New Roman"/>
          <w:sz w:val="24"/>
          <w:szCs w:val="24"/>
        </w:rPr>
        <w:t xml:space="preserve"> The sorafenib arm from the sunitinib trial was used as a validation set. </w:t>
      </w:r>
      <w:r w:rsidR="003D4250">
        <w:rPr>
          <w:rFonts w:ascii="Times New Roman" w:hAnsi="Times New Roman" w:cs="Times New Roman"/>
          <w:sz w:val="24"/>
          <w:szCs w:val="24"/>
        </w:rPr>
        <w:t>The m</w:t>
      </w:r>
      <w:r w:rsidR="008C6888">
        <w:rPr>
          <w:rFonts w:ascii="Times New Roman" w:hAnsi="Times New Roman" w:cs="Times New Roman"/>
          <w:sz w:val="24"/>
          <w:szCs w:val="24"/>
        </w:rPr>
        <w:t>odel was validated</w:t>
      </w:r>
      <w:r w:rsidR="000378C8">
        <w:rPr>
          <w:rFonts w:ascii="Times New Roman" w:hAnsi="Times New Roman" w:cs="Times New Roman"/>
          <w:sz w:val="24"/>
          <w:szCs w:val="24"/>
        </w:rPr>
        <w:t xml:space="preserve"> and tested</w:t>
      </w:r>
      <w:r w:rsidR="008C6888">
        <w:rPr>
          <w:rFonts w:ascii="Times New Roman" w:hAnsi="Times New Roman" w:cs="Times New Roman"/>
          <w:sz w:val="24"/>
          <w:szCs w:val="24"/>
        </w:rPr>
        <w:t xml:space="preserve"> according to the methodology suggested by Royston and Altman.</w:t>
      </w:r>
      <w:r w:rsidR="008C6888">
        <w:rPr>
          <w:rFonts w:ascii="Times New Roman" w:hAnsi="Times New Roman" w:cs="Times New Roman"/>
          <w:sz w:val="24"/>
          <w:szCs w:val="24"/>
        </w:rPr>
        <w:fldChar w:fldCharType="begin"/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oyston&lt;/Author&gt;&lt;Year&gt;2013&lt;/Year&gt;&lt;RecNum&gt;39&lt;/RecNum&gt;&lt;DisplayText&gt;(21)&lt;/DisplayText&gt;&lt;record&gt;&lt;rec-number&gt;39&lt;/rec-number&gt;&lt;foreign-keys&gt;&lt;key app="EN" db-id="wsd92ffe2ed05de2wt65vx5tdrwwvx5vwvvx" timestamp="1537195489"&gt;39&lt;/key&gt;&lt;/foreign-keys&gt;&lt;ref-type name="Journal Article"&gt;17&lt;/ref-type&gt;&lt;contributors&gt;&lt;authors&gt;&lt;author&gt;Royston, P.&lt;/author&gt;&lt;author&gt;Altman, D. G.&lt;/author&gt;&lt;/authors&gt;&lt;/contributors&gt;&lt;auth-address&gt;Hub for Trials Methodology Research, MRC Clinical Trials Unit and University College London, Aviation House 125, Kingsway Country, London WC2B 6NH, UK. pr@ctu.mrc.ac.uk&lt;/auth-address&gt;&lt;titles&gt;&lt;title&gt;External validation of a Cox prognostic model: principles and methods&lt;/title&gt;&lt;secondary-title&gt;BMC Med Res Methodol&lt;/secondary-title&gt;&lt;/titles&gt;&lt;periodical&gt;&lt;full-title&gt;BMC Med Res Methodol&lt;/full-title&gt;&lt;/periodical&gt;&lt;pages&gt;33&lt;/pages&gt;&lt;volume&gt;13&lt;/volume&gt;&lt;keywords&gt;&lt;keyword&gt;Adult&lt;/keyword&gt;&lt;keyword&gt;Aged&lt;/keyword&gt;&lt;keyword&gt;*Breast Neoplasms/diagnosis/drug therapy/pathology&lt;/keyword&gt;&lt;keyword&gt;Calibration/*standards&lt;/keyword&gt;&lt;keyword&gt;Female&lt;/keyword&gt;&lt;keyword&gt;Humans&lt;/keyword&gt;&lt;keyword&gt;*Kaplan-Meier Estimate&lt;/keyword&gt;&lt;keyword&gt;Menopause/physiology&lt;/keyword&gt;&lt;keyword&gt;Middle Aged&lt;/keyword&gt;&lt;keyword&gt;Models, Statistical&lt;/keyword&gt;&lt;keyword&gt;Prognosis&lt;/keyword&gt;&lt;keyword&gt;*Proportional Hazards Models&lt;/keyword&gt;&lt;keyword&gt;Reproducibility of Results&lt;/keyword&gt;&lt;keyword&gt;Sensitivity and Specificity&lt;/keyword&gt;&lt;keyword&gt;*Survival Analysis&lt;/keyword&gt;&lt;keyword&gt;Time Factors&lt;/keyword&gt;&lt;/keywords&gt;&lt;dates&gt;&lt;year&gt;2013&lt;/year&gt;&lt;pub-dates&gt;&lt;date&gt;Mar 6&lt;/date&gt;&lt;/pub-dates&gt;&lt;/dates&gt;&lt;isbn&gt;1471-2288 (Electronic)&amp;#xD;1471-2288 (Linking)&lt;/isbn&gt;&lt;accession-num&gt;23496923&lt;/accession-num&gt;&lt;urls&gt;&lt;related-urls&gt;&lt;url&gt;https://www.ncbi.nlm.nih.gov/pubmed/23496923&lt;/url&gt;&lt;/related-urls&gt;&lt;/urls&gt;&lt;custom2&gt;PMC3667097&lt;/custom2&gt;&lt;electronic-resource-num&gt;10.1186/1471-2288-13-33&lt;/electronic-resource-num&gt;&lt;/record&gt;&lt;/Cite&gt;&lt;/EndNote&gt;</w:instrText>
      </w:r>
      <w:r w:rsidR="008C6888">
        <w:rPr>
          <w:rFonts w:ascii="Times New Roman" w:hAnsi="Times New Roman" w:cs="Times New Roman"/>
          <w:sz w:val="24"/>
          <w:szCs w:val="24"/>
        </w:rPr>
        <w:fldChar w:fldCharType="separate"/>
      </w:r>
      <w:r w:rsidR="000E7734">
        <w:rPr>
          <w:rFonts w:ascii="Times New Roman" w:hAnsi="Times New Roman" w:cs="Times New Roman"/>
          <w:noProof/>
          <w:sz w:val="24"/>
          <w:szCs w:val="24"/>
        </w:rPr>
        <w:t>(21)</w:t>
      </w:r>
      <w:r w:rsidR="008C6888">
        <w:rPr>
          <w:rFonts w:ascii="Times New Roman" w:hAnsi="Times New Roman" w:cs="Times New Roman"/>
          <w:sz w:val="24"/>
          <w:szCs w:val="24"/>
        </w:rPr>
        <w:fldChar w:fldCharType="end"/>
      </w:r>
      <w:r w:rsidR="008C6888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B20963F" w14:textId="4FF94653" w:rsidR="00973735" w:rsidRDefault="00973735" w:rsidP="00794548">
      <w:pPr>
        <w:spacing w:after="0" w:line="480" w:lineRule="auto"/>
        <w:jc w:val="both"/>
        <w:rPr>
          <w:rFonts w:ascii="Times New Roman" w:hAnsi="Times New Roman" w:cs="Times New Roman"/>
          <w:b/>
          <w:i/>
          <w:sz w:val="24"/>
          <w:szCs w:val="24"/>
          <w:u w:val="single"/>
        </w:rPr>
      </w:pPr>
    </w:p>
    <w:p w14:paraId="54E32E33" w14:textId="77777777" w:rsidR="007621E1" w:rsidRPr="00D024BD" w:rsidRDefault="007621E1" w:rsidP="0079454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024BD">
        <w:rPr>
          <w:rFonts w:ascii="Times New Roman" w:hAnsi="Times New Roman" w:cs="Times New Roman"/>
          <w:sz w:val="24"/>
          <w:szCs w:val="24"/>
        </w:rPr>
        <w:t>Flexible parametric survival model</w:t>
      </w:r>
    </w:p>
    <w:p w14:paraId="2A704F58" w14:textId="7730ECBC" w:rsidR="00AB6549" w:rsidRPr="00F059DD" w:rsidRDefault="009F197E" w:rsidP="0014071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</w:t>
      </w:r>
      <w:r w:rsidR="00AB6549">
        <w:rPr>
          <w:rFonts w:ascii="Times New Roman" w:hAnsi="Times New Roman" w:cs="Times New Roman"/>
          <w:sz w:val="24"/>
          <w:szCs w:val="24"/>
        </w:rPr>
        <w:t>lexible parame</w:t>
      </w:r>
      <w:r w:rsidR="008D6C67">
        <w:rPr>
          <w:rFonts w:ascii="Times New Roman" w:hAnsi="Times New Roman" w:cs="Times New Roman"/>
          <w:sz w:val="24"/>
          <w:szCs w:val="24"/>
        </w:rPr>
        <w:t xml:space="preserve">tric survival regression </w:t>
      </w:r>
      <w:r w:rsidR="00AB6549">
        <w:rPr>
          <w:rFonts w:ascii="Times New Roman" w:hAnsi="Times New Roman" w:cs="Times New Roman"/>
          <w:sz w:val="24"/>
          <w:szCs w:val="24"/>
        </w:rPr>
        <w:t xml:space="preserve">was </w:t>
      </w:r>
      <w:r w:rsidR="00647FC7">
        <w:rPr>
          <w:rFonts w:ascii="Times New Roman" w:hAnsi="Times New Roman" w:cs="Times New Roman"/>
          <w:sz w:val="24"/>
          <w:szCs w:val="24"/>
        </w:rPr>
        <w:t>proposed</w:t>
      </w:r>
      <w:r w:rsidR="000E4A1E" w:rsidRPr="006B498D">
        <w:rPr>
          <w:rFonts w:ascii="Times New Roman" w:hAnsi="Times New Roman" w:cs="Times New Roman"/>
          <w:sz w:val="24"/>
          <w:szCs w:val="24"/>
        </w:rPr>
        <w:t xml:space="preserve"> by Royston and </w:t>
      </w:r>
      <w:proofErr w:type="spellStart"/>
      <w:r w:rsidR="000E4A1E" w:rsidRPr="006B498D">
        <w:rPr>
          <w:rFonts w:ascii="Times New Roman" w:hAnsi="Times New Roman" w:cs="Times New Roman"/>
          <w:sz w:val="24"/>
          <w:szCs w:val="24"/>
        </w:rPr>
        <w:t>Parmar</w:t>
      </w:r>
      <w:proofErr w:type="spellEnd"/>
      <w:r w:rsidR="000E4A1E" w:rsidRPr="006B498D">
        <w:rPr>
          <w:rFonts w:ascii="Times New Roman" w:hAnsi="Times New Roman" w:cs="Times New Roman"/>
          <w:sz w:val="24"/>
          <w:szCs w:val="24"/>
        </w:rPr>
        <w:fldChar w:fldCharType="begin"/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oyston&lt;/Author&gt;&lt;Year&gt;2002&lt;/Year&gt;&lt;RecNum&gt;281&lt;/RecNum&gt;&lt;DisplayText&gt;(22)&lt;/DisplayText&gt;&lt;record&gt;&lt;rec-number&gt;281&lt;/rec-number&gt;&lt;foreign-keys&gt;&lt;key app="EN" db-id="vvxp0f5wdts0xkert5rva097vpdw20rretwv" timestamp="1472420091"&gt;281&lt;/key&gt;&lt;/foreign-keys&gt;&lt;ref-type name="Journal Article"&gt;17&lt;/ref-type&gt;&lt;contributors&gt;&lt;authors&gt;&lt;author&gt;Royston, P.&lt;/author&gt;&lt;author&gt;Parmar, M. K.&lt;/author&gt;&lt;/authors&gt;&lt;/contributors&gt;&lt;auth-address&gt;Cancer Division, MRC Clinical Trials Unit, 222 Euston Road, London NW1 2DA, UK. patrick.royston@ctu.mrc.ac.uk&lt;/auth-address&gt;&lt;titles&gt;&lt;title&gt;Flexible parametric proportional-hazards and proportional-odds models for censored survival data, with application to prognostic modelling and estimation of treatment effects&lt;/title&gt;&lt;secondary-title&gt;Stat Med&lt;/secondary-title&gt;&lt;/titles&gt;&lt;periodical&gt;&lt;full-title&gt;Stat Med&lt;/full-title&gt;&lt;/periodical&gt;&lt;pages&gt;2175-97&lt;/pages&gt;&lt;volume&gt;21&lt;/volume&gt;&lt;number&gt;15&lt;/number&gt;&lt;keywords&gt;&lt;keyword&gt;Antineoplastic Agents/therapeutic use&lt;/keyword&gt;&lt;keyword&gt;Breast Neoplasms/mortality&lt;/keyword&gt;&lt;keyword&gt;Carcinoma, Transitional Cell/drug therapy/mortality&lt;/keyword&gt;&lt;keyword&gt;Female&lt;/keyword&gt;&lt;keyword&gt;Humans&lt;/keyword&gt;&lt;keyword&gt;*Models, Biological&lt;/keyword&gt;&lt;keyword&gt;Prognosis&lt;/keyword&gt;&lt;keyword&gt;*Proportional Hazards Models&lt;/keyword&gt;&lt;keyword&gt;*Survival Analysis&lt;/keyword&gt;&lt;keyword&gt;Treatment Outcome&lt;/keyword&gt;&lt;keyword&gt;Urinary Bladder Neoplasms/drug therapy/mortality&lt;/keyword&gt;&lt;/keywords&gt;&lt;dates&gt;&lt;year&gt;2002&lt;/year&gt;&lt;pub-dates&gt;&lt;date&gt;Aug 15&lt;/date&gt;&lt;/pub-dates&gt;&lt;/dates&gt;&lt;isbn&gt;0277-6715 (Print)&amp;#xD;0277-6715 (Linking)&lt;/isbn&gt;&lt;accession-num&gt;12210632&lt;/accession-num&gt;&lt;urls&gt;&lt;related-urls&gt;&lt;url&gt;http://www.ncbi.nlm.nih.gov/pubmed/12210632&lt;/url&gt;&lt;/related-urls&gt;&lt;/urls&gt;&lt;electronic-resource-num&gt;10.1002/sim.1203&lt;/electronic-resource-num&gt;&lt;/record&gt;&lt;/Cite&gt;&lt;/EndNote&gt;</w:instrText>
      </w:r>
      <w:r w:rsidR="000E4A1E" w:rsidRPr="006B498D">
        <w:rPr>
          <w:rFonts w:ascii="Times New Roman" w:hAnsi="Times New Roman" w:cs="Times New Roman"/>
          <w:sz w:val="24"/>
          <w:szCs w:val="24"/>
        </w:rPr>
        <w:fldChar w:fldCharType="separate"/>
      </w:r>
      <w:r w:rsidR="000E7734">
        <w:rPr>
          <w:rFonts w:ascii="Times New Roman" w:hAnsi="Times New Roman" w:cs="Times New Roman"/>
          <w:noProof/>
          <w:sz w:val="24"/>
          <w:szCs w:val="24"/>
        </w:rPr>
        <w:t>(22)</w:t>
      </w:r>
      <w:r w:rsidR="000E4A1E" w:rsidRPr="006B498D">
        <w:rPr>
          <w:rFonts w:ascii="Times New Roman" w:hAnsi="Times New Roman" w:cs="Times New Roman"/>
          <w:sz w:val="24"/>
          <w:szCs w:val="24"/>
        </w:rPr>
        <w:fldChar w:fldCharType="end"/>
      </w:r>
      <w:r w:rsidR="000E4A1E" w:rsidRPr="006B498D">
        <w:rPr>
          <w:rFonts w:ascii="Times New Roman" w:hAnsi="Times New Roman" w:cs="Times New Roman"/>
          <w:sz w:val="24"/>
          <w:szCs w:val="24"/>
        </w:rPr>
        <w:t xml:space="preserve"> in 2002</w:t>
      </w:r>
      <w:r w:rsidR="00AB6549">
        <w:rPr>
          <w:rFonts w:ascii="Times New Roman" w:hAnsi="Times New Roman" w:cs="Times New Roman"/>
          <w:sz w:val="24"/>
          <w:szCs w:val="24"/>
        </w:rPr>
        <w:t>.</w:t>
      </w:r>
      <w:r w:rsidR="000E4A1E" w:rsidRPr="006B498D">
        <w:rPr>
          <w:rFonts w:ascii="Times New Roman" w:hAnsi="Times New Roman" w:cs="Times New Roman"/>
          <w:sz w:val="24"/>
          <w:szCs w:val="24"/>
        </w:rPr>
        <w:t xml:space="preserve"> </w:t>
      </w:r>
      <w:r w:rsidR="00AB6549">
        <w:rPr>
          <w:rFonts w:ascii="Times New Roman" w:hAnsi="Times New Roman" w:cs="Times New Roman"/>
          <w:sz w:val="24"/>
          <w:szCs w:val="24"/>
        </w:rPr>
        <w:t>It</w:t>
      </w:r>
      <w:r w:rsidR="000E4A1E" w:rsidRPr="006B498D">
        <w:rPr>
          <w:rFonts w:ascii="Times New Roman" w:hAnsi="Times New Roman" w:cs="Times New Roman"/>
          <w:sz w:val="24"/>
          <w:szCs w:val="24"/>
        </w:rPr>
        <w:t xml:space="preserve"> is an extension of the Weibull model</w:t>
      </w:r>
      <w:r w:rsidR="005A08A4">
        <w:rPr>
          <w:rFonts w:ascii="Times New Roman" w:hAnsi="Times New Roman" w:cs="Times New Roman"/>
          <w:sz w:val="24"/>
          <w:szCs w:val="24"/>
        </w:rPr>
        <w:t xml:space="preserve">, and </w:t>
      </w:r>
      <w:r w:rsidR="000E4A1E" w:rsidRPr="006B498D">
        <w:rPr>
          <w:rFonts w:ascii="Times New Roman" w:hAnsi="Times New Roman" w:cs="Times New Roman"/>
          <w:sz w:val="24"/>
          <w:szCs w:val="24"/>
        </w:rPr>
        <w:t>models</w:t>
      </w:r>
      <w:r w:rsidR="00AB6549">
        <w:rPr>
          <w:rFonts w:ascii="Times New Roman" w:hAnsi="Times New Roman" w:cs="Times New Roman"/>
          <w:sz w:val="24"/>
          <w:szCs w:val="24"/>
        </w:rPr>
        <w:t xml:space="preserve"> the </w:t>
      </w:r>
      <w:r w:rsidR="004965BE">
        <w:rPr>
          <w:rFonts w:ascii="Times New Roman" w:hAnsi="Times New Roman" w:cs="Times New Roman"/>
          <w:sz w:val="24"/>
          <w:szCs w:val="24"/>
        </w:rPr>
        <w:t xml:space="preserve">log </w:t>
      </w:r>
      <w:r w:rsidR="00AB6549">
        <w:rPr>
          <w:rFonts w:ascii="Times New Roman" w:hAnsi="Times New Roman" w:cs="Times New Roman"/>
          <w:sz w:val="24"/>
          <w:szCs w:val="24"/>
        </w:rPr>
        <w:t xml:space="preserve">baseline cumulative hazard using restricted cubic splines. </w:t>
      </w:r>
      <w:r w:rsidR="004965BE">
        <w:rPr>
          <w:rFonts w:ascii="Times New Roman" w:hAnsi="Times New Roman" w:cs="Times New Roman"/>
          <w:sz w:val="24"/>
          <w:szCs w:val="24"/>
        </w:rPr>
        <w:t>The mathematical basis of the model</w:t>
      </w:r>
      <w:r w:rsidR="00CB0867">
        <w:rPr>
          <w:rFonts w:ascii="Times New Roman" w:hAnsi="Times New Roman" w:cs="Times New Roman"/>
          <w:sz w:val="24"/>
          <w:szCs w:val="24"/>
        </w:rPr>
        <w:t xml:space="preserve"> and </w:t>
      </w:r>
      <w:r w:rsidR="00F20058">
        <w:rPr>
          <w:rFonts w:ascii="Times New Roman" w:hAnsi="Times New Roman" w:cs="Times New Roman"/>
          <w:sz w:val="24"/>
          <w:szCs w:val="24"/>
        </w:rPr>
        <w:t>its</w:t>
      </w:r>
      <w:r w:rsidR="00991FD2">
        <w:rPr>
          <w:rFonts w:ascii="Times New Roman" w:hAnsi="Times New Roman" w:cs="Times New Roman"/>
          <w:sz w:val="24"/>
          <w:szCs w:val="24"/>
        </w:rPr>
        <w:t xml:space="preserve"> </w:t>
      </w:r>
      <w:r w:rsidR="00F20058">
        <w:rPr>
          <w:rFonts w:ascii="Times New Roman" w:hAnsi="Times New Roman" w:cs="Times New Roman"/>
          <w:sz w:val="24"/>
          <w:szCs w:val="24"/>
        </w:rPr>
        <w:t xml:space="preserve">advantages over the traditional Cox regression </w:t>
      </w:r>
      <w:r w:rsidR="004965BE">
        <w:rPr>
          <w:rFonts w:ascii="Times New Roman" w:hAnsi="Times New Roman" w:cs="Times New Roman"/>
          <w:sz w:val="24"/>
          <w:szCs w:val="24"/>
        </w:rPr>
        <w:t>is described in the supp</w:t>
      </w:r>
      <w:r w:rsidR="00C2261C">
        <w:rPr>
          <w:rFonts w:ascii="Times New Roman" w:hAnsi="Times New Roman" w:cs="Times New Roman"/>
          <w:sz w:val="24"/>
          <w:szCs w:val="24"/>
        </w:rPr>
        <w:t>le</w:t>
      </w:r>
      <w:r w:rsidR="004965BE">
        <w:rPr>
          <w:rFonts w:ascii="Times New Roman" w:hAnsi="Times New Roman" w:cs="Times New Roman"/>
          <w:sz w:val="24"/>
          <w:szCs w:val="24"/>
        </w:rPr>
        <w:t>mentary</w:t>
      </w:r>
      <w:r w:rsidR="00F059DD">
        <w:rPr>
          <w:rFonts w:ascii="Times New Roman" w:hAnsi="Times New Roman" w:cs="Times New Roman"/>
          <w:sz w:val="24"/>
          <w:szCs w:val="24"/>
        </w:rPr>
        <w:t xml:space="preserve"> appendix</w:t>
      </w:r>
      <w:r w:rsidR="006D6BBB">
        <w:rPr>
          <w:rFonts w:ascii="Times New Roman" w:hAnsi="Times New Roman" w:cs="Times New Roman"/>
          <w:sz w:val="24"/>
          <w:szCs w:val="24"/>
        </w:rPr>
        <w:t xml:space="preserve"> </w:t>
      </w:r>
      <w:r w:rsidR="00F059DD" w:rsidRPr="00F059DD">
        <w:rPr>
          <w:rFonts w:ascii="Times New Roman" w:hAnsi="Times New Roman" w:cs="Times New Roman"/>
          <w:sz w:val="24"/>
          <w:szCs w:val="24"/>
        </w:rPr>
        <w:t>titled “</w:t>
      </w:r>
      <w:r w:rsidR="00F059DD" w:rsidRPr="00F059DD">
        <w:rPr>
          <w:rFonts w:ascii="Times New Roman" w:hAnsi="Times New Roman" w:cs="Times New Roman"/>
          <w:i/>
          <w:sz w:val="24"/>
          <w:szCs w:val="24"/>
        </w:rPr>
        <w:t>The flexible parametric survival model</w:t>
      </w:r>
      <w:r w:rsidR="00F059DD" w:rsidRPr="00F059DD">
        <w:rPr>
          <w:rFonts w:ascii="Times New Roman" w:hAnsi="Times New Roman" w:cs="Times New Roman"/>
          <w:sz w:val="24"/>
          <w:szCs w:val="24"/>
        </w:rPr>
        <w:t>”</w:t>
      </w:r>
      <w:r w:rsidR="0014071F">
        <w:rPr>
          <w:rFonts w:ascii="Times New Roman" w:hAnsi="Times New Roman" w:cs="Times New Roman"/>
          <w:sz w:val="24"/>
          <w:szCs w:val="24"/>
        </w:rPr>
        <w:t xml:space="preserve"> and Supplementary f</w:t>
      </w:r>
      <w:r w:rsidR="008D3397">
        <w:rPr>
          <w:rFonts w:ascii="Times New Roman" w:hAnsi="Times New Roman" w:cs="Times New Roman"/>
          <w:sz w:val="24"/>
          <w:szCs w:val="24"/>
        </w:rPr>
        <w:t>igure 1</w:t>
      </w:r>
      <w:r w:rsidR="0014071F">
        <w:rPr>
          <w:rFonts w:ascii="Times New Roman" w:hAnsi="Times New Roman" w:cs="Times New Roman"/>
          <w:sz w:val="24"/>
          <w:szCs w:val="24"/>
        </w:rPr>
        <w:t>.</w:t>
      </w:r>
    </w:p>
    <w:p w14:paraId="35FFC209" w14:textId="4203D20B" w:rsidR="00EA0683" w:rsidRPr="006B498D" w:rsidRDefault="00EA0683" w:rsidP="009A0EE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9BDF950" w14:textId="0C8B9E30" w:rsidR="00A23DEC" w:rsidRPr="00D024BD" w:rsidRDefault="00EC4077" w:rsidP="009A0EE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D024BD">
        <w:rPr>
          <w:rFonts w:ascii="Times New Roman" w:hAnsi="Times New Roman" w:cs="Times New Roman"/>
          <w:sz w:val="24"/>
          <w:szCs w:val="24"/>
        </w:rPr>
        <w:t>Model building</w:t>
      </w:r>
      <w:r w:rsidR="0003758B" w:rsidRPr="00D024BD">
        <w:rPr>
          <w:rFonts w:ascii="Times New Roman" w:hAnsi="Times New Roman" w:cs="Times New Roman"/>
          <w:sz w:val="24"/>
          <w:szCs w:val="24"/>
        </w:rPr>
        <w:t xml:space="preserve"> and validation</w:t>
      </w:r>
    </w:p>
    <w:p w14:paraId="08127A70" w14:textId="2C9FB2AC" w:rsidR="007C1EFC" w:rsidRDefault="006705C4" w:rsidP="0009176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B498D">
        <w:rPr>
          <w:rFonts w:ascii="Times New Roman" w:hAnsi="Times New Roman" w:cs="Times New Roman"/>
          <w:sz w:val="24"/>
          <w:szCs w:val="24"/>
        </w:rPr>
        <w:t>Univariable</w:t>
      </w:r>
      <w:r>
        <w:rPr>
          <w:rFonts w:ascii="Times New Roman" w:hAnsi="Times New Roman" w:cs="Times New Roman"/>
          <w:sz w:val="24"/>
          <w:szCs w:val="24"/>
        </w:rPr>
        <w:t xml:space="preserve"> analysis was undertaken to examine the prognostic influence of</w:t>
      </w:r>
      <w:r w:rsidR="00A23DEC" w:rsidRPr="006B498D">
        <w:rPr>
          <w:rFonts w:ascii="Times New Roman" w:hAnsi="Times New Roman" w:cs="Times New Roman"/>
          <w:sz w:val="24"/>
          <w:szCs w:val="24"/>
        </w:rPr>
        <w:t xml:space="preserve"> each individual variable</w:t>
      </w:r>
      <w:r>
        <w:rPr>
          <w:rFonts w:ascii="Times New Roman" w:hAnsi="Times New Roman" w:cs="Times New Roman"/>
          <w:sz w:val="24"/>
          <w:szCs w:val="24"/>
        </w:rPr>
        <w:t>.</w:t>
      </w:r>
      <w:r w:rsidR="00A23DEC" w:rsidRPr="006B498D">
        <w:rPr>
          <w:rFonts w:ascii="Times New Roman" w:hAnsi="Times New Roman" w:cs="Times New Roman"/>
          <w:sz w:val="24"/>
          <w:szCs w:val="24"/>
        </w:rPr>
        <w:t xml:space="preserve"> The hazard ratio, 95% CI and p-values were re</w:t>
      </w:r>
      <w:r w:rsidR="00F35584">
        <w:rPr>
          <w:rFonts w:ascii="Times New Roman" w:hAnsi="Times New Roman" w:cs="Times New Roman"/>
          <w:sz w:val="24"/>
          <w:szCs w:val="24"/>
        </w:rPr>
        <w:t>ported</w:t>
      </w:r>
      <w:r w:rsidR="00A23DEC" w:rsidRPr="006B498D">
        <w:rPr>
          <w:rFonts w:ascii="Times New Roman" w:hAnsi="Times New Roman" w:cs="Times New Roman"/>
          <w:sz w:val="24"/>
          <w:szCs w:val="24"/>
        </w:rPr>
        <w:t xml:space="preserve">. </w:t>
      </w:r>
      <w:r w:rsidR="007C1EFC">
        <w:rPr>
          <w:rFonts w:ascii="Times New Roman" w:hAnsi="Times New Roman" w:cs="Times New Roman"/>
          <w:sz w:val="24"/>
          <w:szCs w:val="24"/>
        </w:rPr>
        <w:t>A multivariable model was the</w:t>
      </w:r>
      <w:r w:rsidR="00410C95">
        <w:rPr>
          <w:rFonts w:ascii="Times New Roman" w:hAnsi="Times New Roman" w:cs="Times New Roman"/>
          <w:sz w:val="24"/>
          <w:szCs w:val="24"/>
        </w:rPr>
        <w:t>n built using a stepwise backward</w:t>
      </w:r>
      <w:r w:rsidR="007C1EFC">
        <w:rPr>
          <w:rFonts w:ascii="Times New Roman" w:hAnsi="Times New Roman" w:cs="Times New Roman"/>
          <w:sz w:val="24"/>
          <w:szCs w:val="24"/>
        </w:rPr>
        <w:t xml:space="preserve"> selection of variables significant at the 5% level</w:t>
      </w:r>
      <w:r w:rsidR="00410C95">
        <w:rPr>
          <w:rFonts w:ascii="Times New Roman" w:hAnsi="Times New Roman" w:cs="Times New Roman"/>
          <w:sz w:val="24"/>
          <w:szCs w:val="24"/>
        </w:rPr>
        <w:t>.</w:t>
      </w:r>
      <w:r w:rsidR="00EA6F78">
        <w:rPr>
          <w:rFonts w:ascii="Times New Roman" w:hAnsi="Times New Roman" w:cs="Times New Roman"/>
          <w:sz w:val="24"/>
          <w:szCs w:val="24"/>
        </w:rPr>
        <w:t xml:space="preserve"> </w:t>
      </w:r>
      <w:r w:rsidR="00F37A49">
        <w:rPr>
          <w:rFonts w:ascii="Times New Roman" w:hAnsi="Times New Roman" w:cs="Times New Roman"/>
          <w:sz w:val="24"/>
          <w:szCs w:val="24"/>
        </w:rPr>
        <w:t xml:space="preserve">Any strong interactions between the variables </w:t>
      </w:r>
      <w:r w:rsidR="00F37A49">
        <w:rPr>
          <w:rFonts w:ascii="Times New Roman" w:hAnsi="Times New Roman" w:cs="Times New Roman"/>
          <w:sz w:val="24"/>
          <w:szCs w:val="24"/>
        </w:rPr>
        <w:lastRenderedPageBreak/>
        <w:t xml:space="preserve">in the model were also examined. </w:t>
      </w:r>
      <w:r w:rsidR="00091768" w:rsidRPr="006B498D">
        <w:rPr>
          <w:rFonts w:ascii="Times New Roman" w:hAnsi="Times New Roman" w:cs="Times New Roman"/>
          <w:sz w:val="24"/>
          <w:szCs w:val="24"/>
        </w:rPr>
        <w:t xml:space="preserve">The hazard ratio, 95% CI and p-values </w:t>
      </w:r>
      <w:r w:rsidR="00091768">
        <w:rPr>
          <w:rFonts w:ascii="Times New Roman" w:hAnsi="Times New Roman" w:cs="Times New Roman"/>
          <w:sz w:val="24"/>
          <w:szCs w:val="24"/>
        </w:rPr>
        <w:t xml:space="preserve">for the multivariable model </w:t>
      </w:r>
      <w:r w:rsidR="00091768" w:rsidRPr="006B498D">
        <w:rPr>
          <w:rFonts w:ascii="Times New Roman" w:hAnsi="Times New Roman" w:cs="Times New Roman"/>
          <w:sz w:val="24"/>
          <w:szCs w:val="24"/>
        </w:rPr>
        <w:t>were</w:t>
      </w:r>
      <w:r w:rsidR="00091768">
        <w:rPr>
          <w:rFonts w:ascii="Times New Roman" w:hAnsi="Times New Roman" w:cs="Times New Roman"/>
          <w:sz w:val="24"/>
          <w:szCs w:val="24"/>
        </w:rPr>
        <w:t xml:space="preserve"> </w:t>
      </w:r>
      <w:r w:rsidR="00091768" w:rsidRPr="006B498D">
        <w:rPr>
          <w:rFonts w:ascii="Times New Roman" w:hAnsi="Times New Roman" w:cs="Times New Roman"/>
          <w:sz w:val="24"/>
          <w:szCs w:val="24"/>
        </w:rPr>
        <w:t>re</w:t>
      </w:r>
      <w:r w:rsidR="00091768">
        <w:rPr>
          <w:rFonts w:ascii="Times New Roman" w:hAnsi="Times New Roman" w:cs="Times New Roman"/>
          <w:sz w:val="24"/>
          <w:szCs w:val="24"/>
        </w:rPr>
        <w:t>ported</w:t>
      </w:r>
      <w:r w:rsidR="00091768" w:rsidRPr="006B498D">
        <w:rPr>
          <w:rFonts w:ascii="Times New Roman" w:hAnsi="Times New Roman" w:cs="Times New Roman"/>
          <w:sz w:val="24"/>
          <w:szCs w:val="24"/>
        </w:rPr>
        <w:t>.</w:t>
      </w:r>
    </w:p>
    <w:p w14:paraId="47EFBE47" w14:textId="77777777" w:rsidR="00A23DEC" w:rsidRPr="006B498D" w:rsidRDefault="00A23DEC" w:rsidP="009A0EE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3638E59" w14:textId="18E9ACD9" w:rsidR="00A23DEC" w:rsidRDefault="00002631" w:rsidP="009A0EE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 t</w:t>
      </w:r>
      <w:r w:rsidR="003D59F6" w:rsidRPr="006B498D">
        <w:rPr>
          <w:rFonts w:ascii="Times New Roman" w:hAnsi="Times New Roman" w:cs="Times New Roman"/>
          <w:sz w:val="24"/>
          <w:szCs w:val="24"/>
        </w:rPr>
        <w:t>ime</w:t>
      </w:r>
      <w:r w:rsidR="00A23DEC" w:rsidRPr="006B498D">
        <w:rPr>
          <w:rFonts w:ascii="Times New Roman" w:hAnsi="Times New Roman" w:cs="Times New Roman"/>
          <w:sz w:val="24"/>
          <w:szCs w:val="24"/>
        </w:rPr>
        <w:t>-dependent (TD) effect</w:t>
      </w:r>
      <w:r>
        <w:rPr>
          <w:rFonts w:ascii="Times New Roman" w:hAnsi="Times New Roman" w:cs="Times New Roman"/>
          <w:sz w:val="24"/>
          <w:szCs w:val="24"/>
        </w:rPr>
        <w:t xml:space="preserve"> for each variable in the final model</w:t>
      </w:r>
      <w:r w:rsidR="00D51AE1">
        <w:rPr>
          <w:rFonts w:ascii="Times New Roman" w:hAnsi="Times New Roman" w:cs="Times New Roman"/>
          <w:sz w:val="24"/>
          <w:szCs w:val="24"/>
        </w:rPr>
        <w:t xml:space="preserve"> </w:t>
      </w:r>
      <w:r w:rsidR="003D59F6">
        <w:rPr>
          <w:rFonts w:ascii="Times New Roman" w:hAnsi="Times New Roman" w:cs="Times New Roman"/>
          <w:sz w:val="24"/>
          <w:szCs w:val="24"/>
        </w:rPr>
        <w:t>w</w:t>
      </w:r>
      <w:r w:rsidR="00170B79">
        <w:rPr>
          <w:rFonts w:ascii="Times New Roman" w:hAnsi="Times New Roman" w:cs="Times New Roman"/>
          <w:sz w:val="24"/>
          <w:szCs w:val="24"/>
        </w:rPr>
        <w:t>as</w:t>
      </w:r>
      <w:r>
        <w:rPr>
          <w:rFonts w:ascii="Times New Roman" w:hAnsi="Times New Roman" w:cs="Times New Roman"/>
          <w:sz w:val="24"/>
          <w:szCs w:val="24"/>
        </w:rPr>
        <w:t xml:space="preserve"> sequentially added and tested using the </w:t>
      </w:r>
      <w:r w:rsidR="00036662">
        <w:rPr>
          <w:rFonts w:ascii="Times New Roman" w:hAnsi="Times New Roman" w:cs="Times New Roman"/>
          <w:sz w:val="24"/>
          <w:szCs w:val="24"/>
        </w:rPr>
        <w:t>likelihood ratio (</w:t>
      </w:r>
      <w:r>
        <w:rPr>
          <w:rFonts w:ascii="Times New Roman" w:hAnsi="Times New Roman" w:cs="Times New Roman"/>
          <w:sz w:val="24"/>
          <w:szCs w:val="24"/>
        </w:rPr>
        <w:t>LR</w:t>
      </w:r>
      <w:r w:rsidR="00036662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test to </w:t>
      </w:r>
      <w:r w:rsidR="001B3E8C">
        <w:rPr>
          <w:rFonts w:ascii="Times New Roman" w:hAnsi="Times New Roman" w:cs="Times New Roman"/>
          <w:sz w:val="24"/>
          <w:szCs w:val="24"/>
        </w:rPr>
        <w:t>inspect for</w:t>
      </w:r>
      <w:r>
        <w:rPr>
          <w:rFonts w:ascii="Times New Roman" w:hAnsi="Times New Roman" w:cs="Times New Roman"/>
          <w:sz w:val="24"/>
          <w:szCs w:val="24"/>
        </w:rPr>
        <w:t xml:space="preserve"> any </w:t>
      </w:r>
      <w:r w:rsidR="003D59F6" w:rsidRPr="006B498D">
        <w:rPr>
          <w:rFonts w:ascii="Times New Roman" w:hAnsi="Times New Roman" w:cs="Times New Roman"/>
          <w:sz w:val="24"/>
          <w:szCs w:val="24"/>
        </w:rPr>
        <w:t xml:space="preserve">proportion hazards </w:t>
      </w:r>
      <w:r w:rsidR="008C12D5">
        <w:rPr>
          <w:rFonts w:ascii="Times New Roman" w:hAnsi="Times New Roman" w:cs="Times New Roman"/>
          <w:sz w:val="24"/>
          <w:szCs w:val="24"/>
        </w:rPr>
        <w:t>violation</w:t>
      </w:r>
      <w:r w:rsidR="00D51AE1">
        <w:rPr>
          <w:rFonts w:ascii="Times New Roman" w:hAnsi="Times New Roman" w:cs="Times New Roman"/>
          <w:sz w:val="24"/>
          <w:szCs w:val="24"/>
        </w:rPr>
        <w:t>.</w:t>
      </w:r>
      <w:r w:rsidR="00A23DEC" w:rsidRPr="006B498D">
        <w:rPr>
          <w:rFonts w:ascii="Times New Roman" w:hAnsi="Times New Roman" w:cs="Times New Roman"/>
          <w:sz w:val="24"/>
          <w:szCs w:val="24"/>
        </w:rPr>
        <w:t xml:space="preserve"> </w:t>
      </w:r>
      <w:r w:rsidR="00F702C3">
        <w:rPr>
          <w:rFonts w:ascii="Times New Roman" w:hAnsi="Times New Roman" w:cs="Times New Roman"/>
          <w:sz w:val="24"/>
          <w:szCs w:val="24"/>
        </w:rPr>
        <w:t>T</w:t>
      </w:r>
      <w:r w:rsidR="00A23DEC" w:rsidRPr="006B498D">
        <w:rPr>
          <w:rFonts w:ascii="Times New Roman" w:hAnsi="Times New Roman" w:cs="Times New Roman"/>
          <w:sz w:val="24"/>
          <w:szCs w:val="24"/>
        </w:rPr>
        <w:t>he optimal degrees of freedom (</w:t>
      </w:r>
      <w:proofErr w:type="spellStart"/>
      <w:proofErr w:type="gramStart"/>
      <w:r w:rsidR="00A23DEC" w:rsidRPr="006B498D">
        <w:rPr>
          <w:rFonts w:ascii="Times New Roman" w:hAnsi="Times New Roman" w:cs="Times New Roman"/>
          <w:sz w:val="24"/>
          <w:szCs w:val="24"/>
        </w:rPr>
        <w:t>d.f</w:t>
      </w:r>
      <w:proofErr w:type="gramEnd"/>
      <w:r w:rsidR="00A23DEC" w:rsidRPr="006B498D">
        <w:rPr>
          <w:rFonts w:ascii="Times New Roman" w:hAnsi="Times New Roman" w:cs="Times New Roman"/>
          <w:sz w:val="24"/>
          <w:szCs w:val="24"/>
        </w:rPr>
        <w:t>.</w:t>
      </w:r>
      <w:proofErr w:type="spellEnd"/>
      <w:r w:rsidR="00A23DEC" w:rsidRPr="006B498D">
        <w:rPr>
          <w:rFonts w:ascii="Times New Roman" w:hAnsi="Times New Roman" w:cs="Times New Roman"/>
          <w:sz w:val="24"/>
          <w:szCs w:val="24"/>
        </w:rPr>
        <w:t>)</w:t>
      </w:r>
      <w:r w:rsidR="00421EDB">
        <w:rPr>
          <w:rFonts w:ascii="Times New Roman" w:hAnsi="Times New Roman" w:cs="Times New Roman"/>
          <w:sz w:val="24"/>
          <w:szCs w:val="24"/>
        </w:rPr>
        <w:t xml:space="preserve"> or knots</w:t>
      </w:r>
      <w:r w:rsidR="00A23DEC" w:rsidRPr="006B498D">
        <w:rPr>
          <w:rFonts w:ascii="Times New Roman" w:hAnsi="Times New Roman" w:cs="Times New Roman"/>
          <w:sz w:val="24"/>
          <w:szCs w:val="24"/>
        </w:rPr>
        <w:t xml:space="preserve"> for</w:t>
      </w:r>
      <w:r w:rsidR="00421EDB">
        <w:rPr>
          <w:rFonts w:ascii="Times New Roman" w:hAnsi="Times New Roman" w:cs="Times New Roman"/>
          <w:sz w:val="24"/>
          <w:szCs w:val="24"/>
        </w:rPr>
        <w:t xml:space="preserve"> the restricted cubic spline function was </w:t>
      </w:r>
      <w:r w:rsidR="00A23DEC" w:rsidRPr="006B498D">
        <w:rPr>
          <w:rFonts w:ascii="Times New Roman" w:hAnsi="Times New Roman" w:cs="Times New Roman"/>
          <w:sz w:val="24"/>
          <w:szCs w:val="24"/>
        </w:rPr>
        <w:t xml:space="preserve">chosen by testing and comparing different </w:t>
      </w:r>
      <w:proofErr w:type="spellStart"/>
      <w:r w:rsidR="00A23DEC" w:rsidRPr="006B498D">
        <w:rPr>
          <w:rFonts w:ascii="Times New Roman" w:hAnsi="Times New Roman" w:cs="Times New Roman"/>
          <w:sz w:val="24"/>
          <w:szCs w:val="24"/>
        </w:rPr>
        <w:t>d.f.</w:t>
      </w:r>
      <w:proofErr w:type="spellEnd"/>
      <w:r w:rsidR="00A23DEC" w:rsidRPr="006B498D">
        <w:rPr>
          <w:rFonts w:ascii="Times New Roman" w:hAnsi="Times New Roman" w:cs="Times New Roman"/>
          <w:sz w:val="24"/>
          <w:szCs w:val="24"/>
        </w:rPr>
        <w:t xml:space="preserve"> using the </w:t>
      </w:r>
      <w:r w:rsidR="00830494">
        <w:rPr>
          <w:rFonts w:ascii="Times New Roman" w:hAnsi="Times New Roman" w:cs="Times New Roman"/>
          <w:sz w:val="24"/>
          <w:szCs w:val="24"/>
        </w:rPr>
        <w:t xml:space="preserve">LR test. </w:t>
      </w:r>
      <w:r w:rsidR="00A23DEC" w:rsidRPr="006B498D">
        <w:rPr>
          <w:rFonts w:ascii="Times New Roman" w:hAnsi="Times New Roman" w:cs="Times New Roman"/>
          <w:sz w:val="24"/>
          <w:szCs w:val="24"/>
        </w:rPr>
        <w:t xml:space="preserve">The functional forms of the continuous variables </w:t>
      </w:r>
      <w:r w:rsidR="00394556">
        <w:rPr>
          <w:rFonts w:ascii="Times New Roman" w:hAnsi="Times New Roman" w:cs="Times New Roman"/>
          <w:sz w:val="24"/>
          <w:szCs w:val="24"/>
        </w:rPr>
        <w:t>were</w:t>
      </w:r>
      <w:r w:rsidR="00394556" w:rsidRPr="006B498D">
        <w:rPr>
          <w:rFonts w:ascii="Times New Roman" w:hAnsi="Times New Roman" w:cs="Times New Roman"/>
          <w:sz w:val="24"/>
          <w:szCs w:val="24"/>
        </w:rPr>
        <w:t xml:space="preserve"> </w:t>
      </w:r>
      <w:r w:rsidR="00A23DEC" w:rsidRPr="006B498D">
        <w:rPr>
          <w:rFonts w:ascii="Times New Roman" w:hAnsi="Times New Roman" w:cs="Times New Roman"/>
          <w:sz w:val="24"/>
          <w:szCs w:val="24"/>
        </w:rPr>
        <w:t>examined by plotting</w:t>
      </w:r>
      <w:r w:rsidR="00772566">
        <w:rPr>
          <w:rFonts w:ascii="Times New Roman" w:hAnsi="Times New Roman" w:cs="Times New Roman"/>
          <w:sz w:val="24"/>
          <w:szCs w:val="24"/>
        </w:rPr>
        <w:t xml:space="preserve"> a smoothed curve through</w:t>
      </w:r>
      <w:r w:rsidR="00A23DEC" w:rsidRPr="006B498D">
        <w:rPr>
          <w:rFonts w:ascii="Times New Roman" w:hAnsi="Times New Roman" w:cs="Times New Roman"/>
          <w:sz w:val="24"/>
          <w:szCs w:val="24"/>
        </w:rPr>
        <w:t xml:space="preserve"> Martingale residuals</w:t>
      </w:r>
      <w:r w:rsidR="00772566">
        <w:rPr>
          <w:rFonts w:ascii="Times New Roman" w:hAnsi="Times New Roman" w:cs="Times New Roman"/>
          <w:sz w:val="24"/>
          <w:szCs w:val="24"/>
        </w:rPr>
        <w:t xml:space="preserve"> estimates, with zero gradient </w:t>
      </w:r>
      <w:r w:rsidR="00A23DEC" w:rsidRPr="006B498D">
        <w:rPr>
          <w:rFonts w:ascii="Times New Roman" w:hAnsi="Times New Roman" w:cs="Times New Roman"/>
          <w:sz w:val="24"/>
          <w:szCs w:val="24"/>
        </w:rPr>
        <w:t>signal</w:t>
      </w:r>
      <w:r w:rsidR="00737046">
        <w:rPr>
          <w:rFonts w:ascii="Times New Roman" w:hAnsi="Times New Roman" w:cs="Times New Roman"/>
          <w:sz w:val="24"/>
          <w:szCs w:val="24"/>
        </w:rPr>
        <w:t>ling an</w:t>
      </w:r>
      <w:r w:rsidR="00772566">
        <w:rPr>
          <w:rFonts w:ascii="Times New Roman" w:hAnsi="Times New Roman" w:cs="Times New Roman"/>
          <w:sz w:val="24"/>
          <w:szCs w:val="24"/>
        </w:rPr>
        <w:t xml:space="preserve"> appropriate form</w:t>
      </w:r>
      <w:r w:rsidR="00A23DEC" w:rsidRPr="006B498D">
        <w:rPr>
          <w:rFonts w:ascii="Times New Roman" w:hAnsi="Times New Roman" w:cs="Times New Roman"/>
          <w:sz w:val="24"/>
          <w:szCs w:val="24"/>
        </w:rPr>
        <w:t>.</w:t>
      </w:r>
    </w:p>
    <w:p w14:paraId="2D58BD08" w14:textId="77777777" w:rsidR="00D030D6" w:rsidRDefault="00D030D6" w:rsidP="009A0EE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058A76F" w14:textId="22E5914C" w:rsidR="00F55C2C" w:rsidRDefault="00D030D6" w:rsidP="00F55C2C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linear predictor of the fina</w:t>
      </w:r>
      <w:r w:rsidR="006B778D">
        <w:rPr>
          <w:rFonts w:ascii="Times New Roman" w:hAnsi="Times New Roman" w:cs="Times New Roman"/>
          <w:sz w:val="24"/>
          <w:szCs w:val="24"/>
        </w:rPr>
        <w:t>l model</w:t>
      </w:r>
      <w:r w:rsidR="009C3E1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was then derived</w:t>
      </w:r>
      <w:r w:rsidR="00FB6526">
        <w:rPr>
          <w:rFonts w:ascii="Times New Roman" w:hAnsi="Times New Roman" w:cs="Times New Roman"/>
          <w:sz w:val="24"/>
          <w:szCs w:val="24"/>
        </w:rPr>
        <w:t xml:space="preserve"> using </w:t>
      </w:r>
      <w:r w:rsidR="00AD6343">
        <w:rPr>
          <w:rFonts w:ascii="Times New Roman" w:hAnsi="Times New Roman" w:cs="Times New Roman"/>
          <w:sz w:val="24"/>
          <w:szCs w:val="24"/>
        </w:rPr>
        <w:t xml:space="preserve">its </w:t>
      </w:r>
      <w:r w:rsidR="00FB6526" w:rsidRPr="00F471EC">
        <w:rPr>
          <w:rFonts w:ascii="Times New Roman" w:hAnsi="Times New Roman" w:cs="Times New Roman"/>
          <w:sz w:val="24"/>
          <w:szCs w:val="24"/>
        </w:rPr>
        <w:t>coefficients</w:t>
      </w:r>
      <w:r w:rsidR="005C6492">
        <w:rPr>
          <w:rFonts w:ascii="Times New Roman" w:hAnsi="Times New Roman" w:cs="Times New Roman"/>
          <w:sz w:val="24"/>
          <w:szCs w:val="24"/>
        </w:rPr>
        <w:t xml:space="preserve">. </w:t>
      </w:r>
      <w:r w:rsidR="00F55C2C">
        <w:rPr>
          <w:rFonts w:ascii="Times New Roman" w:hAnsi="Times New Roman" w:cs="Times New Roman"/>
          <w:sz w:val="24"/>
          <w:szCs w:val="24"/>
        </w:rPr>
        <w:t xml:space="preserve">In order to </w:t>
      </w:r>
      <w:r w:rsidR="00817A8A">
        <w:rPr>
          <w:rFonts w:ascii="Times New Roman" w:hAnsi="Times New Roman" w:cs="Times New Roman"/>
          <w:sz w:val="24"/>
          <w:szCs w:val="24"/>
        </w:rPr>
        <w:t xml:space="preserve">generate four risk </w:t>
      </w:r>
      <w:r w:rsidR="003C0DD8">
        <w:rPr>
          <w:rFonts w:ascii="Times New Roman" w:hAnsi="Times New Roman" w:cs="Times New Roman"/>
          <w:sz w:val="24"/>
          <w:szCs w:val="24"/>
        </w:rPr>
        <w:t>categories</w:t>
      </w:r>
      <w:r w:rsidR="00817A8A">
        <w:rPr>
          <w:rFonts w:ascii="Times New Roman" w:hAnsi="Times New Roman" w:cs="Times New Roman"/>
          <w:sz w:val="24"/>
          <w:szCs w:val="24"/>
        </w:rPr>
        <w:t xml:space="preserve">, </w:t>
      </w:r>
      <w:r w:rsidR="00B3092C">
        <w:rPr>
          <w:rFonts w:ascii="Times New Roman" w:hAnsi="Times New Roman" w:cs="Times New Roman"/>
          <w:sz w:val="24"/>
          <w:szCs w:val="24"/>
        </w:rPr>
        <w:t xml:space="preserve">previously suggested </w:t>
      </w:r>
      <w:r w:rsidR="001A100A">
        <w:rPr>
          <w:rFonts w:ascii="Times New Roman" w:hAnsi="Times New Roman" w:cs="Times New Roman"/>
          <w:sz w:val="24"/>
          <w:szCs w:val="24"/>
        </w:rPr>
        <w:t>cut-offs</w:t>
      </w:r>
      <w:r w:rsidR="00B3092C" w:rsidRPr="006B498D">
        <w:rPr>
          <w:rFonts w:ascii="Times New Roman" w:hAnsi="Times New Roman" w:cs="Times New Roman"/>
          <w:sz w:val="24"/>
          <w:szCs w:val="24"/>
        </w:rPr>
        <w:fldChar w:fldCharType="begin"/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oyston&lt;/Author&gt;&lt;Year&gt;2013&lt;/Year&gt;&lt;RecNum&gt;39&lt;/RecNum&gt;&lt;DisplayText&gt;(21)&lt;/DisplayText&gt;&lt;record&gt;&lt;rec-number&gt;39&lt;/rec-number&gt;&lt;foreign-keys&gt;&lt;key app="EN" db-id="wsd92ffe2ed05de2wt65vx5tdrwwvx5vwvvx" timestamp="1537195489"&gt;39&lt;/key&gt;&lt;/foreign-keys&gt;&lt;ref-type name="Journal Article"&gt;17&lt;/ref-type&gt;&lt;contributors&gt;&lt;authors&gt;&lt;author&gt;Royston, P.&lt;/author&gt;&lt;author&gt;Altman, D. G.&lt;/author&gt;&lt;/authors&gt;&lt;/contributors&gt;&lt;auth-address&gt;Hub for Trials Methodology Research, MRC Clinical Trials Unit and University College London, Aviation House 125, Kingsway Country, London WC2B 6NH, UK. pr@ctu.mrc.ac.uk&lt;/auth-address&gt;&lt;titles&gt;&lt;title&gt;External validation of a Cox prognostic model: principles and methods&lt;/title&gt;&lt;secondary-title&gt;BMC Med Res Methodol&lt;/secondary-title&gt;&lt;/titles&gt;&lt;periodical&gt;&lt;full-title&gt;BMC Med Res Methodol&lt;/full-title&gt;&lt;/periodical&gt;&lt;pages&gt;33&lt;/pages&gt;&lt;volume&gt;13&lt;/volume&gt;&lt;keywords&gt;&lt;keyword&gt;Adult&lt;/keyword&gt;&lt;keyword&gt;Aged&lt;/keyword&gt;&lt;keyword&gt;*Breast Neoplasms/diagnosis/drug therapy/pathology&lt;/keyword&gt;&lt;keyword&gt;Calibration/*standards&lt;/keyword&gt;&lt;keyword&gt;Female&lt;/keyword&gt;&lt;keyword&gt;Humans&lt;/keyword&gt;&lt;keyword&gt;*Kaplan-Meier Estimate&lt;/keyword&gt;&lt;keyword&gt;Menopause/physiology&lt;/keyword&gt;&lt;keyword&gt;Middle Aged&lt;/keyword&gt;&lt;keyword&gt;Models, Statistical&lt;/keyword&gt;&lt;keyword&gt;Prognosis&lt;/keyword&gt;&lt;keyword&gt;*Proportional Hazards Models&lt;/keyword&gt;&lt;keyword&gt;Reproducibility of Results&lt;/keyword&gt;&lt;keyword&gt;Sensitivity and Specificity&lt;/keyword&gt;&lt;keyword&gt;*Survival Analysis&lt;/keyword&gt;&lt;keyword&gt;Time Factors&lt;/keyword&gt;&lt;/keywords&gt;&lt;dates&gt;&lt;year&gt;2013&lt;/year&gt;&lt;pub-dates&gt;&lt;date&gt;Mar 6&lt;/date&gt;&lt;/pub-dates&gt;&lt;/dates&gt;&lt;isbn&gt;1471-2288 (Electronic)&amp;#xD;1471-2288 (Linking)&lt;/isbn&gt;&lt;accession-num&gt;23496923&lt;/accession-num&gt;&lt;urls&gt;&lt;related-urls&gt;&lt;url&gt;https://www.ncbi.nlm.nih.gov/pubmed/23496923&lt;/url&gt;&lt;/related-urls&gt;&lt;/urls&gt;&lt;custom2&gt;PMC3667097&lt;/custom2&gt;&lt;electronic-resource-num&gt;10.1186/1471-2288-13-33&lt;/electronic-resource-num&gt;&lt;/record&gt;&lt;/Cite&gt;&lt;/EndNote&gt;</w:instrText>
      </w:r>
      <w:r w:rsidR="00B3092C" w:rsidRPr="006B498D">
        <w:rPr>
          <w:rFonts w:ascii="Times New Roman" w:hAnsi="Times New Roman" w:cs="Times New Roman"/>
          <w:sz w:val="24"/>
          <w:szCs w:val="24"/>
        </w:rPr>
        <w:fldChar w:fldCharType="separate"/>
      </w:r>
      <w:r w:rsidR="000E7734">
        <w:rPr>
          <w:rFonts w:ascii="Times New Roman" w:hAnsi="Times New Roman" w:cs="Times New Roman"/>
          <w:noProof/>
          <w:sz w:val="24"/>
          <w:szCs w:val="24"/>
        </w:rPr>
        <w:t>(21)</w:t>
      </w:r>
      <w:r w:rsidR="00B3092C" w:rsidRPr="006B498D">
        <w:rPr>
          <w:rFonts w:ascii="Times New Roman" w:hAnsi="Times New Roman" w:cs="Times New Roman"/>
          <w:sz w:val="24"/>
          <w:szCs w:val="24"/>
        </w:rPr>
        <w:fldChar w:fldCharType="end"/>
      </w:r>
      <w:r w:rsidR="001A100A">
        <w:rPr>
          <w:rFonts w:ascii="Times New Roman" w:hAnsi="Times New Roman" w:cs="Times New Roman"/>
          <w:sz w:val="24"/>
          <w:szCs w:val="24"/>
        </w:rPr>
        <w:t xml:space="preserve"> </w:t>
      </w:r>
      <w:r w:rsidR="002A2B68">
        <w:rPr>
          <w:rFonts w:ascii="Times New Roman" w:hAnsi="Times New Roman" w:cs="Times New Roman"/>
          <w:sz w:val="24"/>
          <w:szCs w:val="24"/>
        </w:rPr>
        <w:t xml:space="preserve">at the </w:t>
      </w:r>
      <w:r w:rsidR="002A2B68" w:rsidRPr="006B498D">
        <w:rPr>
          <w:rFonts w:ascii="Times New Roman" w:hAnsi="Times New Roman" w:cs="Times New Roman"/>
          <w:sz w:val="24"/>
          <w:szCs w:val="24"/>
        </w:rPr>
        <w:t>15</w:t>
      </w:r>
      <w:r w:rsidR="002A2B68" w:rsidRPr="006B498D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2A2B68" w:rsidRPr="006B498D">
        <w:rPr>
          <w:rFonts w:ascii="Times New Roman" w:hAnsi="Times New Roman" w:cs="Times New Roman"/>
          <w:sz w:val="24"/>
          <w:szCs w:val="24"/>
        </w:rPr>
        <w:t>, 50</w:t>
      </w:r>
      <w:r w:rsidR="002A2B68" w:rsidRPr="006B498D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2A2B68" w:rsidRPr="006B498D">
        <w:rPr>
          <w:rFonts w:ascii="Times New Roman" w:hAnsi="Times New Roman" w:cs="Times New Roman"/>
          <w:sz w:val="24"/>
          <w:szCs w:val="24"/>
        </w:rPr>
        <w:t xml:space="preserve"> and 85</w:t>
      </w:r>
      <w:r w:rsidR="002A2B68" w:rsidRPr="006B498D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2A2B68" w:rsidRPr="006B498D">
        <w:rPr>
          <w:rFonts w:ascii="Times New Roman" w:hAnsi="Times New Roman" w:cs="Times New Roman"/>
          <w:sz w:val="24"/>
          <w:szCs w:val="24"/>
        </w:rPr>
        <w:t xml:space="preserve"> </w:t>
      </w:r>
      <w:r w:rsidR="002A2B68">
        <w:rPr>
          <w:rFonts w:ascii="Times New Roman" w:hAnsi="Times New Roman" w:cs="Times New Roman"/>
          <w:sz w:val="24"/>
          <w:szCs w:val="24"/>
        </w:rPr>
        <w:t>centile</w:t>
      </w:r>
      <w:r w:rsidR="004D2067">
        <w:rPr>
          <w:rFonts w:ascii="Times New Roman" w:hAnsi="Times New Roman" w:cs="Times New Roman"/>
          <w:sz w:val="24"/>
          <w:szCs w:val="24"/>
        </w:rPr>
        <w:t>s</w:t>
      </w:r>
      <w:r w:rsidR="002A2B68">
        <w:rPr>
          <w:rFonts w:ascii="Times New Roman" w:hAnsi="Times New Roman" w:cs="Times New Roman"/>
          <w:sz w:val="24"/>
          <w:szCs w:val="24"/>
        </w:rPr>
        <w:t xml:space="preserve"> </w:t>
      </w:r>
      <w:r w:rsidR="001A100A">
        <w:rPr>
          <w:rFonts w:ascii="Times New Roman" w:hAnsi="Times New Roman" w:cs="Times New Roman"/>
          <w:sz w:val="24"/>
          <w:szCs w:val="24"/>
        </w:rPr>
        <w:t xml:space="preserve">were applied to </w:t>
      </w:r>
      <w:r w:rsidR="00817A8A">
        <w:rPr>
          <w:rFonts w:ascii="Times New Roman" w:hAnsi="Times New Roman" w:cs="Times New Roman"/>
          <w:sz w:val="24"/>
          <w:szCs w:val="24"/>
        </w:rPr>
        <w:t xml:space="preserve">the </w:t>
      </w:r>
      <w:r w:rsidR="002A2B68">
        <w:rPr>
          <w:rFonts w:ascii="Times New Roman" w:hAnsi="Times New Roman" w:cs="Times New Roman"/>
          <w:sz w:val="24"/>
          <w:szCs w:val="24"/>
        </w:rPr>
        <w:t>linear predictor</w:t>
      </w:r>
      <w:r w:rsidR="00F55C2C" w:rsidRPr="006B498D">
        <w:rPr>
          <w:rFonts w:ascii="Times New Roman" w:hAnsi="Times New Roman" w:cs="Times New Roman"/>
          <w:sz w:val="24"/>
          <w:szCs w:val="24"/>
        </w:rPr>
        <w:t xml:space="preserve"> of </w:t>
      </w:r>
      <w:r w:rsidR="001A100A">
        <w:rPr>
          <w:rFonts w:ascii="Times New Roman" w:hAnsi="Times New Roman" w:cs="Times New Roman"/>
          <w:sz w:val="24"/>
          <w:szCs w:val="24"/>
        </w:rPr>
        <w:t>the training set</w:t>
      </w:r>
      <w:r w:rsidR="00F704B1">
        <w:rPr>
          <w:rFonts w:ascii="Times New Roman" w:hAnsi="Times New Roman" w:cs="Times New Roman"/>
          <w:sz w:val="24"/>
          <w:szCs w:val="24"/>
        </w:rPr>
        <w:t>.</w:t>
      </w:r>
      <w:r w:rsidR="00F55C2C">
        <w:rPr>
          <w:rFonts w:ascii="Times New Roman" w:hAnsi="Times New Roman" w:cs="Times New Roman"/>
          <w:sz w:val="24"/>
          <w:szCs w:val="24"/>
        </w:rPr>
        <w:t xml:space="preserve"> </w:t>
      </w:r>
      <w:r w:rsidR="001A100A">
        <w:rPr>
          <w:rFonts w:ascii="Times New Roman" w:hAnsi="Times New Roman" w:cs="Times New Roman"/>
          <w:sz w:val="24"/>
          <w:szCs w:val="24"/>
        </w:rPr>
        <w:t xml:space="preserve">Subsequent model predictions were grouped according to this classification. </w:t>
      </w:r>
      <w:r w:rsidR="00E13F4D">
        <w:rPr>
          <w:rFonts w:ascii="Times New Roman" w:hAnsi="Times New Roman" w:cs="Times New Roman"/>
          <w:sz w:val="24"/>
          <w:szCs w:val="24"/>
        </w:rPr>
        <w:t>Individual level survival prediction was undertaken by calculating the survival function at time t</w:t>
      </w:r>
      <w:r w:rsidR="00AA2812">
        <w:rPr>
          <w:rFonts w:ascii="Times New Roman" w:hAnsi="Times New Roman" w:cs="Times New Roman"/>
          <w:sz w:val="24"/>
          <w:szCs w:val="24"/>
        </w:rPr>
        <w:t xml:space="preserve"> (i.e. probability of a patient surviving past time t)</w:t>
      </w:r>
      <w:r w:rsidR="00E13F4D">
        <w:rPr>
          <w:rFonts w:ascii="Times New Roman" w:hAnsi="Times New Roman" w:cs="Times New Roman"/>
          <w:sz w:val="24"/>
          <w:szCs w:val="24"/>
        </w:rPr>
        <w:t>. The method for deriving the survival function formula is described in the supplementary</w:t>
      </w:r>
      <w:r w:rsidR="00206ABC">
        <w:rPr>
          <w:rFonts w:ascii="Times New Roman" w:hAnsi="Times New Roman" w:cs="Times New Roman"/>
          <w:sz w:val="24"/>
          <w:szCs w:val="24"/>
        </w:rPr>
        <w:t xml:space="preserve"> appendix</w:t>
      </w:r>
      <w:r w:rsidR="00E13F4D">
        <w:rPr>
          <w:rFonts w:ascii="Times New Roman" w:hAnsi="Times New Roman" w:cs="Times New Roman"/>
          <w:sz w:val="24"/>
          <w:szCs w:val="24"/>
        </w:rPr>
        <w:t>.</w:t>
      </w:r>
    </w:p>
    <w:p w14:paraId="67949E94" w14:textId="4652806B" w:rsidR="0003758B" w:rsidRDefault="0003758B" w:rsidP="00F55C2C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6155479" w14:textId="2250B38D" w:rsidR="0003758B" w:rsidRPr="006B498D" w:rsidRDefault="00156D79" w:rsidP="00F55C2C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derived model was validated on the sorafenib arm of the second RCT (</w:t>
      </w:r>
      <w:r w:rsidRPr="006B498D">
        <w:rPr>
          <w:rFonts w:ascii="Times New Roman" w:hAnsi="Times New Roman" w:cs="Times New Roman"/>
          <w:sz w:val="24"/>
          <w:szCs w:val="24"/>
        </w:rPr>
        <w:t>sunitinib</w:t>
      </w:r>
      <w:r>
        <w:rPr>
          <w:rFonts w:ascii="Times New Roman" w:hAnsi="Times New Roman" w:cs="Times New Roman"/>
          <w:sz w:val="24"/>
          <w:szCs w:val="24"/>
        </w:rPr>
        <w:t xml:space="preserve"> trial).  </w:t>
      </w:r>
      <w:r w:rsidR="0003758B" w:rsidRPr="0003758B">
        <w:rPr>
          <w:rFonts w:ascii="Times New Roman" w:hAnsi="Times New Roman" w:cs="Times New Roman"/>
          <w:sz w:val="24"/>
          <w:szCs w:val="24"/>
        </w:rPr>
        <w:t xml:space="preserve">Kaplan-Meier (KM) survival curves according to the risk </w:t>
      </w:r>
      <w:r w:rsidR="003C0DD8">
        <w:rPr>
          <w:rFonts w:ascii="Times New Roman" w:hAnsi="Times New Roman" w:cs="Times New Roman"/>
          <w:sz w:val="24"/>
          <w:szCs w:val="24"/>
        </w:rPr>
        <w:t>categories</w:t>
      </w:r>
      <w:r w:rsidR="0003758B" w:rsidRPr="0003758B">
        <w:rPr>
          <w:rFonts w:ascii="Times New Roman" w:hAnsi="Times New Roman" w:cs="Times New Roman"/>
          <w:sz w:val="24"/>
          <w:szCs w:val="24"/>
        </w:rPr>
        <w:t xml:space="preserve"> were pl</w:t>
      </w:r>
      <w:r w:rsidR="00DD682F">
        <w:rPr>
          <w:rFonts w:ascii="Times New Roman" w:hAnsi="Times New Roman" w:cs="Times New Roman"/>
          <w:sz w:val="24"/>
          <w:szCs w:val="24"/>
        </w:rPr>
        <w:t>otted</w:t>
      </w:r>
      <w:r w:rsidR="00293EBC">
        <w:rPr>
          <w:rFonts w:ascii="Times New Roman" w:hAnsi="Times New Roman" w:cs="Times New Roman"/>
          <w:sz w:val="24"/>
          <w:szCs w:val="24"/>
        </w:rPr>
        <w:t xml:space="preserve"> and visually inspected for both</w:t>
      </w:r>
      <w:r w:rsidR="00DD682F">
        <w:rPr>
          <w:rFonts w:ascii="Times New Roman" w:hAnsi="Times New Roman" w:cs="Times New Roman"/>
          <w:sz w:val="24"/>
          <w:szCs w:val="24"/>
        </w:rPr>
        <w:t xml:space="preserve"> the training and validation sets. Median OS and </w:t>
      </w:r>
      <w:r w:rsidR="00870902">
        <w:rPr>
          <w:rFonts w:ascii="Times New Roman" w:hAnsi="Times New Roman" w:cs="Times New Roman"/>
          <w:sz w:val="24"/>
          <w:szCs w:val="24"/>
        </w:rPr>
        <w:t>HR</w:t>
      </w:r>
      <w:r w:rsidR="0003758B" w:rsidRPr="0003758B">
        <w:rPr>
          <w:rFonts w:ascii="Times New Roman" w:hAnsi="Times New Roman" w:cs="Times New Roman"/>
          <w:sz w:val="24"/>
          <w:szCs w:val="24"/>
        </w:rPr>
        <w:t xml:space="preserve"> were also calculated for each risk </w:t>
      </w:r>
      <w:r w:rsidR="003C0DD8">
        <w:rPr>
          <w:rFonts w:ascii="Times New Roman" w:hAnsi="Times New Roman" w:cs="Times New Roman"/>
          <w:sz w:val="24"/>
          <w:szCs w:val="24"/>
        </w:rPr>
        <w:t>category</w:t>
      </w:r>
      <w:r w:rsidR="0003758B" w:rsidRPr="0003758B">
        <w:rPr>
          <w:rFonts w:ascii="Times New Roman" w:hAnsi="Times New Roman" w:cs="Times New Roman"/>
          <w:sz w:val="24"/>
          <w:szCs w:val="24"/>
        </w:rPr>
        <w:t>.</w:t>
      </w:r>
    </w:p>
    <w:p w14:paraId="7F6F0F4E" w14:textId="5A0371DC" w:rsidR="003A346D" w:rsidRDefault="003A346D" w:rsidP="009A0EE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DFAF0A7" w14:textId="458A4F10" w:rsidR="00006456" w:rsidRPr="00D024BD" w:rsidRDefault="00006456" w:rsidP="009A0EE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024BD">
        <w:rPr>
          <w:rFonts w:ascii="Times New Roman" w:hAnsi="Times New Roman" w:cs="Times New Roman"/>
          <w:sz w:val="24"/>
          <w:szCs w:val="24"/>
        </w:rPr>
        <w:t>Model calibration</w:t>
      </w:r>
    </w:p>
    <w:p w14:paraId="09F4333F" w14:textId="55D34489" w:rsidR="00006456" w:rsidRDefault="00006456" w:rsidP="0000645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</w:t>
      </w:r>
      <w:r w:rsidRPr="006B498D">
        <w:rPr>
          <w:rFonts w:ascii="Times New Roman" w:hAnsi="Times New Roman" w:cs="Times New Roman"/>
          <w:sz w:val="24"/>
          <w:szCs w:val="24"/>
        </w:rPr>
        <w:t>odel</w:t>
      </w:r>
      <w:r>
        <w:rPr>
          <w:rFonts w:ascii="Times New Roman" w:hAnsi="Times New Roman" w:cs="Times New Roman"/>
          <w:sz w:val="24"/>
          <w:szCs w:val="24"/>
        </w:rPr>
        <w:t xml:space="preserve"> predictions according to the risk </w:t>
      </w:r>
      <w:r w:rsidR="009D5F0A">
        <w:rPr>
          <w:rFonts w:ascii="Times New Roman" w:hAnsi="Times New Roman" w:cs="Times New Roman"/>
          <w:sz w:val="24"/>
          <w:szCs w:val="24"/>
        </w:rPr>
        <w:t>categorie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B498D">
        <w:rPr>
          <w:rFonts w:ascii="Times New Roman" w:hAnsi="Times New Roman" w:cs="Times New Roman"/>
          <w:sz w:val="24"/>
          <w:szCs w:val="24"/>
        </w:rPr>
        <w:t xml:space="preserve">were visually </w:t>
      </w:r>
      <w:r>
        <w:rPr>
          <w:rFonts w:ascii="Times New Roman" w:hAnsi="Times New Roman" w:cs="Times New Roman"/>
          <w:sz w:val="24"/>
          <w:szCs w:val="24"/>
        </w:rPr>
        <w:t xml:space="preserve">inspected by overlaying the observed </w:t>
      </w:r>
      <w:r w:rsidRPr="006B498D">
        <w:rPr>
          <w:rFonts w:ascii="Times New Roman" w:hAnsi="Times New Roman" w:cs="Times New Roman"/>
          <w:sz w:val="24"/>
          <w:szCs w:val="24"/>
        </w:rPr>
        <w:t xml:space="preserve">KM </w:t>
      </w:r>
      <w:r>
        <w:rPr>
          <w:rFonts w:ascii="Times New Roman" w:hAnsi="Times New Roman" w:cs="Times New Roman"/>
          <w:sz w:val="24"/>
          <w:szCs w:val="24"/>
        </w:rPr>
        <w:t xml:space="preserve">and predicted mean survival </w:t>
      </w:r>
      <w:r w:rsidR="00A007AA">
        <w:rPr>
          <w:rFonts w:ascii="Times New Roman" w:hAnsi="Times New Roman" w:cs="Times New Roman"/>
          <w:sz w:val="24"/>
          <w:szCs w:val="24"/>
        </w:rPr>
        <w:t xml:space="preserve">curves </w:t>
      </w:r>
      <w:r>
        <w:rPr>
          <w:rFonts w:ascii="Times New Roman" w:hAnsi="Times New Roman" w:cs="Times New Roman"/>
          <w:sz w:val="24"/>
          <w:szCs w:val="24"/>
        </w:rPr>
        <w:t xml:space="preserve">into </w:t>
      </w:r>
      <w:r w:rsidRPr="006B498D">
        <w:rPr>
          <w:rFonts w:ascii="Times New Roman" w:hAnsi="Times New Roman" w:cs="Times New Roman"/>
          <w:sz w:val="24"/>
          <w:szCs w:val="24"/>
        </w:rPr>
        <w:t>one graph and examining how closely</w:t>
      </w:r>
      <w:r w:rsidR="007C149B">
        <w:rPr>
          <w:rFonts w:ascii="Times New Roman" w:hAnsi="Times New Roman" w:cs="Times New Roman"/>
          <w:sz w:val="24"/>
          <w:szCs w:val="24"/>
        </w:rPr>
        <w:t xml:space="preserve"> they agree.</w:t>
      </w:r>
      <w:r>
        <w:rPr>
          <w:rFonts w:ascii="Times New Roman" w:hAnsi="Times New Roman" w:cs="Times New Roman"/>
          <w:sz w:val="24"/>
          <w:szCs w:val="24"/>
        </w:rPr>
        <w:t xml:space="preserve"> In addition to </w:t>
      </w:r>
      <w:r w:rsidR="0064301D">
        <w:rPr>
          <w:rFonts w:ascii="Times New Roman" w:hAnsi="Times New Roman" w:cs="Times New Roman"/>
          <w:sz w:val="24"/>
          <w:szCs w:val="24"/>
        </w:rPr>
        <w:t>this</w:t>
      </w:r>
      <w:r>
        <w:rPr>
          <w:rFonts w:ascii="Times New Roman" w:hAnsi="Times New Roman" w:cs="Times New Roman"/>
          <w:sz w:val="24"/>
          <w:szCs w:val="24"/>
        </w:rPr>
        <w:t xml:space="preserve">, the corresponding observed versus predicted median survival </w:t>
      </w:r>
      <w:r w:rsidR="00BA7557">
        <w:rPr>
          <w:rFonts w:ascii="Times New Roman" w:hAnsi="Times New Roman" w:cs="Times New Roman"/>
          <w:sz w:val="24"/>
          <w:szCs w:val="24"/>
        </w:rPr>
        <w:t xml:space="preserve">as well as observed versus predicted percentage survival at 12 months </w:t>
      </w:r>
      <w:r>
        <w:rPr>
          <w:rFonts w:ascii="Times New Roman" w:hAnsi="Times New Roman" w:cs="Times New Roman"/>
          <w:sz w:val="24"/>
          <w:szCs w:val="24"/>
        </w:rPr>
        <w:t>w</w:t>
      </w:r>
      <w:r w:rsidR="00BA7557">
        <w:rPr>
          <w:rFonts w:ascii="Times New Roman" w:hAnsi="Times New Roman" w:cs="Times New Roman"/>
          <w:sz w:val="24"/>
          <w:szCs w:val="24"/>
        </w:rPr>
        <w:t>ere</w:t>
      </w:r>
      <w:r>
        <w:rPr>
          <w:rFonts w:ascii="Times New Roman" w:hAnsi="Times New Roman" w:cs="Times New Roman"/>
          <w:sz w:val="24"/>
          <w:szCs w:val="24"/>
        </w:rPr>
        <w:t xml:space="preserve"> derived and </w:t>
      </w:r>
      <w:r w:rsidR="00C05792">
        <w:rPr>
          <w:rFonts w:ascii="Times New Roman" w:hAnsi="Times New Roman" w:cs="Times New Roman"/>
          <w:sz w:val="24"/>
          <w:szCs w:val="24"/>
        </w:rPr>
        <w:t>reported</w:t>
      </w:r>
      <w:r>
        <w:rPr>
          <w:rFonts w:ascii="Times New Roman" w:hAnsi="Times New Roman" w:cs="Times New Roman"/>
          <w:sz w:val="24"/>
          <w:szCs w:val="24"/>
        </w:rPr>
        <w:t>.</w:t>
      </w:r>
      <w:r w:rsidR="003A346D">
        <w:rPr>
          <w:rFonts w:ascii="Times New Roman" w:hAnsi="Times New Roman" w:cs="Times New Roman"/>
          <w:sz w:val="24"/>
          <w:szCs w:val="24"/>
        </w:rPr>
        <w:t xml:space="preserve"> </w:t>
      </w:r>
      <w:r w:rsidR="00C05792">
        <w:rPr>
          <w:rFonts w:ascii="Times New Roman" w:hAnsi="Times New Roman" w:cs="Times New Roman"/>
          <w:sz w:val="24"/>
          <w:szCs w:val="24"/>
        </w:rPr>
        <w:t>This was carried out for both training and validation sets.</w:t>
      </w:r>
    </w:p>
    <w:p w14:paraId="48854A78" w14:textId="77777777" w:rsidR="003875C1" w:rsidRDefault="003875C1" w:rsidP="009A0EE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0EF452D" w14:textId="689449A0" w:rsidR="00006456" w:rsidRPr="00D024BD" w:rsidRDefault="00006456" w:rsidP="009A0EE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024BD">
        <w:rPr>
          <w:rFonts w:ascii="Times New Roman" w:hAnsi="Times New Roman" w:cs="Times New Roman"/>
          <w:sz w:val="24"/>
          <w:szCs w:val="24"/>
        </w:rPr>
        <w:lastRenderedPageBreak/>
        <w:t>Model discrimination</w:t>
      </w:r>
    </w:p>
    <w:p w14:paraId="771B02C2" w14:textId="529FA991" w:rsidR="00A23DEC" w:rsidRDefault="00A23DEC" w:rsidP="009A0EE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B498D">
        <w:rPr>
          <w:rFonts w:ascii="Times New Roman" w:hAnsi="Times New Roman" w:cs="Times New Roman"/>
          <w:sz w:val="24"/>
          <w:szCs w:val="24"/>
        </w:rPr>
        <w:t xml:space="preserve">Model </w:t>
      </w:r>
      <w:r w:rsidR="004822BB">
        <w:rPr>
          <w:rFonts w:ascii="Times New Roman" w:hAnsi="Times New Roman" w:cs="Times New Roman"/>
          <w:sz w:val="24"/>
          <w:szCs w:val="24"/>
        </w:rPr>
        <w:t>discriminative performance</w:t>
      </w:r>
      <w:r w:rsidRPr="006B498D">
        <w:rPr>
          <w:rFonts w:ascii="Times New Roman" w:hAnsi="Times New Roman" w:cs="Times New Roman"/>
          <w:sz w:val="24"/>
          <w:szCs w:val="24"/>
        </w:rPr>
        <w:t xml:space="preserve"> </w:t>
      </w:r>
      <w:r w:rsidRPr="00E507C3">
        <w:rPr>
          <w:rFonts w:ascii="Times New Roman" w:hAnsi="Times New Roman" w:cs="Times New Roman"/>
          <w:sz w:val="24"/>
          <w:szCs w:val="24"/>
        </w:rPr>
        <w:t xml:space="preserve">was </w:t>
      </w:r>
      <w:r w:rsidR="00A729A4" w:rsidRPr="00E507C3">
        <w:rPr>
          <w:rFonts w:ascii="Times New Roman" w:hAnsi="Times New Roman" w:cs="Times New Roman"/>
          <w:sz w:val="24"/>
          <w:szCs w:val="24"/>
        </w:rPr>
        <w:t xml:space="preserve">measured </w:t>
      </w:r>
      <w:r w:rsidRPr="00E507C3">
        <w:rPr>
          <w:rFonts w:ascii="Times New Roman" w:hAnsi="Times New Roman" w:cs="Times New Roman"/>
          <w:sz w:val="24"/>
          <w:szCs w:val="24"/>
        </w:rPr>
        <w:t xml:space="preserve">using </w:t>
      </w:r>
      <w:r w:rsidR="009F0F7C" w:rsidRPr="00E507C3">
        <w:rPr>
          <w:rFonts w:ascii="Times New Roman" w:hAnsi="Times New Roman" w:cs="Times New Roman"/>
          <w:sz w:val="24"/>
          <w:szCs w:val="24"/>
        </w:rPr>
        <w:t>Harrel</w:t>
      </w:r>
      <w:r w:rsidR="00DB3E40" w:rsidRPr="00E507C3">
        <w:rPr>
          <w:rFonts w:ascii="Times New Roman" w:hAnsi="Times New Roman" w:cs="Times New Roman"/>
          <w:sz w:val="24"/>
          <w:szCs w:val="24"/>
        </w:rPr>
        <w:t>l’s c-index</w:t>
      </w:r>
      <w:r w:rsidR="00DB3E40" w:rsidRPr="00E507C3">
        <w:rPr>
          <w:rFonts w:ascii="Times New Roman" w:hAnsi="Times New Roman" w:cs="Times New Roman"/>
          <w:sz w:val="24"/>
          <w:szCs w:val="24"/>
        </w:rPr>
        <w:fldChar w:fldCharType="begin"/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ewson&lt;/Author&gt;&lt;Year&gt;2010&lt;/Year&gt;&lt;RecNum&gt;56&lt;/RecNum&gt;&lt;DisplayText&gt;(23)&lt;/DisplayText&gt;&lt;record&gt;&lt;rec-number&gt;56&lt;/rec-number&gt;&lt;foreign-keys&gt;&lt;key app="EN" db-id="wsd92ffe2ed05de2wt65vx5tdrwwvx5vwvvx" timestamp="1542642653"&gt;56&lt;/key&gt;&lt;/foreign-keys&gt;&lt;ref-type name="Journal Article"&gt;17&lt;/ref-type&gt;&lt;contributors&gt;&lt;authors&gt;&lt;author&gt;Newson, Roger B&lt;/author&gt;&lt;/authors&gt;&lt;/contributors&gt;&lt;titles&gt;&lt;title&gt;Comparing the predictive powers of survival models using Harrell&amp;apos;s C or Somers&amp;apos; D&lt;/title&gt;&lt;secondary-title&gt;Stata Journal&lt;/secondary-title&gt;&lt;/titles&gt;&lt;periodical&gt;&lt;full-title&gt;Stata Journal&lt;/full-title&gt;&lt;/periodical&gt;&lt;pages&gt;339&lt;/pages&gt;&lt;volume&gt;10&lt;/volume&gt;&lt;number&gt;3&lt;/number&gt;&lt;dates&gt;&lt;year&gt;2010&lt;/year&gt;&lt;/dates&gt;&lt;isbn&gt;1536-867X&lt;/isbn&gt;&lt;urls&gt;&lt;/urls&gt;&lt;/record&gt;&lt;/Cite&gt;&lt;/EndNote&gt;</w:instrText>
      </w:r>
      <w:r w:rsidR="00DB3E40" w:rsidRPr="00E507C3">
        <w:rPr>
          <w:rFonts w:ascii="Times New Roman" w:hAnsi="Times New Roman" w:cs="Times New Roman"/>
          <w:sz w:val="24"/>
          <w:szCs w:val="24"/>
        </w:rPr>
        <w:fldChar w:fldCharType="separate"/>
      </w:r>
      <w:r w:rsidR="000E7734">
        <w:rPr>
          <w:rFonts w:ascii="Times New Roman" w:hAnsi="Times New Roman" w:cs="Times New Roman"/>
          <w:noProof/>
          <w:sz w:val="24"/>
          <w:szCs w:val="24"/>
        </w:rPr>
        <w:t>(23)</w:t>
      </w:r>
      <w:r w:rsidR="00DB3E40" w:rsidRPr="00E507C3">
        <w:rPr>
          <w:rFonts w:ascii="Times New Roman" w:hAnsi="Times New Roman" w:cs="Times New Roman"/>
          <w:sz w:val="24"/>
          <w:szCs w:val="24"/>
        </w:rPr>
        <w:fldChar w:fldCharType="end"/>
      </w:r>
      <w:r w:rsidR="00DB3E40" w:rsidRPr="00E507C3">
        <w:rPr>
          <w:rFonts w:ascii="Times New Roman" w:hAnsi="Times New Roman" w:cs="Times New Roman"/>
          <w:sz w:val="24"/>
          <w:szCs w:val="24"/>
        </w:rPr>
        <w:t xml:space="preserve"> </w:t>
      </w:r>
      <w:r w:rsidR="009F0F7C" w:rsidRPr="00E507C3">
        <w:rPr>
          <w:rFonts w:ascii="Times New Roman" w:hAnsi="Times New Roman" w:cs="Times New Roman"/>
          <w:sz w:val="24"/>
          <w:szCs w:val="24"/>
        </w:rPr>
        <w:t>and Royston-</w:t>
      </w:r>
      <w:proofErr w:type="spellStart"/>
      <w:r w:rsidR="009F0F7C" w:rsidRPr="00E507C3">
        <w:rPr>
          <w:rFonts w:ascii="Times New Roman" w:hAnsi="Times New Roman" w:cs="Times New Roman"/>
          <w:sz w:val="24"/>
          <w:szCs w:val="24"/>
        </w:rPr>
        <w:t>Sauerbrei’s</w:t>
      </w:r>
      <w:proofErr w:type="spellEnd"/>
      <w:r w:rsidR="009F0F7C" w:rsidRPr="00E507C3">
        <w:rPr>
          <w:rFonts w:ascii="Times New Roman" w:hAnsi="Times New Roman" w:cs="Times New Roman"/>
          <w:sz w:val="24"/>
          <w:szCs w:val="24"/>
        </w:rPr>
        <w:t xml:space="preserve"> R</w:t>
      </w:r>
      <w:r w:rsidR="009F0F7C" w:rsidRPr="00E507C3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9F0F7C" w:rsidRPr="00E507C3">
        <w:rPr>
          <w:rFonts w:ascii="Times New Roman" w:hAnsi="Times New Roman" w:cs="Times New Roman"/>
          <w:sz w:val="24"/>
          <w:szCs w:val="24"/>
          <w:vertAlign w:val="subscript"/>
        </w:rPr>
        <w:t>D</w:t>
      </w:r>
      <w:r w:rsidR="00CC301D" w:rsidRPr="006C2394">
        <w:rPr>
          <w:rFonts w:ascii="Times New Roman" w:hAnsi="Times New Roman" w:cs="Times New Roman"/>
          <w:sz w:val="24"/>
          <w:szCs w:val="24"/>
        </w:rPr>
        <w:fldChar w:fldCharType="begin"/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oyston&lt;/Author&gt;&lt;Year&gt;2004&lt;/Year&gt;&lt;RecNum&gt;12&lt;/RecNum&gt;&lt;DisplayText&gt;(24)&lt;/DisplayText&gt;&lt;record&gt;&lt;rec-number&gt;12&lt;/rec-number&gt;&lt;foreign-keys&gt;&lt;key app="EN" db-id="tpatfa5tt2erf3e50vrxrtdzwrt2sfvrd9ze" timestamp="1535100878"&gt;12&lt;/key&gt;&lt;/foreign-keys&gt;&lt;ref-type name="Journal Article"&gt;17&lt;/ref-type&gt;&lt;contributors&gt;&lt;authors&gt;&lt;author&gt;Royston, P.&lt;/author&gt;&lt;author&gt;Sauerbrei, W.&lt;/author&gt;&lt;/authors&gt;&lt;/contributors&gt;&lt;auth-address&gt;Cancer Division, MRC Clinical Trials Unit, London NW1 2DA, UK. patrick.royston@ctu.mrc.ac.uk&lt;/auth-address&gt;&lt;titles&gt;&lt;title&gt;A new measure of prognostic separation in survival data&lt;/title&gt;&lt;secondary-title&gt;Stat Med&lt;/secondary-title&gt;&lt;/titles&gt;&lt;periodical&gt;&lt;full-title&gt;Stat Med&lt;/full-title&gt;&lt;/periodical&gt;&lt;pages&gt;723-48&lt;/pages&gt;&lt;volume&gt;23&lt;/volume&gt;&lt;number&gt;5&lt;/number&gt;&lt;keywords&gt;&lt;keyword&gt;Brain Neoplasms/drug therapy&lt;/keyword&gt;&lt;keyword&gt;Breast Neoplasms/drug therapy/surgery&lt;/keyword&gt;&lt;keyword&gt;Clinical Trials as Topic/statistics &amp;amp; numerical data&lt;/keyword&gt;&lt;keyword&gt;Germany&lt;/keyword&gt;&lt;keyword&gt;Glioma/drug therapy&lt;/keyword&gt;&lt;keyword&gt;Humans&lt;/keyword&gt;&lt;keyword&gt;Liver Cirrhosis, Biliary/therapy&lt;/keyword&gt;&lt;keyword&gt;*Models, Statistical&lt;/keyword&gt;&lt;keyword&gt;Multicenter Studies as Topic/statistics &amp;amp; numerical data&lt;/keyword&gt;&lt;keyword&gt;Multivariate Analysis&lt;/keyword&gt;&lt;keyword&gt;Prognosis&lt;/keyword&gt;&lt;keyword&gt;*Survival Analysis&lt;/keyword&gt;&lt;/keywords&gt;&lt;dates&gt;&lt;year&gt;2004&lt;/year&gt;&lt;pub-dates&gt;&lt;date&gt;Mar 15&lt;/date&gt;&lt;/pub-dates&gt;&lt;/dates&gt;&lt;isbn&gt;0277-6715 (Print)&amp;#xD;0277-6715 (Linking)&lt;/isbn&gt;&lt;accession-num&gt;14981672&lt;/accession-num&gt;&lt;urls&gt;&lt;related-urls&gt;&lt;url&gt;https://www.ncbi.nlm.nih.gov/pubmed/14981672&lt;/url&gt;&lt;/related-urls&gt;&lt;/urls&gt;&lt;electronic-resource-num&gt;10.1002/sim.1621&lt;/electronic-resource-num&gt;&lt;/record&gt;&lt;/Cite&gt;&lt;/EndNote&gt;</w:instrText>
      </w:r>
      <w:r w:rsidR="00CC301D" w:rsidRPr="006C2394">
        <w:rPr>
          <w:rFonts w:ascii="Times New Roman" w:hAnsi="Times New Roman" w:cs="Times New Roman"/>
          <w:sz w:val="24"/>
          <w:szCs w:val="24"/>
        </w:rPr>
        <w:fldChar w:fldCharType="separate"/>
      </w:r>
      <w:r w:rsidR="000E7734">
        <w:rPr>
          <w:rFonts w:ascii="Times New Roman" w:hAnsi="Times New Roman" w:cs="Times New Roman"/>
          <w:noProof/>
          <w:sz w:val="24"/>
          <w:szCs w:val="24"/>
        </w:rPr>
        <w:t>(24)</w:t>
      </w:r>
      <w:r w:rsidR="00CC301D" w:rsidRPr="006C2394">
        <w:rPr>
          <w:rFonts w:ascii="Times New Roman" w:hAnsi="Times New Roman" w:cs="Times New Roman"/>
          <w:sz w:val="24"/>
          <w:szCs w:val="24"/>
        </w:rPr>
        <w:fldChar w:fldCharType="end"/>
      </w:r>
      <w:r w:rsidR="004822BB">
        <w:rPr>
          <w:rFonts w:ascii="Times New Roman" w:hAnsi="Times New Roman" w:cs="Times New Roman"/>
          <w:sz w:val="24"/>
          <w:szCs w:val="24"/>
        </w:rPr>
        <w:t>.</w:t>
      </w:r>
      <w:r w:rsidR="009F0F7C" w:rsidRPr="00E507C3">
        <w:rPr>
          <w:rFonts w:ascii="Times New Roman" w:hAnsi="Times New Roman" w:cs="Times New Roman"/>
          <w:sz w:val="24"/>
          <w:szCs w:val="24"/>
        </w:rPr>
        <w:t xml:space="preserve"> </w:t>
      </w:r>
      <w:r w:rsidR="005377E9" w:rsidRPr="00E507C3">
        <w:rPr>
          <w:rFonts w:ascii="Times New Roman" w:hAnsi="Times New Roman" w:cs="Times New Roman"/>
          <w:sz w:val="24"/>
          <w:szCs w:val="24"/>
        </w:rPr>
        <w:t xml:space="preserve">Harrell’s c-index </w:t>
      </w:r>
      <w:r w:rsidR="00CA032E">
        <w:rPr>
          <w:rFonts w:ascii="Times New Roman" w:hAnsi="Times New Roman" w:cs="Times New Roman"/>
          <w:sz w:val="24"/>
          <w:szCs w:val="24"/>
        </w:rPr>
        <w:t xml:space="preserve">measures the proportion of patient pairs where the </w:t>
      </w:r>
      <w:r w:rsidR="00D81029">
        <w:rPr>
          <w:rFonts w:ascii="Times New Roman" w:hAnsi="Times New Roman" w:cs="Times New Roman"/>
          <w:sz w:val="24"/>
          <w:szCs w:val="24"/>
        </w:rPr>
        <w:t xml:space="preserve">survival </w:t>
      </w:r>
      <w:r w:rsidR="00CA032E">
        <w:rPr>
          <w:rFonts w:ascii="Times New Roman" w:hAnsi="Times New Roman" w:cs="Times New Roman"/>
          <w:sz w:val="24"/>
          <w:szCs w:val="24"/>
        </w:rPr>
        <w:t>predictions and observed outcomes are in agreement</w:t>
      </w:r>
      <w:r w:rsidR="00C45159">
        <w:rPr>
          <w:rFonts w:ascii="Times New Roman" w:hAnsi="Times New Roman" w:cs="Times New Roman"/>
          <w:sz w:val="24"/>
          <w:szCs w:val="24"/>
        </w:rPr>
        <w:t xml:space="preserve"> with respect to rank</w:t>
      </w:r>
      <w:r w:rsidR="00CA032E">
        <w:rPr>
          <w:rFonts w:ascii="Times New Roman" w:hAnsi="Times New Roman" w:cs="Times New Roman"/>
          <w:sz w:val="24"/>
          <w:szCs w:val="24"/>
        </w:rPr>
        <w:t xml:space="preserve">. </w:t>
      </w:r>
      <w:r w:rsidR="00CA032E" w:rsidRPr="00E507C3">
        <w:rPr>
          <w:rFonts w:ascii="Times New Roman" w:hAnsi="Times New Roman" w:cs="Times New Roman"/>
          <w:sz w:val="24"/>
          <w:szCs w:val="24"/>
        </w:rPr>
        <w:t>R</w:t>
      </w:r>
      <w:r w:rsidR="00CA032E" w:rsidRPr="00E507C3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CA032E" w:rsidRPr="00E507C3">
        <w:rPr>
          <w:rFonts w:ascii="Times New Roman" w:hAnsi="Times New Roman" w:cs="Times New Roman"/>
          <w:sz w:val="24"/>
          <w:szCs w:val="24"/>
          <w:vertAlign w:val="subscript"/>
        </w:rPr>
        <w:t>D</w:t>
      </w:r>
      <w:r w:rsidR="00D81029">
        <w:rPr>
          <w:rFonts w:ascii="Times New Roman" w:hAnsi="Times New Roman" w:cs="Times New Roman"/>
          <w:sz w:val="24"/>
          <w:szCs w:val="24"/>
        </w:rPr>
        <w:t xml:space="preserve"> assesses the level of explained variation on the log relative hazard scale.</w:t>
      </w:r>
      <w:r w:rsidR="00CA032E">
        <w:rPr>
          <w:rFonts w:ascii="Times New Roman" w:hAnsi="Times New Roman" w:cs="Times New Roman"/>
          <w:sz w:val="24"/>
          <w:szCs w:val="24"/>
        </w:rPr>
        <w:t xml:space="preserve"> </w:t>
      </w:r>
      <w:r w:rsidRPr="006B498D">
        <w:rPr>
          <w:rFonts w:ascii="Times New Roman" w:hAnsi="Times New Roman" w:cs="Times New Roman"/>
          <w:sz w:val="24"/>
          <w:szCs w:val="24"/>
        </w:rPr>
        <w:t xml:space="preserve"> </w:t>
      </w:r>
      <w:r w:rsidR="00683146">
        <w:rPr>
          <w:rFonts w:ascii="Times New Roman" w:hAnsi="Times New Roman" w:cs="Times New Roman"/>
          <w:sz w:val="24"/>
          <w:szCs w:val="24"/>
        </w:rPr>
        <w:t xml:space="preserve">Model parameters derived from the training set were first applied to the validation set before calculation of Harrell’s </w:t>
      </w:r>
      <w:r w:rsidR="00A221F1">
        <w:rPr>
          <w:rFonts w:ascii="Times New Roman" w:hAnsi="Times New Roman" w:cs="Times New Roman"/>
          <w:sz w:val="24"/>
          <w:szCs w:val="24"/>
        </w:rPr>
        <w:t>c-</w:t>
      </w:r>
      <w:r w:rsidR="00683146">
        <w:rPr>
          <w:rFonts w:ascii="Times New Roman" w:hAnsi="Times New Roman" w:cs="Times New Roman"/>
          <w:sz w:val="24"/>
          <w:szCs w:val="24"/>
        </w:rPr>
        <w:t>index</w:t>
      </w:r>
      <w:r w:rsidR="00D638FE">
        <w:rPr>
          <w:rFonts w:ascii="Times New Roman" w:hAnsi="Times New Roman" w:cs="Times New Roman"/>
          <w:sz w:val="24"/>
          <w:szCs w:val="24"/>
        </w:rPr>
        <w:t xml:space="preserve"> and </w:t>
      </w:r>
      <w:r w:rsidR="00D638FE" w:rsidRPr="00E507C3">
        <w:rPr>
          <w:rFonts w:ascii="Times New Roman" w:hAnsi="Times New Roman" w:cs="Times New Roman"/>
          <w:sz w:val="24"/>
          <w:szCs w:val="24"/>
        </w:rPr>
        <w:t>R</w:t>
      </w:r>
      <w:r w:rsidR="00D638FE" w:rsidRPr="00E507C3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D638FE" w:rsidRPr="00E507C3">
        <w:rPr>
          <w:rFonts w:ascii="Times New Roman" w:hAnsi="Times New Roman" w:cs="Times New Roman"/>
          <w:sz w:val="24"/>
          <w:szCs w:val="24"/>
          <w:vertAlign w:val="subscript"/>
        </w:rPr>
        <w:t>D</w:t>
      </w:r>
      <w:r w:rsidR="00683146">
        <w:rPr>
          <w:rFonts w:ascii="Times New Roman" w:hAnsi="Times New Roman" w:cs="Times New Roman"/>
          <w:sz w:val="24"/>
          <w:szCs w:val="24"/>
        </w:rPr>
        <w:t xml:space="preserve">. </w:t>
      </w:r>
      <w:r w:rsidR="0089338A" w:rsidRPr="006B498D">
        <w:rPr>
          <w:rFonts w:ascii="Times New Roman" w:hAnsi="Times New Roman" w:cs="Times New Roman"/>
          <w:sz w:val="24"/>
          <w:szCs w:val="24"/>
        </w:rPr>
        <w:t>A higher value of Harrell’s</w:t>
      </w:r>
      <w:r w:rsidR="00A221F1">
        <w:rPr>
          <w:rFonts w:ascii="Times New Roman" w:hAnsi="Times New Roman" w:cs="Times New Roman"/>
          <w:sz w:val="24"/>
          <w:szCs w:val="24"/>
        </w:rPr>
        <w:t xml:space="preserve"> c-index</w:t>
      </w:r>
      <w:r w:rsidR="0089338A" w:rsidRPr="006B498D">
        <w:rPr>
          <w:rFonts w:ascii="Times New Roman" w:hAnsi="Times New Roman" w:cs="Times New Roman"/>
          <w:sz w:val="24"/>
          <w:szCs w:val="24"/>
        </w:rPr>
        <w:t xml:space="preserve"> </w:t>
      </w:r>
      <w:r w:rsidR="00D638FE">
        <w:rPr>
          <w:rFonts w:ascii="Times New Roman" w:hAnsi="Times New Roman" w:cs="Times New Roman"/>
          <w:sz w:val="24"/>
          <w:szCs w:val="24"/>
        </w:rPr>
        <w:t xml:space="preserve">and </w:t>
      </w:r>
      <w:r w:rsidR="00D638FE" w:rsidRPr="00E507C3">
        <w:rPr>
          <w:rFonts w:ascii="Times New Roman" w:hAnsi="Times New Roman" w:cs="Times New Roman"/>
          <w:sz w:val="24"/>
          <w:szCs w:val="24"/>
        </w:rPr>
        <w:t>R</w:t>
      </w:r>
      <w:r w:rsidR="00D638FE" w:rsidRPr="00E507C3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D638FE" w:rsidRPr="00E507C3">
        <w:rPr>
          <w:rFonts w:ascii="Times New Roman" w:hAnsi="Times New Roman" w:cs="Times New Roman"/>
          <w:sz w:val="24"/>
          <w:szCs w:val="24"/>
          <w:vertAlign w:val="subscript"/>
        </w:rPr>
        <w:t>D</w:t>
      </w:r>
      <w:r w:rsidR="00D638FE" w:rsidRPr="006B498D">
        <w:rPr>
          <w:rFonts w:ascii="Times New Roman" w:hAnsi="Times New Roman" w:cs="Times New Roman"/>
          <w:sz w:val="24"/>
          <w:szCs w:val="24"/>
        </w:rPr>
        <w:t xml:space="preserve"> </w:t>
      </w:r>
      <w:r w:rsidR="0089338A" w:rsidRPr="006B498D">
        <w:rPr>
          <w:rFonts w:ascii="Times New Roman" w:hAnsi="Times New Roman" w:cs="Times New Roman"/>
          <w:sz w:val="24"/>
          <w:szCs w:val="24"/>
        </w:rPr>
        <w:t>is indicative of better model discrimination.</w:t>
      </w:r>
    </w:p>
    <w:p w14:paraId="26944875" w14:textId="31EE8AB4" w:rsidR="00EA0683" w:rsidRDefault="00EA0683" w:rsidP="00EA0683">
      <w:pPr>
        <w:spacing w:after="0" w:line="480" w:lineRule="auto"/>
        <w:jc w:val="both"/>
        <w:rPr>
          <w:rFonts w:ascii="Times New Roman" w:hAnsi="Times New Roman" w:cs="Times New Roman"/>
          <w:b/>
          <w:color w:val="FF0000"/>
          <w:sz w:val="24"/>
          <w:szCs w:val="24"/>
        </w:rPr>
      </w:pPr>
    </w:p>
    <w:p w14:paraId="274BF7DB" w14:textId="68620D37" w:rsidR="00413D61" w:rsidRPr="00D024BD" w:rsidRDefault="002C78FA" w:rsidP="00EA068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024BD">
        <w:rPr>
          <w:rFonts w:ascii="Times New Roman" w:hAnsi="Times New Roman" w:cs="Times New Roman"/>
          <w:sz w:val="24"/>
          <w:szCs w:val="24"/>
        </w:rPr>
        <w:t>M</w:t>
      </w:r>
      <w:r w:rsidR="00413D61" w:rsidRPr="00D024BD">
        <w:rPr>
          <w:rFonts w:ascii="Times New Roman" w:hAnsi="Times New Roman" w:cs="Times New Roman"/>
          <w:sz w:val="24"/>
          <w:szCs w:val="24"/>
        </w:rPr>
        <w:t>issing</w:t>
      </w:r>
      <w:r w:rsidRPr="00D024BD">
        <w:rPr>
          <w:rFonts w:ascii="Times New Roman" w:hAnsi="Times New Roman" w:cs="Times New Roman"/>
          <w:sz w:val="24"/>
          <w:szCs w:val="24"/>
        </w:rPr>
        <w:t xml:space="preserve"> data</w:t>
      </w:r>
    </w:p>
    <w:p w14:paraId="1C8192EF" w14:textId="0DB16160" w:rsidR="00413D61" w:rsidRPr="00307312" w:rsidRDefault="00413D61" w:rsidP="00413D61">
      <w:pPr>
        <w:spacing w:after="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order to investigate the nature of missingness and its effect on the final model parameters, multiple imputation of missing data using chained </w:t>
      </w:r>
      <w:proofErr w:type="gram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equations</w:t>
      </w:r>
      <w:proofErr w:type="gramEnd"/>
      <w:r w:rsidR="00D87586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SYWdodW5hdGhhbjwvQXV0aG9yPjxZZWFyPjIwMDE8L1ll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</w:fldData>
        </w:fldChar>
      </w:r>
      <w:r w:rsidR="000E7734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0E773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SYWdodW5hdGhhbjwvQXV0aG9yPjxZZWFyPjIwMDE8L1ll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</w:fldData>
        </w:fldChar>
      </w:r>
      <w:r w:rsidR="000E7734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0E7734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0E773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D87586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0E7734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25-27)</w:t>
      </w:r>
      <w:r w:rsidR="00D87586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as undertaken and coefficients and p-values between the complete case final model and the one with the imputed data were compared for any divergence. </w:t>
      </w:r>
    </w:p>
    <w:p w14:paraId="2BB366F5" w14:textId="77777777" w:rsidR="00413D61" w:rsidRPr="00EA0683" w:rsidRDefault="00413D61" w:rsidP="00EA0683">
      <w:pPr>
        <w:spacing w:after="0" w:line="480" w:lineRule="auto"/>
        <w:jc w:val="both"/>
        <w:rPr>
          <w:rFonts w:ascii="Times New Roman" w:hAnsi="Times New Roman" w:cs="Times New Roman"/>
          <w:b/>
          <w:color w:val="FF0000"/>
          <w:sz w:val="24"/>
          <w:szCs w:val="24"/>
        </w:rPr>
      </w:pPr>
    </w:p>
    <w:p w14:paraId="6CC78518" w14:textId="704B3E55" w:rsidR="00600F76" w:rsidRPr="006B498D" w:rsidRDefault="00600F76" w:rsidP="009A0EE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8A2BB01" w14:textId="787A560F" w:rsidR="00A23DEC" w:rsidRPr="006B498D" w:rsidRDefault="00A23DEC" w:rsidP="009A0EE8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6B498D">
        <w:rPr>
          <w:rFonts w:ascii="Times New Roman" w:hAnsi="Times New Roman" w:cs="Times New Roman"/>
          <w:b/>
          <w:sz w:val="24"/>
          <w:szCs w:val="24"/>
        </w:rPr>
        <w:t>RESULTS</w:t>
      </w:r>
    </w:p>
    <w:p w14:paraId="05ECE95D" w14:textId="5571EA80" w:rsidR="00A23DEC" w:rsidRDefault="00260863" w:rsidP="009A0EE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oth</w:t>
      </w:r>
      <w:r w:rsidR="004C0280">
        <w:rPr>
          <w:rFonts w:ascii="Times New Roman" w:hAnsi="Times New Roman" w:cs="Times New Roman"/>
          <w:sz w:val="24"/>
          <w:szCs w:val="24"/>
        </w:rPr>
        <w:t xml:space="preserve"> sorafenib arms</w:t>
      </w:r>
      <w:r w:rsidR="00A23DEC" w:rsidRPr="006B498D">
        <w:rPr>
          <w:rFonts w:ascii="Times New Roman" w:hAnsi="Times New Roman" w:cs="Times New Roman"/>
          <w:sz w:val="24"/>
          <w:szCs w:val="24"/>
        </w:rPr>
        <w:t xml:space="preserve"> had similar baseline features</w:t>
      </w:r>
      <w:r w:rsidR="008F0E45">
        <w:rPr>
          <w:rFonts w:ascii="Times New Roman" w:hAnsi="Times New Roman" w:cs="Times New Roman"/>
          <w:sz w:val="24"/>
          <w:szCs w:val="24"/>
        </w:rPr>
        <w:t xml:space="preserve"> (Table 1)</w:t>
      </w:r>
      <w:r w:rsidR="00145807">
        <w:rPr>
          <w:rFonts w:ascii="Times New Roman" w:hAnsi="Times New Roman" w:cs="Times New Roman"/>
          <w:sz w:val="24"/>
          <w:szCs w:val="24"/>
        </w:rPr>
        <w:t xml:space="preserve"> with the exception of the presence of Child-Pugh B patients (n=46) in the brivanib trial patients</w:t>
      </w:r>
      <w:r w:rsidR="009C18F8">
        <w:rPr>
          <w:rFonts w:ascii="Times New Roman" w:hAnsi="Times New Roman" w:cs="Times New Roman"/>
          <w:sz w:val="24"/>
          <w:szCs w:val="24"/>
        </w:rPr>
        <w:t xml:space="preserve"> (none in the sunitinib trial)</w:t>
      </w:r>
      <w:r w:rsidR="005C78C6">
        <w:rPr>
          <w:rFonts w:ascii="Times New Roman" w:hAnsi="Times New Roman" w:cs="Times New Roman"/>
          <w:sz w:val="24"/>
          <w:szCs w:val="24"/>
        </w:rPr>
        <w:t xml:space="preserve">. </w:t>
      </w:r>
      <w:r w:rsidR="00A23DEC" w:rsidRPr="006B498D">
        <w:rPr>
          <w:rFonts w:ascii="Times New Roman" w:hAnsi="Times New Roman" w:cs="Times New Roman"/>
          <w:sz w:val="24"/>
          <w:szCs w:val="24"/>
        </w:rPr>
        <w:t xml:space="preserve">Comparing the KM plots between the </w:t>
      </w:r>
      <w:r w:rsidR="00940B89">
        <w:rPr>
          <w:rFonts w:ascii="Times New Roman" w:hAnsi="Times New Roman" w:cs="Times New Roman"/>
          <w:sz w:val="24"/>
          <w:szCs w:val="24"/>
        </w:rPr>
        <w:t>t</w:t>
      </w:r>
      <w:r w:rsidR="00EE6876">
        <w:rPr>
          <w:rFonts w:ascii="Times New Roman" w:hAnsi="Times New Roman" w:cs="Times New Roman"/>
          <w:sz w:val="24"/>
          <w:szCs w:val="24"/>
        </w:rPr>
        <w:t>wo</w:t>
      </w:r>
      <w:r w:rsidR="00940B89">
        <w:rPr>
          <w:rFonts w:ascii="Times New Roman" w:hAnsi="Times New Roman" w:cs="Times New Roman"/>
          <w:sz w:val="24"/>
          <w:szCs w:val="24"/>
        </w:rPr>
        <w:t xml:space="preserve"> datasets </w:t>
      </w:r>
      <w:r w:rsidR="00A23DEC" w:rsidRPr="006B498D">
        <w:rPr>
          <w:rFonts w:ascii="Times New Roman" w:hAnsi="Times New Roman" w:cs="Times New Roman"/>
          <w:sz w:val="24"/>
          <w:szCs w:val="24"/>
        </w:rPr>
        <w:t>show</w:t>
      </w:r>
      <w:r w:rsidR="00302F05">
        <w:rPr>
          <w:rFonts w:ascii="Times New Roman" w:hAnsi="Times New Roman" w:cs="Times New Roman"/>
          <w:sz w:val="24"/>
          <w:szCs w:val="24"/>
        </w:rPr>
        <w:t>ed</w:t>
      </w:r>
      <w:r w:rsidR="00F00198">
        <w:rPr>
          <w:rFonts w:ascii="Times New Roman" w:hAnsi="Times New Roman" w:cs="Times New Roman"/>
          <w:sz w:val="24"/>
          <w:szCs w:val="24"/>
        </w:rPr>
        <w:t xml:space="preserve"> </w:t>
      </w:r>
      <w:r w:rsidR="00FC0C0C">
        <w:rPr>
          <w:rFonts w:ascii="Times New Roman" w:hAnsi="Times New Roman" w:cs="Times New Roman"/>
          <w:sz w:val="24"/>
          <w:szCs w:val="24"/>
        </w:rPr>
        <w:t>that there was no</w:t>
      </w:r>
      <w:r w:rsidR="00206ABC">
        <w:rPr>
          <w:rFonts w:ascii="Times New Roman" w:hAnsi="Times New Roman" w:cs="Times New Roman"/>
          <w:sz w:val="24"/>
          <w:szCs w:val="24"/>
        </w:rPr>
        <w:t xml:space="preserve"> </w:t>
      </w:r>
      <w:r w:rsidR="00B273F1">
        <w:rPr>
          <w:rFonts w:ascii="Times New Roman" w:hAnsi="Times New Roman" w:cs="Times New Roman"/>
          <w:sz w:val="24"/>
          <w:szCs w:val="24"/>
        </w:rPr>
        <w:t xml:space="preserve">evidence of a </w:t>
      </w:r>
      <w:r w:rsidR="00206ABC">
        <w:rPr>
          <w:rFonts w:ascii="Times New Roman" w:hAnsi="Times New Roman" w:cs="Times New Roman"/>
          <w:sz w:val="24"/>
          <w:szCs w:val="24"/>
        </w:rPr>
        <w:t xml:space="preserve">statistical </w:t>
      </w:r>
      <w:r w:rsidR="00FC0C0C">
        <w:rPr>
          <w:rFonts w:ascii="Times New Roman" w:hAnsi="Times New Roman" w:cs="Times New Roman"/>
          <w:sz w:val="24"/>
          <w:szCs w:val="24"/>
        </w:rPr>
        <w:t xml:space="preserve">difference in </w:t>
      </w:r>
      <w:r w:rsidR="00F00198">
        <w:rPr>
          <w:rFonts w:ascii="Times New Roman" w:hAnsi="Times New Roman" w:cs="Times New Roman"/>
          <w:sz w:val="24"/>
          <w:szCs w:val="24"/>
        </w:rPr>
        <w:t>survival</w:t>
      </w:r>
      <w:r w:rsidR="00A23DEC" w:rsidRPr="006B498D">
        <w:rPr>
          <w:rFonts w:ascii="Times New Roman" w:hAnsi="Times New Roman" w:cs="Times New Roman"/>
          <w:sz w:val="24"/>
          <w:szCs w:val="24"/>
        </w:rPr>
        <w:t xml:space="preserve"> </w:t>
      </w:r>
      <w:r w:rsidR="006736BA">
        <w:rPr>
          <w:rFonts w:ascii="Times New Roman" w:hAnsi="Times New Roman" w:cs="Times New Roman"/>
          <w:sz w:val="24"/>
          <w:szCs w:val="24"/>
        </w:rPr>
        <w:t>(HR</w:t>
      </w:r>
      <w:r w:rsidR="000C0299">
        <w:rPr>
          <w:rFonts w:ascii="Times New Roman" w:hAnsi="Times New Roman" w:cs="Times New Roman"/>
          <w:sz w:val="24"/>
          <w:szCs w:val="24"/>
        </w:rPr>
        <w:t>=1.11</w:t>
      </w:r>
      <w:r w:rsidR="00940B89">
        <w:rPr>
          <w:rFonts w:ascii="Times New Roman" w:hAnsi="Times New Roman" w:cs="Times New Roman"/>
          <w:sz w:val="24"/>
          <w:szCs w:val="24"/>
        </w:rPr>
        <w:t xml:space="preserve">, </w:t>
      </w:r>
      <w:r w:rsidR="00B273F1">
        <w:rPr>
          <w:rFonts w:ascii="Times New Roman" w:hAnsi="Times New Roman" w:cs="Times New Roman"/>
          <w:sz w:val="24"/>
          <w:szCs w:val="24"/>
        </w:rPr>
        <w:t>95% CI</w:t>
      </w:r>
      <w:r w:rsidR="00E26109">
        <w:rPr>
          <w:rFonts w:ascii="Times New Roman" w:hAnsi="Times New Roman" w:cs="Times New Roman"/>
          <w:sz w:val="24"/>
          <w:szCs w:val="24"/>
        </w:rPr>
        <w:t xml:space="preserve"> 0.97, 1.28</w:t>
      </w:r>
      <w:r w:rsidR="001906CC">
        <w:rPr>
          <w:rFonts w:ascii="Times New Roman" w:hAnsi="Times New Roman" w:cs="Times New Roman"/>
          <w:sz w:val="24"/>
          <w:szCs w:val="24"/>
        </w:rPr>
        <w:t>,</w:t>
      </w:r>
      <w:r w:rsidR="00B273F1">
        <w:rPr>
          <w:rFonts w:ascii="Times New Roman" w:hAnsi="Times New Roman" w:cs="Times New Roman"/>
          <w:sz w:val="24"/>
          <w:szCs w:val="24"/>
        </w:rPr>
        <w:t xml:space="preserve"> </w:t>
      </w:r>
      <w:r w:rsidR="00940B89">
        <w:rPr>
          <w:rFonts w:ascii="Times New Roman" w:hAnsi="Times New Roman" w:cs="Times New Roman"/>
          <w:sz w:val="24"/>
          <w:szCs w:val="24"/>
        </w:rPr>
        <w:t>p=0.</w:t>
      </w:r>
      <w:r w:rsidR="00EE6876">
        <w:rPr>
          <w:rFonts w:ascii="Times New Roman" w:hAnsi="Times New Roman" w:cs="Times New Roman"/>
          <w:sz w:val="24"/>
          <w:szCs w:val="24"/>
        </w:rPr>
        <w:t>1</w:t>
      </w:r>
      <w:r w:rsidR="000C0299">
        <w:rPr>
          <w:rFonts w:ascii="Times New Roman" w:hAnsi="Times New Roman" w:cs="Times New Roman"/>
          <w:sz w:val="24"/>
          <w:szCs w:val="24"/>
        </w:rPr>
        <w:t>28</w:t>
      </w:r>
      <w:r w:rsidR="00517582">
        <w:rPr>
          <w:rFonts w:ascii="Times New Roman" w:hAnsi="Times New Roman" w:cs="Times New Roman"/>
          <w:sz w:val="24"/>
          <w:szCs w:val="24"/>
        </w:rPr>
        <w:t>) (</w:t>
      </w:r>
      <w:r w:rsidR="0004764A">
        <w:rPr>
          <w:rFonts w:ascii="Times New Roman" w:hAnsi="Times New Roman" w:cs="Times New Roman"/>
          <w:sz w:val="24"/>
          <w:szCs w:val="24"/>
        </w:rPr>
        <w:t>Supplementary f</w:t>
      </w:r>
      <w:r w:rsidR="008D3397">
        <w:rPr>
          <w:rFonts w:ascii="Times New Roman" w:hAnsi="Times New Roman" w:cs="Times New Roman"/>
          <w:sz w:val="24"/>
          <w:szCs w:val="24"/>
        </w:rPr>
        <w:t>igure 2</w:t>
      </w:r>
      <w:r w:rsidR="00A23DEC" w:rsidRPr="006B498D">
        <w:rPr>
          <w:rFonts w:ascii="Times New Roman" w:hAnsi="Times New Roman" w:cs="Times New Roman"/>
          <w:sz w:val="24"/>
          <w:szCs w:val="24"/>
        </w:rPr>
        <w:t xml:space="preserve">). </w:t>
      </w:r>
    </w:p>
    <w:p w14:paraId="6CC139A6" w14:textId="09AE80F8" w:rsidR="00517582" w:rsidRDefault="00517582" w:rsidP="009A0EE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06964FF0" w14:textId="067F0F2C" w:rsidR="006245B9" w:rsidRPr="00CE7CA8" w:rsidRDefault="006245B9" w:rsidP="009A0EE8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CE7CA8">
        <w:rPr>
          <w:rFonts w:ascii="Times New Roman" w:hAnsi="Times New Roman" w:cs="Times New Roman"/>
          <w:b/>
          <w:sz w:val="24"/>
          <w:szCs w:val="24"/>
        </w:rPr>
        <w:t>Univariable and multivariable analyses</w:t>
      </w:r>
    </w:p>
    <w:p w14:paraId="4BCD7D3B" w14:textId="4C94A46E" w:rsidR="00A23DEC" w:rsidRPr="006B498D" w:rsidRDefault="002A3475" w:rsidP="009A0EE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upplementary </w:t>
      </w:r>
      <w:r w:rsidR="00A221F1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>able 3</w:t>
      </w:r>
      <w:r w:rsidR="00A23DEC" w:rsidRPr="006B498D">
        <w:rPr>
          <w:rFonts w:ascii="Times New Roman" w:hAnsi="Times New Roman" w:cs="Times New Roman"/>
          <w:sz w:val="24"/>
          <w:szCs w:val="24"/>
        </w:rPr>
        <w:t xml:space="preserve"> </w:t>
      </w:r>
      <w:r w:rsidR="00127992">
        <w:rPr>
          <w:rFonts w:ascii="Times New Roman" w:hAnsi="Times New Roman" w:cs="Times New Roman"/>
          <w:sz w:val="24"/>
          <w:szCs w:val="24"/>
        </w:rPr>
        <w:t>reports the hazard ratios, 95% CI and p-values</w:t>
      </w:r>
      <w:r w:rsidR="0089338A" w:rsidRPr="006B498D">
        <w:rPr>
          <w:rFonts w:ascii="Times New Roman" w:hAnsi="Times New Roman" w:cs="Times New Roman"/>
          <w:sz w:val="24"/>
          <w:szCs w:val="24"/>
        </w:rPr>
        <w:t xml:space="preserve"> </w:t>
      </w:r>
      <w:r w:rsidR="00A23DEC" w:rsidRPr="006B498D">
        <w:rPr>
          <w:rFonts w:ascii="Times New Roman" w:hAnsi="Times New Roman" w:cs="Times New Roman"/>
          <w:sz w:val="24"/>
          <w:szCs w:val="24"/>
        </w:rPr>
        <w:t xml:space="preserve">of the univariable flexible parametric survival </w:t>
      </w:r>
      <w:r>
        <w:rPr>
          <w:rFonts w:ascii="Times New Roman" w:hAnsi="Times New Roman" w:cs="Times New Roman"/>
          <w:sz w:val="24"/>
          <w:szCs w:val="24"/>
        </w:rPr>
        <w:t>models</w:t>
      </w:r>
      <w:r w:rsidR="0023374B">
        <w:rPr>
          <w:rFonts w:ascii="Times New Roman" w:hAnsi="Times New Roman" w:cs="Times New Roman"/>
          <w:sz w:val="24"/>
          <w:szCs w:val="24"/>
        </w:rPr>
        <w:t xml:space="preserve">. </w:t>
      </w:r>
      <w:r w:rsidR="005B0611">
        <w:rPr>
          <w:rFonts w:ascii="Times New Roman" w:hAnsi="Times New Roman" w:cs="Times New Roman"/>
          <w:sz w:val="24"/>
          <w:szCs w:val="24"/>
        </w:rPr>
        <w:t>They</w:t>
      </w:r>
      <w:r w:rsidR="00136941">
        <w:rPr>
          <w:rFonts w:ascii="Times New Roman" w:hAnsi="Times New Roman" w:cs="Times New Roman"/>
          <w:sz w:val="24"/>
          <w:szCs w:val="24"/>
        </w:rPr>
        <w:t xml:space="preserve"> show that</w:t>
      </w:r>
      <w:r w:rsidR="00D4556E">
        <w:rPr>
          <w:rFonts w:ascii="Times New Roman" w:hAnsi="Times New Roman" w:cs="Times New Roman"/>
          <w:sz w:val="24"/>
          <w:szCs w:val="24"/>
        </w:rPr>
        <w:t xml:space="preserve"> a</w:t>
      </w:r>
      <w:r w:rsidR="0023374B">
        <w:rPr>
          <w:rFonts w:ascii="Times New Roman" w:hAnsi="Times New Roman" w:cs="Times New Roman"/>
          <w:sz w:val="24"/>
          <w:szCs w:val="24"/>
        </w:rPr>
        <w:t>ge, ECOG, aetiology, tumour size</w:t>
      </w:r>
      <w:r w:rsidR="00A23DEC" w:rsidRPr="006B498D">
        <w:rPr>
          <w:rFonts w:ascii="Times New Roman" w:hAnsi="Times New Roman" w:cs="Times New Roman"/>
          <w:sz w:val="24"/>
          <w:szCs w:val="24"/>
        </w:rPr>
        <w:t>,</w:t>
      </w:r>
      <w:r w:rsidR="0023374B">
        <w:rPr>
          <w:rFonts w:ascii="Times New Roman" w:hAnsi="Times New Roman" w:cs="Times New Roman"/>
          <w:sz w:val="24"/>
          <w:szCs w:val="24"/>
        </w:rPr>
        <w:t xml:space="preserve"> extra-hepatic spread</w:t>
      </w:r>
      <w:r w:rsidR="00A23DEC" w:rsidRPr="006B498D">
        <w:rPr>
          <w:rFonts w:ascii="Times New Roman" w:hAnsi="Times New Roman" w:cs="Times New Roman"/>
          <w:sz w:val="24"/>
          <w:szCs w:val="24"/>
        </w:rPr>
        <w:t>, vascula</w:t>
      </w:r>
      <w:r w:rsidR="0023374B">
        <w:rPr>
          <w:rFonts w:ascii="Times New Roman" w:hAnsi="Times New Roman" w:cs="Times New Roman"/>
          <w:sz w:val="24"/>
          <w:szCs w:val="24"/>
        </w:rPr>
        <w:t xml:space="preserve">r invasion, </w:t>
      </w:r>
      <w:proofErr w:type="gramStart"/>
      <w:r w:rsidR="0023374B">
        <w:rPr>
          <w:rFonts w:ascii="Times New Roman" w:hAnsi="Times New Roman" w:cs="Times New Roman"/>
          <w:sz w:val="24"/>
          <w:szCs w:val="24"/>
        </w:rPr>
        <w:t>log(</w:t>
      </w:r>
      <w:proofErr w:type="gramEnd"/>
      <w:r w:rsidR="0023374B">
        <w:rPr>
          <w:rFonts w:ascii="Times New Roman" w:hAnsi="Times New Roman" w:cs="Times New Roman"/>
          <w:sz w:val="24"/>
          <w:szCs w:val="24"/>
        </w:rPr>
        <w:t>bilirubin), log(AST), log(AFP), albumin and INR</w:t>
      </w:r>
      <w:r w:rsidR="00A23DEC" w:rsidRPr="006B498D">
        <w:rPr>
          <w:rFonts w:ascii="Times New Roman" w:hAnsi="Times New Roman" w:cs="Times New Roman"/>
          <w:sz w:val="24"/>
          <w:szCs w:val="24"/>
        </w:rPr>
        <w:t xml:space="preserve"> </w:t>
      </w:r>
      <w:r w:rsidR="007A0B26">
        <w:rPr>
          <w:rFonts w:ascii="Times New Roman" w:hAnsi="Times New Roman" w:cs="Times New Roman"/>
          <w:sz w:val="24"/>
          <w:szCs w:val="24"/>
        </w:rPr>
        <w:t xml:space="preserve">were statistically significant </w:t>
      </w:r>
      <w:r w:rsidR="000326AA">
        <w:rPr>
          <w:rFonts w:ascii="Times New Roman" w:hAnsi="Times New Roman" w:cs="Times New Roman"/>
          <w:sz w:val="24"/>
          <w:szCs w:val="24"/>
        </w:rPr>
        <w:t>prognostic</w:t>
      </w:r>
      <w:r w:rsidR="007A0B26">
        <w:rPr>
          <w:rFonts w:ascii="Times New Roman" w:hAnsi="Times New Roman" w:cs="Times New Roman"/>
          <w:sz w:val="24"/>
          <w:szCs w:val="24"/>
        </w:rPr>
        <w:t xml:space="preserve"> </w:t>
      </w:r>
      <w:r w:rsidR="000326AA">
        <w:rPr>
          <w:rFonts w:ascii="Times New Roman" w:hAnsi="Times New Roman" w:cs="Times New Roman"/>
          <w:sz w:val="24"/>
          <w:szCs w:val="24"/>
        </w:rPr>
        <w:t>factors.</w:t>
      </w:r>
      <w:r w:rsidR="00A23DEC" w:rsidRPr="006B498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54A17E0" w14:textId="77777777" w:rsidR="00AD3478" w:rsidRDefault="00AD3478" w:rsidP="009A0EE8">
      <w:pPr>
        <w:spacing w:after="0" w:line="480" w:lineRule="auto"/>
        <w:jc w:val="both"/>
        <w:rPr>
          <w:rFonts w:ascii="Times New Roman" w:hAnsi="Times New Roman" w:cs="Times New Roman"/>
        </w:rPr>
      </w:pPr>
    </w:p>
    <w:p w14:paraId="2682C53E" w14:textId="4B47C412" w:rsidR="00421ED0" w:rsidRDefault="00091768" w:rsidP="009A0EE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Table 2</w:t>
      </w:r>
      <w:r w:rsidR="0081788F">
        <w:rPr>
          <w:rFonts w:ascii="Times New Roman" w:hAnsi="Times New Roman" w:cs="Times New Roman"/>
          <w:sz w:val="24"/>
          <w:szCs w:val="24"/>
        </w:rPr>
        <w:t xml:space="preserve"> show</w:t>
      </w:r>
      <w:r w:rsidR="009A09D0">
        <w:rPr>
          <w:rFonts w:ascii="Times New Roman" w:hAnsi="Times New Roman" w:cs="Times New Roman"/>
          <w:sz w:val="24"/>
          <w:szCs w:val="24"/>
        </w:rPr>
        <w:t>s</w:t>
      </w:r>
      <w:r w:rsidR="009E4664">
        <w:rPr>
          <w:rFonts w:ascii="Times New Roman" w:hAnsi="Times New Roman" w:cs="Times New Roman"/>
          <w:sz w:val="24"/>
          <w:szCs w:val="24"/>
        </w:rPr>
        <w:t xml:space="preserve"> the </w:t>
      </w:r>
      <w:r w:rsidR="00DA51D8">
        <w:rPr>
          <w:rFonts w:ascii="Times New Roman" w:hAnsi="Times New Roman" w:cs="Times New Roman"/>
          <w:sz w:val="24"/>
          <w:szCs w:val="24"/>
        </w:rPr>
        <w:t xml:space="preserve">variables that were selected </w:t>
      </w:r>
      <w:r w:rsidR="00102931">
        <w:rPr>
          <w:rFonts w:ascii="Times New Roman" w:hAnsi="Times New Roman" w:cs="Times New Roman"/>
          <w:sz w:val="24"/>
          <w:szCs w:val="24"/>
        </w:rPr>
        <w:t>for th</w:t>
      </w:r>
      <w:r w:rsidR="00DA51D8">
        <w:rPr>
          <w:rFonts w:ascii="Times New Roman" w:hAnsi="Times New Roman" w:cs="Times New Roman"/>
          <w:sz w:val="24"/>
          <w:szCs w:val="24"/>
        </w:rPr>
        <w:t>e</w:t>
      </w:r>
      <w:r w:rsidR="005E7398">
        <w:rPr>
          <w:rFonts w:ascii="Times New Roman" w:hAnsi="Times New Roman" w:cs="Times New Roman"/>
          <w:sz w:val="24"/>
          <w:szCs w:val="24"/>
        </w:rPr>
        <w:t xml:space="preserve"> final</w:t>
      </w:r>
      <w:r w:rsidR="00DA51D8">
        <w:rPr>
          <w:rFonts w:ascii="Times New Roman" w:hAnsi="Times New Roman" w:cs="Times New Roman"/>
          <w:sz w:val="24"/>
          <w:szCs w:val="24"/>
        </w:rPr>
        <w:t xml:space="preserve"> multivariable model</w:t>
      </w:r>
      <w:r w:rsidR="009360AB">
        <w:rPr>
          <w:rFonts w:ascii="Times New Roman" w:hAnsi="Times New Roman" w:cs="Times New Roman"/>
          <w:sz w:val="24"/>
          <w:szCs w:val="24"/>
        </w:rPr>
        <w:t>, along with the hazard ratios, 95% CI and p-values</w:t>
      </w:r>
      <w:r w:rsidR="00DA51D8">
        <w:rPr>
          <w:rFonts w:ascii="Times New Roman" w:hAnsi="Times New Roman" w:cs="Times New Roman"/>
          <w:sz w:val="24"/>
          <w:szCs w:val="24"/>
        </w:rPr>
        <w:t xml:space="preserve">. </w:t>
      </w:r>
      <w:r w:rsidR="00272DA3">
        <w:rPr>
          <w:rFonts w:ascii="Times New Roman" w:hAnsi="Times New Roman" w:cs="Times New Roman"/>
          <w:sz w:val="24"/>
          <w:szCs w:val="24"/>
        </w:rPr>
        <w:t>The variables in the final model were</w:t>
      </w:r>
      <w:r w:rsidR="009A09D0">
        <w:rPr>
          <w:rFonts w:ascii="Times New Roman" w:hAnsi="Times New Roman" w:cs="Times New Roman"/>
          <w:sz w:val="24"/>
          <w:szCs w:val="24"/>
        </w:rPr>
        <w:t xml:space="preserve"> </w:t>
      </w:r>
      <w:r w:rsidR="00A23DEC" w:rsidRPr="006B498D">
        <w:rPr>
          <w:rFonts w:ascii="Times New Roman" w:hAnsi="Times New Roman" w:cs="Times New Roman"/>
          <w:sz w:val="24"/>
          <w:szCs w:val="24"/>
        </w:rPr>
        <w:t xml:space="preserve">vascular invasion, age, ECOG, </w:t>
      </w:r>
      <w:proofErr w:type="gramStart"/>
      <w:r w:rsidR="00A23DEC" w:rsidRPr="006B498D">
        <w:rPr>
          <w:rFonts w:ascii="Times New Roman" w:hAnsi="Times New Roman" w:cs="Times New Roman"/>
          <w:sz w:val="24"/>
          <w:szCs w:val="24"/>
        </w:rPr>
        <w:t>log(</w:t>
      </w:r>
      <w:proofErr w:type="gramEnd"/>
      <w:r w:rsidR="00A23DEC" w:rsidRPr="006B498D">
        <w:rPr>
          <w:rFonts w:ascii="Times New Roman" w:hAnsi="Times New Roman" w:cs="Times New Roman"/>
          <w:sz w:val="24"/>
          <w:szCs w:val="24"/>
        </w:rPr>
        <w:t xml:space="preserve">AFP), albumin, </w:t>
      </w:r>
      <w:r w:rsidR="004017D9">
        <w:rPr>
          <w:rFonts w:ascii="Times New Roman" w:hAnsi="Times New Roman" w:cs="Times New Roman"/>
          <w:sz w:val="24"/>
          <w:szCs w:val="24"/>
        </w:rPr>
        <w:t xml:space="preserve">log(creatinine), </w:t>
      </w:r>
      <w:r w:rsidR="00A23DEC" w:rsidRPr="006B498D">
        <w:rPr>
          <w:rFonts w:ascii="Times New Roman" w:hAnsi="Times New Roman" w:cs="Times New Roman"/>
          <w:sz w:val="24"/>
          <w:szCs w:val="24"/>
        </w:rPr>
        <w:t xml:space="preserve">log(AST), </w:t>
      </w:r>
      <w:r w:rsidR="004017D9">
        <w:rPr>
          <w:rFonts w:ascii="Times New Roman" w:hAnsi="Times New Roman" w:cs="Times New Roman"/>
          <w:sz w:val="24"/>
          <w:szCs w:val="24"/>
        </w:rPr>
        <w:t xml:space="preserve">extra-hepatic spread and </w:t>
      </w:r>
      <w:r w:rsidR="00A23DEC" w:rsidRPr="006B498D">
        <w:rPr>
          <w:rFonts w:ascii="Times New Roman" w:hAnsi="Times New Roman" w:cs="Times New Roman"/>
          <w:sz w:val="24"/>
          <w:szCs w:val="24"/>
        </w:rPr>
        <w:t>aetiology,</w:t>
      </w:r>
      <w:r w:rsidR="005218C9">
        <w:rPr>
          <w:rFonts w:ascii="Times New Roman" w:hAnsi="Times New Roman" w:cs="Times New Roman"/>
          <w:sz w:val="24"/>
          <w:szCs w:val="24"/>
        </w:rPr>
        <w:t xml:space="preserve"> </w:t>
      </w:r>
      <w:r w:rsidR="005218C9" w:rsidRPr="006B498D">
        <w:rPr>
          <w:rFonts w:ascii="Times New Roman" w:hAnsi="Times New Roman" w:cs="Times New Roman"/>
          <w:sz w:val="24"/>
          <w:szCs w:val="24"/>
        </w:rPr>
        <w:t>along with an interaction between age and vascular invasion</w:t>
      </w:r>
      <w:r w:rsidR="00421ED0">
        <w:rPr>
          <w:rFonts w:ascii="Times New Roman" w:hAnsi="Times New Roman" w:cs="Times New Roman"/>
          <w:sz w:val="24"/>
          <w:szCs w:val="24"/>
        </w:rPr>
        <w:t xml:space="preserve">.  </w:t>
      </w:r>
    </w:p>
    <w:p w14:paraId="40FE4AC1" w14:textId="77777777" w:rsidR="00281410" w:rsidRDefault="00281410" w:rsidP="009A0EE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5BA3765" w14:textId="5767B7AD" w:rsidR="001769AB" w:rsidRDefault="00AA2180" w:rsidP="009A0EE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rtitioning the linear prediction using the prescribed cut-offs </w:t>
      </w:r>
      <w:r w:rsidR="001769AB">
        <w:rPr>
          <w:rFonts w:ascii="Times New Roman" w:hAnsi="Times New Roman" w:cs="Times New Roman"/>
          <w:sz w:val="24"/>
          <w:szCs w:val="24"/>
        </w:rPr>
        <w:t xml:space="preserve">produced four distinct risk </w:t>
      </w:r>
      <w:r w:rsidR="000003D9">
        <w:rPr>
          <w:rFonts w:ascii="Times New Roman" w:hAnsi="Times New Roman" w:cs="Times New Roman"/>
          <w:sz w:val="24"/>
          <w:szCs w:val="24"/>
        </w:rPr>
        <w:t>categories (1-4)</w:t>
      </w:r>
      <w:r w:rsidR="001769AB">
        <w:rPr>
          <w:rFonts w:ascii="Times New Roman" w:hAnsi="Times New Roman" w:cs="Times New Roman"/>
          <w:sz w:val="24"/>
          <w:szCs w:val="24"/>
        </w:rPr>
        <w:t xml:space="preserve"> in both the training and validation sets (Figure 1A and 1B). </w:t>
      </w:r>
      <w:r w:rsidR="007F4DD6">
        <w:rPr>
          <w:rFonts w:ascii="Times New Roman" w:hAnsi="Times New Roman" w:cs="Times New Roman"/>
          <w:sz w:val="24"/>
          <w:szCs w:val="24"/>
        </w:rPr>
        <w:t xml:space="preserve">The observed group-level median </w:t>
      </w:r>
      <w:r w:rsidR="001769AB">
        <w:rPr>
          <w:rFonts w:ascii="Times New Roman" w:hAnsi="Times New Roman" w:cs="Times New Roman"/>
          <w:sz w:val="24"/>
          <w:szCs w:val="24"/>
        </w:rPr>
        <w:t xml:space="preserve">OS </w:t>
      </w:r>
      <w:r w:rsidR="007F4DD6">
        <w:rPr>
          <w:rFonts w:ascii="Times New Roman" w:hAnsi="Times New Roman" w:cs="Times New Roman"/>
          <w:sz w:val="24"/>
          <w:szCs w:val="24"/>
        </w:rPr>
        <w:t>w</w:t>
      </w:r>
      <w:r w:rsidR="000E219A">
        <w:rPr>
          <w:rFonts w:ascii="Times New Roman" w:hAnsi="Times New Roman" w:cs="Times New Roman"/>
          <w:sz w:val="24"/>
          <w:szCs w:val="24"/>
        </w:rPr>
        <w:t>as</w:t>
      </w:r>
      <w:r w:rsidR="007F4DD6">
        <w:rPr>
          <w:rFonts w:ascii="Times New Roman" w:hAnsi="Times New Roman" w:cs="Times New Roman"/>
          <w:sz w:val="24"/>
          <w:szCs w:val="24"/>
        </w:rPr>
        <w:t xml:space="preserve">  comparable in both the training and validation sets, ranging approximately from </w:t>
      </w:r>
      <w:r w:rsidR="008871AC">
        <w:rPr>
          <w:rFonts w:ascii="Times New Roman" w:hAnsi="Times New Roman" w:cs="Times New Roman"/>
          <w:sz w:val="24"/>
          <w:szCs w:val="24"/>
        </w:rPr>
        <w:t xml:space="preserve">4 </w:t>
      </w:r>
      <w:r w:rsidR="001769AB">
        <w:rPr>
          <w:rFonts w:ascii="Times New Roman" w:hAnsi="Times New Roman" w:cs="Times New Roman"/>
          <w:sz w:val="24"/>
          <w:szCs w:val="24"/>
        </w:rPr>
        <w:t xml:space="preserve">months in </w:t>
      </w:r>
      <w:r w:rsidR="00B06630">
        <w:rPr>
          <w:rFonts w:ascii="Times New Roman" w:hAnsi="Times New Roman" w:cs="Times New Roman"/>
          <w:sz w:val="24"/>
          <w:szCs w:val="24"/>
        </w:rPr>
        <w:t>risk category 4</w:t>
      </w:r>
      <w:r w:rsidR="001769AB">
        <w:rPr>
          <w:rFonts w:ascii="Times New Roman" w:hAnsi="Times New Roman" w:cs="Times New Roman"/>
          <w:sz w:val="24"/>
          <w:szCs w:val="24"/>
        </w:rPr>
        <w:t xml:space="preserve"> to </w:t>
      </w:r>
      <w:r w:rsidR="008871AC">
        <w:rPr>
          <w:rFonts w:ascii="Times New Roman" w:hAnsi="Times New Roman" w:cs="Times New Roman"/>
          <w:sz w:val="24"/>
          <w:szCs w:val="24"/>
        </w:rPr>
        <w:t>30</w:t>
      </w:r>
      <w:r w:rsidR="001769AB">
        <w:rPr>
          <w:rFonts w:ascii="Times New Roman" w:hAnsi="Times New Roman" w:cs="Times New Roman"/>
          <w:sz w:val="24"/>
          <w:szCs w:val="24"/>
        </w:rPr>
        <w:t xml:space="preserve"> months in </w:t>
      </w:r>
      <w:r w:rsidR="00B06630">
        <w:rPr>
          <w:rFonts w:ascii="Times New Roman" w:hAnsi="Times New Roman" w:cs="Times New Roman"/>
          <w:sz w:val="24"/>
          <w:szCs w:val="24"/>
        </w:rPr>
        <w:t>risk group 1.</w:t>
      </w:r>
      <w:r w:rsidR="00483E38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50C3DD4" w14:textId="77777777" w:rsidR="00483E38" w:rsidRDefault="00483E38" w:rsidP="009A0EE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A0B000B" w14:textId="101E2F40" w:rsidR="00250ECB" w:rsidRDefault="00D0102D" w:rsidP="009A0EE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</w:t>
      </w:r>
      <w:r w:rsidR="00842137">
        <w:rPr>
          <w:rFonts w:ascii="Times New Roman" w:hAnsi="Times New Roman" w:cs="Times New Roman"/>
          <w:sz w:val="24"/>
          <w:szCs w:val="24"/>
        </w:rPr>
        <w:t xml:space="preserve"> curves</w:t>
      </w:r>
      <w:r>
        <w:rPr>
          <w:rFonts w:ascii="Times New Roman" w:hAnsi="Times New Roman" w:cs="Times New Roman"/>
          <w:sz w:val="24"/>
          <w:szCs w:val="24"/>
        </w:rPr>
        <w:t xml:space="preserve"> in Figure 1</w:t>
      </w:r>
      <w:r w:rsidR="00842137">
        <w:rPr>
          <w:rFonts w:ascii="Times New Roman" w:hAnsi="Times New Roman" w:cs="Times New Roman"/>
          <w:sz w:val="24"/>
          <w:szCs w:val="24"/>
        </w:rPr>
        <w:t xml:space="preserve"> were generated</w:t>
      </w:r>
      <w:r>
        <w:rPr>
          <w:rFonts w:ascii="Times New Roman" w:hAnsi="Times New Roman" w:cs="Times New Roman"/>
          <w:sz w:val="24"/>
          <w:szCs w:val="24"/>
        </w:rPr>
        <w:t xml:space="preserve"> as follows</w:t>
      </w:r>
      <w:r w:rsidR="004C6C73">
        <w:rPr>
          <w:rFonts w:ascii="Times New Roman" w:hAnsi="Times New Roman" w:cs="Times New Roman"/>
          <w:sz w:val="24"/>
          <w:szCs w:val="24"/>
        </w:rPr>
        <w:t>. First</w:t>
      </w:r>
      <w:r>
        <w:rPr>
          <w:rFonts w:ascii="Times New Roman" w:hAnsi="Times New Roman" w:cs="Times New Roman"/>
          <w:sz w:val="24"/>
          <w:szCs w:val="24"/>
        </w:rPr>
        <w:t xml:space="preserve"> the linear predictor</w:t>
      </w:r>
      <w:r w:rsidR="004C6C73">
        <w:rPr>
          <w:rFonts w:ascii="Times New Roman" w:hAnsi="Times New Roman" w:cs="Times New Roman"/>
          <w:sz w:val="24"/>
          <w:szCs w:val="24"/>
        </w:rPr>
        <w:t xml:space="preserve"> was derived</w:t>
      </w:r>
      <w:r>
        <w:rPr>
          <w:rFonts w:ascii="Times New Roman" w:hAnsi="Times New Roman" w:cs="Times New Roman"/>
          <w:sz w:val="24"/>
          <w:szCs w:val="24"/>
        </w:rPr>
        <w:t xml:space="preserve">: </w:t>
      </w:r>
    </w:p>
    <w:p w14:paraId="630D69CE" w14:textId="203005F4" w:rsidR="00C65B25" w:rsidRPr="00C65B25" w:rsidRDefault="00D0102D" w:rsidP="00C65B2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inear predictor</w:t>
      </w:r>
      <w:r w:rsidR="00E51E3D">
        <w:rPr>
          <w:rFonts w:ascii="Times New Roman" w:hAnsi="Times New Roman" w:cs="Times New Roman"/>
          <w:sz w:val="24"/>
          <w:szCs w:val="24"/>
        </w:rPr>
        <w:t>, η</w:t>
      </w:r>
      <w:r w:rsidR="00175ED8">
        <w:rPr>
          <w:rFonts w:ascii="Times New Roman" w:hAnsi="Times New Roman" w:cs="Times New Roman"/>
          <w:sz w:val="24"/>
          <w:szCs w:val="24"/>
        </w:rPr>
        <w:t xml:space="preserve"> </w:t>
      </w:r>
      <w:r w:rsidR="00C65B25" w:rsidRPr="00C65B25">
        <w:rPr>
          <w:rFonts w:ascii="Times New Roman" w:hAnsi="Times New Roman" w:cs="Times New Roman"/>
          <w:sz w:val="24"/>
          <w:szCs w:val="24"/>
        </w:rPr>
        <w:t>=</w:t>
      </w:r>
      <w:r w:rsidR="00175ED8">
        <w:rPr>
          <w:rFonts w:ascii="Times New Roman" w:hAnsi="Times New Roman" w:cs="Times New Roman"/>
          <w:sz w:val="24"/>
          <w:szCs w:val="24"/>
        </w:rPr>
        <w:t xml:space="preserve"> </w:t>
      </w:r>
      <w:r w:rsidR="00C65B25" w:rsidRPr="00C65B25">
        <w:rPr>
          <w:rFonts w:ascii="Times New Roman" w:hAnsi="Times New Roman" w:cs="Times New Roman"/>
          <w:sz w:val="24"/>
          <w:szCs w:val="24"/>
        </w:rPr>
        <w:t>(</w:t>
      </w:r>
      <w:r w:rsidR="005268A6">
        <w:rPr>
          <w:rFonts w:ascii="Times New Roman" w:hAnsi="Times New Roman" w:cs="Times New Roman"/>
          <w:sz w:val="24"/>
          <w:szCs w:val="24"/>
        </w:rPr>
        <w:t xml:space="preserve">0.327 x </w:t>
      </w:r>
      <w:r w:rsidR="0009730E">
        <w:rPr>
          <w:rFonts w:ascii="Times New Roman" w:hAnsi="Times New Roman" w:cs="Times New Roman"/>
          <w:sz w:val="24"/>
          <w:szCs w:val="24"/>
        </w:rPr>
        <w:t>vascular invasion</w:t>
      </w:r>
      <w:r w:rsidR="009C3E19">
        <w:rPr>
          <w:rFonts w:ascii="Times New Roman" w:hAnsi="Times New Roman" w:cs="Times New Roman"/>
          <w:sz w:val="24"/>
          <w:szCs w:val="24"/>
        </w:rPr>
        <w:t>*</w:t>
      </w:r>
      <w:proofErr w:type="gramStart"/>
      <w:r w:rsidR="00C65B25" w:rsidRPr="00C65B25">
        <w:rPr>
          <w:rFonts w:ascii="Times New Roman" w:hAnsi="Times New Roman" w:cs="Times New Roman"/>
          <w:sz w:val="24"/>
          <w:szCs w:val="24"/>
        </w:rPr>
        <w:t>)</w:t>
      </w:r>
      <w:r w:rsidR="005268A6">
        <w:rPr>
          <w:rFonts w:ascii="Times New Roman" w:hAnsi="Times New Roman" w:cs="Times New Roman"/>
          <w:sz w:val="24"/>
          <w:szCs w:val="24"/>
        </w:rPr>
        <w:t xml:space="preserve"> </w:t>
      </w:r>
      <w:r w:rsidR="00C65B25" w:rsidRPr="00C65B25">
        <w:rPr>
          <w:rFonts w:ascii="Times New Roman" w:hAnsi="Times New Roman" w:cs="Times New Roman"/>
          <w:sz w:val="24"/>
          <w:szCs w:val="24"/>
        </w:rPr>
        <w:t xml:space="preserve"> +</w:t>
      </w:r>
      <w:proofErr w:type="gramEnd"/>
      <w:r w:rsidR="00C65B25" w:rsidRPr="00C65B25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4A0EC70" w14:textId="77777777" w:rsidR="00C65B25" w:rsidRPr="00C65B25" w:rsidRDefault="005268A6" w:rsidP="00C65B2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                   </w:t>
      </w:r>
      <w:r w:rsidR="00C65B25" w:rsidRPr="00C65B25">
        <w:rPr>
          <w:rFonts w:ascii="Times New Roman" w:hAnsi="Times New Roman" w:cs="Times New Roman"/>
          <w:sz w:val="24"/>
          <w:szCs w:val="24"/>
        </w:rPr>
        <w:t>(</w:t>
      </w:r>
      <w:r w:rsidRPr="00C65B25">
        <w:rPr>
          <w:rFonts w:ascii="Times New Roman" w:hAnsi="Times New Roman" w:cs="Times New Roman"/>
          <w:sz w:val="24"/>
          <w:szCs w:val="24"/>
        </w:rPr>
        <w:t xml:space="preserve">-0.0231 </w:t>
      </w:r>
      <w:r>
        <w:rPr>
          <w:rFonts w:ascii="Times New Roman" w:hAnsi="Times New Roman" w:cs="Times New Roman"/>
          <w:sz w:val="24"/>
          <w:szCs w:val="24"/>
        </w:rPr>
        <w:t xml:space="preserve">x </w:t>
      </w:r>
      <w:r w:rsidR="00C65B25" w:rsidRPr="00C65B25"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/>
          <w:sz w:val="24"/>
          <w:szCs w:val="24"/>
        </w:rPr>
        <w:t>A</w:t>
      </w:r>
      <w:r w:rsidR="00C65B25" w:rsidRPr="00C65B25">
        <w:rPr>
          <w:rFonts w:ascii="Times New Roman" w:hAnsi="Times New Roman" w:cs="Times New Roman"/>
          <w:sz w:val="24"/>
          <w:szCs w:val="24"/>
        </w:rPr>
        <w:t>ge</w:t>
      </w:r>
      <w:r>
        <w:rPr>
          <w:rFonts w:ascii="Times New Roman" w:hAnsi="Times New Roman" w:cs="Times New Roman"/>
          <w:sz w:val="24"/>
          <w:szCs w:val="24"/>
        </w:rPr>
        <w:t xml:space="preserve"> – </w:t>
      </w:r>
      <w:r w:rsidR="00C65B25" w:rsidRPr="00C65B25">
        <w:rPr>
          <w:rFonts w:ascii="Times New Roman" w:hAnsi="Times New Roman" w:cs="Times New Roman"/>
          <w:sz w:val="24"/>
          <w:szCs w:val="24"/>
        </w:rPr>
        <w:t>60)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65B25" w:rsidRPr="00C65B25">
        <w:rPr>
          <w:rFonts w:ascii="Times New Roman" w:hAnsi="Times New Roman" w:cs="Times New Roman"/>
          <w:sz w:val="24"/>
          <w:szCs w:val="24"/>
        </w:rPr>
        <w:t xml:space="preserve"> + </w:t>
      </w:r>
    </w:p>
    <w:p w14:paraId="7C9B4E0A" w14:textId="77777777" w:rsidR="00C65B25" w:rsidRPr="00C65B25" w:rsidRDefault="005268A6" w:rsidP="00C65B2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                   (</w:t>
      </w:r>
      <w:r w:rsidRPr="00C65B25">
        <w:rPr>
          <w:rFonts w:ascii="Times New Roman" w:hAnsi="Times New Roman" w:cs="Times New Roman"/>
          <w:sz w:val="24"/>
          <w:szCs w:val="24"/>
        </w:rPr>
        <w:t>0.0303</w:t>
      </w:r>
      <w:r>
        <w:rPr>
          <w:rFonts w:ascii="Times New Roman" w:hAnsi="Times New Roman" w:cs="Times New Roman"/>
          <w:sz w:val="24"/>
          <w:szCs w:val="24"/>
        </w:rPr>
        <w:t xml:space="preserve"> x </w:t>
      </w:r>
      <w:r w:rsidR="00757865">
        <w:rPr>
          <w:rFonts w:ascii="Times New Roman" w:hAnsi="Times New Roman" w:cs="Times New Roman"/>
          <w:sz w:val="24"/>
          <w:szCs w:val="24"/>
        </w:rPr>
        <w:t>[</w:t>
      </w:r>
      <w:r w:rsidR="00C65B25" w:rsidRPr="00C65B25"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/>
          <w:sz w:val="24"/>
          <w:szCs w:val="24"/>
        </w:rPr>
        <w:t>A</w:t>
      </w:r>
      <w:r w:rsidR="00C65B25" w:rsidRPr="00C65B25">
        <w:rPr>
          <w:rFonts w:ascii="Times New Roman" w:hAnsi="Times New Roman" w:cs="Times New Roman"/>
          <w:sz w:val="24"/>
          <w:szCs w:val="24"/>
        </w:rPr>
        <w:t>ge</w:t>
      </w:r>
      <w:r>
        <w:rPr>
          <w:rFonts w:ascii="Times New Roman" w:hAnsi="Times New Roman" w:cs="Times New Roman"/>
          <w:sz w:val="24"/>
          <w:szCs w:val="24"/>
        </w:rPr>
        <w:t xml:space="preserve"> – </w:t>
      </w:r>
      <w:r w:rsidR="00C65B25" w:rsidRPr="00C65B25">
        <w:rPr>
          <w:rFonts w:ascii="Times New Roman" w:hAnsi="Times New Roman" w:cs="Times New Roman"/>
          <w:sz w:val="24"/>
          <w:szCs w:val="24"/>
        </w:rPr>
        <w:t>60)</w:t>
      </w:r>
      <w:r>
        <w:rPr>
          <w:rFonts w:ascii="Times New Roman" w:hAnsi="Times New Roman" w:cs="Times New Roman"/>
          <w:sz w:val="24"/>
          <w:szCs w:val="24"/>
        </w:rPr>
        <w:t xml:space="preserve"> x vascular invasion</w:t>
      </w:r>
      <w:r w:rsidR="009C3E19">
        <w:rPr>
          <w:rFonts w:ascii="Times New Roman" w:hAnsi="Times New Roman" w:cs="Times New Roman"/>
          <w:sz w:val="24"/>
          <w:szCs w:val="24"/>
        </w:rPr>
        <w:t>*</w:t>
      </w:r>
      <w:r w:rsidR="00757865">
        <w:rPr>
          <w:rFonts w:ascii="Times New Roman" w:hAnsi="Times New Roman" w:cs="Times New Roman"/>
          <w:sz w:val="24"/>
          <w:szCs w:val="24"/>
        </w:rPr>
        <w:t>]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65B25" w:rsidRPr="00C65B25">
        <w:rPr>
          <w:rFonts w:ascii="Times New Roman" w:hAnsi="Times New Roman" w:cs="Times New Roman"/>
          <w:sz w:val="24"/>
          <w:szCs w:val="24"/>
        </w:rPr>
        <w:t xml:space="preserve"> + </w:t>
      </w:r>
    </w:p>
    <w:p w14:paraId="6D0DCF2A" w14:textId="062C3E65" w:rsidR="00C65B25" w:rsidRPr="00C65B25" w:rsidRDefault="00757865" w:rsidP="00C65B2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                   </w:t>
      </w:r>
      <w:r w:rsidR="00C65B25" w:rsidRPr="00C65B25">
        <w:rPr>
          <w:rFonts w:ascii="Times New Roman" w:hAnsi="Times New Roman" w:cs="Times New Roman"/>
          <w:sz w:val="24"/>
          <w:szCs w:val="24"/>
        </w:rPr>
        <w:t>(</w:t>
      </w:r>
      <w:r w:rsidRPr="00C65B25">
        <w:rPr>
          <w:rFonts w:ascii="Times New Roman" w:hAnsi="Times New Roman" w:cs="Times New Roman"/>
          <w:sz w:val="24"/>
          <w:szCs w:val="24"/>
        </w:rPr>
        <w:t>0.455</w:t>
      </w:r>
      <w:r>
        <w:rPr>
          <w:rFonts w:ascii="Times New Roman" w:hAnsi="Times New Roman" w:cs="Times New Roman"/>
          <w:sz w:val="24"/>
          <w:szCs w:val="24"/>
        </w:rPr>
        <w:t xml:space="preserve"> x ECOG</w:t>
      </w:r>
      <w:r w:rsidR="00B20BE8">
        <w:rPr>
          <w:rFonts w:ascii="Times New Roman" w:hAnsi="Times New Roman" w:cs="Times New Roman"/>
          <w:sz w:val="24"/>
          <w:szCs w:val="24"/>
        </w:rPr>
        <w:t>**</w:t>
      </w:r>
      <w:r w:rsidR="00C65B25" w:rsidRPr="00C65B25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65B25" w:rsidRPr="00C65B25">
        <w:rPr>
          <w:rFonts w:ascii="Times New Roman" w:hAnsi="Times New Roman" w:cs="Times New Roman"/>
          <w:sz w:val="24"/>
          <w:szCs w:val="24"/>
        </w:rPr>
        <w:t xml:space="preserve"> + </w:t>
      </w:r>
    </w:p>
    <w:p w14:paraId="45D17013" w14:textId="77777777" w:rsidR="00C65B25" w:rsidRPr="00C65B25" w:rsidRDefault="006B018A" w:rsidP="00C65B2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                   </w:t>
      </w:r>
      <w:r w:rsidR="00C65B25" w:rsidRPr="00C65B25">
        <w:rPr>
          <w:rFonts w:ascii="Times New Roman" w:hAnsi="Times New Roman" w:cs="Times New Roman"/>
          <w:sz w:val="24"/>
          <w:szCs w:val="24"/>
        </w:rPr>
        <w:t>(</w:t>
      </w:r>
      <w:r w:rsidRPr="00C65B25">
        <w:rPr>
          <w:rFonts w:ascii="Times New Roman" w:hAnsi="Times New Roman" w:cs="Times New Roman"/>
          <w:sz w:val="24"/>
          <w:szCs w:val="24"/>
        </w:rPr>
        <w:t>0.0831</w:t>
      </w:r>
      <w:r>
        <w:rPr>
          <w:rFonts w:ascii="Times New Roman" w:hAnsi="Times New Roman" w:cs="Times New Roman"/>
          <w:sz w:val="24"/>
          <w:szCs w:val="24"/>
        </w:rPr>
        <w:t xml:space="preserve"> x </w:t>
      </w:r>
      <w:proofErr w:type="gramStart"/>
      <w:r w:rsidR="00C65B25" w:rsidRPr="00C65B25">
        <w:rPr>
          <w:rFonts w:ascii="Times New Roman" w:hAnsi="Times New Roman" w:cs="Times New Roman"/>
          <w:sz w:val="24"/>
          <w:szCs w:val="24"/>
        </w:rPr>
        <w:t>l</w:t>
      </w:r>
      <w:r>
        <w:rPr>
          <w:rFonts w:ascii="Times New Roman" w:hAnsi="Times New Roman" w:cs="Times New Roman"/>
          <w:sz w:val="24"/>
          <w:szCs w:val="24"/>
        </w:rPr>
        <w:t>n(</w:t>
      </w:r>
      <w:proofErr w:type="gramEnd"/>
      <w:r>
        <w:rPr>
          <w:rFonts w:ascii="Times New Roman" w:hAnsi="Times New Roman" w:cs="Times New Roman"/>
          <w:sz w:val="24"/>
          <w:szCs w:val="24"/>
        </w:rPr>
        <w:t>AFP</w:t>
      </w:r>
      <w:r w:rsidR="00C65B25" w:rsidRPr="00C65B25">
        <w:rPr>
          <w:rFonts w:ascii="Times New Roman" w:hAnsi="Times New Roman" w:cs="Times New Roman"/>
          <w:sz w:val="24"/>
          <w:szCs w:val="24"/>
        </w:rPr>
        <w:t>)</w:t>
      </w:r>
      <w:r w:rsidR="000C3F0B">
        <w:rPr>
          <w:rFonts w:ascii="Times New Roman" w:hAnsi="Times New Roman" w:cs="Times New Roman"/>
          <w:sz w:val="24"/>
          <w:szCs w:val="24"/>
        </w:rPr>
        <w:t>)</w:t>
      </w:r>
      <w:r w:rsidR="00C65B25" w:rsidRPr="00C65B2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65B25" w:rsidRPr="00C65B25">
        <w:rPr>
          <w:rFonts w:ascii="Times New Roman" w:hAnsi="Times New Roman" w:cs="Times New Roman"/>
          <w:sz w:val="24"/>
          <w:szCs w:val="24"/>
        </w:rPr>
        <w:t xml:space="preserve">+ </w:t>
      </w:r>
    </w:p>
    <w:p w14:paraId="0EC55F73" w14:textId="77777777" w:rsidR="00C65B25" w:rsidRPr="00C65B25" w:rsidRDefault="000979E8" w:rsidP="00C65B2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            </w:t>
      </w:r>
      <w:r w:rsidR="00A82D0C">
        <w:rPr>
          <w:rFonts w:ascii="Times New Roman" w:hAnsi="Times New Roman" w:cs="Times New Roman"/>
          <w:sz w:val="24"/>
          <w:szCs w:val="24"/>
        </w:rPr>
        <w:t xml:space="preserve">       </w:t>
      </w:r>
      <w:r w:rsidR="00C65B25" w:rsidRPr="00C65B25">
        <w:rPr>
          <w:rFonts w:ascii="Times New Roman" w:hAnsi="Times New Roman" w:cs="Times New Roman"/>
          <w:sz w:val="24"/>
          <w:szCs w:val="24"/>
        </w:rPr>
        <w:t>(</w:t>
      </w:r>
      <w:r w:rsidRPr="00C65B25">
        <w:rPr>
          <w:rFonts w:ascii="Times New Roman" w:hAnsi="Times New Roman" w:cs="Times New Roman"/>
          <w:sz w:val="24"/>
          <w:szCs w:val="24"/>
        </w:rPr>
        <w:t>-0.0553</w:t>
      </w:r>
      <w:r>
        <w:rPr>
          <w:rFonts w:ascii="Times New Roman" w:hAnsi="Times New Roman" w:cs="Times New Roman"/>
          <w:sz w:val="24"/>
          <w:szCs w:val="24"/>
        </w:rPr>
        <w:t xml:space="preserve"> x </w:t>
      </w:r>
      <w:r w:rsidR="00C65B25" w:rsidRPr="00C65B25">
        <w:rPr>
          <w:rFonts w:ascii="Times New Roman" w:hAnsi="Times New Roman" w:cs="Times New Roman"/>
          <w:sz w:val="24"/>
          <w:szCs w:val="24"/>
        </w:rPr>
        <w:t xml:space="preserve">albumin) </w:t>
      </w:r>
      <w:r w:rsidR="00A82D0C">
        <w:rPr>
          <w:rFonts w:ascii="Times New Roman" w:hAnsi="Times New Roman" w:cs="Times New Roman"/>
          <w:sz w:val="24"/>
          <w:szCs w:val="24"/>
        </w:rPr>
        <w:t xml:space="preserve"> </w:t>
      </w:r>
      <w:r w:rsidR="00C65B25" w:rsidRPr="00C65B25">
        <w:rPr>
          <w:rFonts w:ascii="Times New Roman" w:hAnsi="Times New Roman" w:cs="Times New Roman"/>
          <w:sz w:val="24"/>
          <w:szCs w:val="24"/>
        </w:rPr>
        <w:t xml:space="preserve">+ </w:t>
      </w:r>
    </w:p>
    <w:p w14:paraId="44EB6A63" w14:textId="77777777" w:rsidR="00C65B25" w:rsidRPr="00C65B25" w:rsidRDefault="000C3F0B" w:rsidP="00C65B2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                   </w:t>
      </w:r>
      <w:r w:rsidR="00C65B25" w:rsidRPr="00C65B25">
        <w:rPr>
          <w:rFonts w:ascii="Times New Roman" w:hAnsi="Times New Roman" w:cs="Times New Roman"/>
          <w:sz w:val="24"/>
          <w:szCs w:val="24"/>
        </w:rPr>
        <w:t>(</w:t>
      </w:r>
      <w:r w:rsidRPr="00C65B25">
        <w:rPr>
          <w:rFonts w:ascii="Times New Roman" w:hAnsi="Times New Roman" w:cs="Times New Roman"/>
          <w:sz w:val="24"/>
          <w:szCs w:val="24"/>
        </w:rPr>
        <w:t>0.709</w:t>
      </w:r>
      <w:r>
        <w:rPr>
          <w:rFonts w:ascii="Times New Roman" w:hAnsi="Times New Roman" w:cs="Times New Roman"/>
          <w:sz w:val="24"/>
          <w:szCs w:val="24"/>
        </w:rPr>
        <w:t xml:space="preserve"> x </w:t>
      </w:r>
      <w:proofErr w:type="gramStart"/>
      <w:r w:rsidR="00C65B25" w:rsidRPr="00C65B25">
        <w:rPr>
          <w:rFonts w:ascii="Times New Roman" w:hAnsi="Times New Roman" w:cs="Times New Roman"/>
          <w:sz w:val="24"/>
          <w:szCs w:val="24"/>
        </w:rPr>
        <w:t>l</w:t>
      </w:r>
      <w:r>
        <w:rPr>
          <w:rFonts w:ascii="Times New Roman" w:hAnsi="Times New Roman" w:cs="Times New Roman"/>
          <w:sz w:val="24"/>
          <w:szCs w:val="24"/>
        </w:rPr>
        <w:t>n(</w:t>
      </w:r>
      <w:proofErr w:type="gramEnd"/>
      <w:r w:rsidR="00C65B25" w:rsidRPr="00C65B25">
        <w:rPr>
          <w:rFonts w:ascii="Times New Roman" w:hAnsi="Times New Roman" w:cs="Times New Roman"/>
          <w:sz w:val="24"/>
          <w:szCs w:val="24"/>
        </w:rPr>
        <w:t>creat</w:t>
      </w:r>
      <w:r>
        <w:rPr>
          <w:rFonts w:ascii="Times New Roman" w:hAnsi="Times New Roman" w:cs="Times New Roman"/>
          <w:sz w:val="24"/>
          <w:szCs w:val="24"/>
        </w:rPr>
        <w:t>inine</w:t>
      </w:r>
      <w:r w:rsidR="00C65B25" w:rsidRPr="00C65B25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)  </w:t>
      </w:r>
      <w:r w:rsidR="00C65B25" w:rsidRPr="00C65B25">
        <w:rPr>
          <w:rFonts w:ascii="Times New Roman" w:hAnsi="Times New Roman" w:cs="Times New Roman"/>
          <w:sz w:val="24"/>
          <w:szCs w:val="24"/>
        </w:rPr>
        <w:t xml:space="preserve">+ </w:t>
      </w:r>
    </w:p>
    <w:p w14:paraId="165D26DE" w14:textId="77777777" w:rsidR="00C65B25" w:rsidRPr="00C65B25" w:rsidRDefault="000C3F0B" w:rsidP="00C65B2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                   </w:t>
      </w:r>
      <w:r w:rsidR="00C65B25" w:rsidRPr="00C65B25">
        <w:rPr>
          <w:rFonts w:ascii="Times New Roman" w:hAnsi="Times New Roman" w:cs="Times New Roman"/>
          <w:sz w:val="24"/>
          <w:szCs w:val="24"/>
        </w:rPr>
        <w:t>(</w:t>
      </w:r>
      <w:r w:rsidRPr="00C65B25">
        <w:rPr>
          <w:rFonts w:ascii="Times New Roman" w:hAnsi="Times New Roman" w:cs="Times New Roman"/>
          <w:sz w:val="24"/>
          <w:szCs w:val="24"/>
        </w:rPr>
        <w:t>0.349</w:t>
      </w:r>
      <w:r>
        <w:rPr>
          <w:rFonts w:ascii="Times New Roman" w:hAnsi="Times New Roman" w:cs="Times New Roman"/>
          <w:sz w:val="24"/>
          <w:szCs w:val="24"/>
        </w:rPr>
        <w:t xml:space="preserve"> x </w:t>
      </w:r>
      <w:proofErr w:type="gramStart"/>
      <w:r w:rsidR="00C65B25" w:rsidRPr="00C65B25">
        <w:rPr>
          <w:rFonts w:ascii="Times New Roman" w:hAnsi="Times New Roman" w:cs="Times New Roman"/>
          <w:sz w:val="24"/>
          <w:szCs w:val="24"/>
        </w:rPr>
        <w:t>l</w:t>
      </w:r>
      <w:r>
        <w:rPr>
          <w:rFonts w:ascii="Times New Roman" w:hAnsi="Times New Roman" w:cs="Times New Roman"/>
          <w:sz w:val="24"/>
          <w:szCs w:val="24"/>
        </w:rPr>
        <w:t>n(</w:t>
      </w:r>
      <w:proofErr w:type="gramEnd"/>
      <w:r>
        <w:rPr>
          <w:rFonts w:ascii="Times New Roman" w:hAnsi="Times New Roman" w:cs="Times New Roman"/>
          <w:sz w:val="24"/>
          <w:szCs w:val="24"/>
        </w:rPr>
        <w:t>AST</w:t>
      </w:r>
      <w:r w:rsidR="00C65B25" w:rsidRPr="00C65B25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>)</w:t>
      </w:r>
      <w:r w:rsidR="00C65B25" w:rsidRPr="00C65B2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65B25" w:rsidRPr="00C65B25">
        <w:rPr>
          <w:rFonts w:ascii="Times New Roman" w:hAnsi="Times New Roman" w:cs="Times New Roman"/>
          <w:sz w:val="24"/>
          <w:szCs w:val="24"/>
        </w:rPr>
        <w:t xml:space="preserve">+ </w:t>
      </w:r>
    </w:p>
    <w:p w14:paraId="0EA8D065" w14:textId="77777777" w:rsidR="00C65B25" w:rsidRPr="00C65B25" w:rsidRDefault="00A6605B" w:rsidP="00C65B2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                   </w:t>
      </w:r>
      <w:r w:rsidR="00C65B25" w:rsidRPr="00C65B25">
        <w:rPr>
          <w:rFonts w:ascii="Times New Roman" w:hAnsi="Times New Roman" w:cs="Times New Roman"/>
          <w:sz w:val="24"/>
          <w:szCs w:val="24"/>
        </w:rPr>
        <w:t>(</w:t>
      </w:r>
      <w:r w:rsidRPr="00C65B25">
        <w:rPr>
          <w:rFonts w:ascii="Times New Roman" w:hAnsi="Times New Roman" w:cs="Times New Roman"/>
          <w:sz w:val="24"/>
          <w:szCs w:val="24"/>
        </w:rPr>
        <w:t>0.298</w:t>
      </w:r>
      <w:r>
        <w:rPr>
          <w:rFonts w:ascii="Times New Roman" w:hAnsi="Times New Roman" w:cs="Times New Roman"/>
          <w:sz w:val="24"/>
          <w:szCs w:val="24"/>
        </w:rPr>
        <w:t xml:space="preserve"> x extra-hepatic spread</w:t>
      </w:r>
      <w:r w:rsidR="009C3E19">
        <w:rPr>
          <w:rFonts w:ascii="Times New Roman" w:hAnsi="Times New Roman" w:cs="Times New Roman"/>
          <w:sz w:val="24"/>
          <w:szCs w:val="24"/>
        </w:rPr>
        <w:t>*</w:t>
      </w:r>
      <w:r w:rsidR="00C65B25" w:rsidRPr="00C65B25">
        <w:rPr>
          <w:rFonts w:ascii="Times New Roman" w:hAnsi="Times New Roman" w:cs="Times New Roman"/>
          <w:sz w:val="24"/>
          <w:szCs w:val="24"/>
        </w:rPr>
        <w:t>)</w:t>
      </w:r>
      <w:r w:rsidR="007A03E0">
        <w:rPr>
          <w:rFonts w:ascii="Times New Roman" w:hAnsi="Times New Roman" w:cs="Times New Roman"/>
          <w:sz w:val="24"/>
          <w:szCs w:val="24"/>
        </w:rPr>
        <w:t xml:space="preserve">  </w:t>
      </w:r>
      <w:r w:rsidR="00C65B25" w:rsidRPr="00C65B25">
        <w:rPr>
          <w:rFonts w:ascii="Times New Roman" w:hAnsi="Times New Roman" w:cs="Times New Roman"/>
          <w:sz w:val="24"/>
          <w:szCs w:val="24"/>
        </w:rPr>
        <w:t xml:space="preserve">+ </w:t>
      </w:r>
    </w:p>
    <w:p w14:paraId="682C6704" w14:textId="77777777" w:rsidR="00C65B25" w:rsidRPr="00EC1615" w:rsidRDefault="007A03E0" w:rsidP="00C65B25">
      <w:pPr>
        <w:spacing w:after="0"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EC1615">
        <w:rPr>
          <w:rFonts w:ascii="Times New Roman" w:hAnsi="Times New Roman" w:cs="Times New Roman"/>
          <w:i/>
          <w:sz w:val="24"/>
          <w:szCs w:val="24"/>
        </w:rPr>
        <w:t xml:space="preserve">                              </w:t>
      </w:r>
      <w:r w:rsidR="00C65B25" w:rsidRPr="00EC1615">
        <w:rPr>
          <w:rFonts w:ascii="Times New Roman" w:hAnsi="Times New Roman" w:cs="Times New Roman"/>
          <w:i/>
          <w:sz w:val="24"/>
          <w:szCs w:val="24"/>
        </w:rPr>
        <w:t>(0.526</w:t>
      </w:r>
      <w:r w:rsidRPr="00EC1615">
        <w:rPr>
          <w:rFonts w:ascii="Times New Roman" w:hAnsi="Times New Roman" w:cs="Times New Roman"/>
          <w:i/>
          <w:sz w:val="24"/>
          <w:szCs w:val="24"/>
        </w:rPr>
        <w:t xml:space="preserve"> x HBV</w:t>
      </w:r>
      <w:r w:rsidR="009C3E19" w:rsidRPr="00EC1615">
        <w:rPr>
          <w:rFonts w:ascii="Times New Roman" w:hAnsi="Times New Roman" w:cs="Times New Roman"/>
          <w:i/>
          <w:sz w:val="24"/>
          <w:szCs w:val="24"/>
        </w:rPr>
        <w:t>*</w:t>
      </w:r>
      <w:r w:rsidR="00C65B25" w:rsidRPr="00EC1615">
        <w:rPr>
          <w:rFonts w:ascii="Times New Roman" w:hAnsi="Times New Roman" w:cs="Times New Roman"/>
          <w:i/>
          <w:sz w:val="24"/>
          <w:szCs w:val="24"/>
        </w:rPr>
        <w:t>)</w:t>
      </w:r>
      <w:r w:rsidRPr="00EC1615">
        <w:rPr>
          <w:rFonts w:ascii="Times New Roman" w:hAnsi="Times New Roman" w:cs="Times New Roman"/>
          <w:i/>
          <w:sz w:val="24"/>
          <w:szCs w:val="24"/>
        </w:rPr>
        <w:t xml:space="preserve">  </w:t>
      </w:r>
      <w:r w:rsidR="00C65B25" w:rsidRPr="00EC1615">
        <w:rPr>
          <w:rFonts w:ascii="Times New Roman" w:hAnsi="Times New Roman" w:cs="Times New Roman"/>
          <w:i/>
          <w:sz w:val="24"/>
          <w:szCs w:val="24"/>
        </w:rPr>
        <w:t xml:space="preserve">+ </w:t>
      </w:r>
    </w:p>
    <w:p w14:paraId="0A790628" w14:textId="77777777" w:rsidR="00284734" w:rsidRPr="00EC1615" w:rsidRDefault="007A03E0" w:rsidP="00C65B25">
      <w:pPr>
        <w:spacing w:after="0"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EC1615">
        <w:rPr>
          <w:rFonts w:ascii="Times New Roman" w:hAnsi="Times New Roman" w:cs="Times New Roman"/>
          <w:i/>
          <w:sz w:val="24"/>
          <w:szCs w:val="24"/>
        </w:rPr>
        <w:t xml:space="preserve">                              </w:t>
      </w:r>
      <w:r w:rsidR="00C65B25" w:rsidRPr="00EC1615">
        <w:rPr>
          <w:rFonts w:ascii="Times New Roman" w:hAnsi="Times New Roman" w:cs="Times New Roman"/>
          <w:i/>
          <w:sz w:val="24"/>
          <w:szCs w:val="24"/>
        </w:rPr>
        <w:t>(0.507</w:t>
      </w:r>
      <w:r w:rsidRPr="00EC1615">
        <w:rPr>
          <w:rFonts w:ascii="Times New Roman" w:hAnsi="Times New Roman" w:cs="Times New Roman"/>
          <w:i/>
          <w:sz w:val="24"/>
          <w:szCs w:val="24"/>
        </w:rPr>
        <w:t xml:space="preserve"> x other aetiology if not HCV/HBV</w:t>
      </w:r>
      <w:r w:rsidR="009C3E19" w:rsidRPr="00EC1615">
        <w:rPr>
          <w:rFonts w:ascii="Times New Roman" w:hAnsi="Times New Roman" w:cs="Times New Roman"/>
          <w:i/>
          <w:sz w:val="24"/>
          <w:szCs w:val="24"/>
        </w:rPr>
        <w:t>*</w:t>
      </w:r>
      <w:r w:rsidR="00C65B25" w:rsidRPr="00EC1615">
        <w:rPr>
          <w:rFonts w:ascii="Times New Roman" w:hAnsi="Times New Roman" w:cs="Times New Roman"/>
          <w:i/>
          <w:sz w:val="24"/>
          <w:szCs w:val="24"/>
        </w:rPr>
        <w:t>)</w:t>
      </w:r>
    </w:p>
    <w:p w14:paraId="5FEDF01D" w14:textId="77777777" w:rsidR="009C3E19" w:rsidRDefault="009C3E19" w:rsidP="009A0EE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here</w:t>
      </w:r>
    </w:p>
    <w:p w14:paraId="46218298" w14:textId="6A6258B8" w:rsidR="00B24886" w:rsidRDefault="009C3E19" w:rsidP="009A0EE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*0=no and 1=yes</w:t>
      </w:r>
      <w:r w:rsidR="00D91EC2">
        <w:rPr>
          <w:rFonts w:ascii="Times New Roman" w:hAnsi="Times New Roman" w:cs="Times New Roman"/>
          <w:sz w:val="24"/>
          <w:szCs w:val="24"/>
        </w:rPr>
        <w:t xml:space="preserve">, </w:t>
      </w:r>
      <w:r w:rsidR="00B20BE8">
        <w:rPr>
          <w:rFonts w:ascii="Times New Roman" w:hAnsi="Times New Roman" w:cs="Times New Roman"/>
          <w:sz w:val="24"/>
          <w:szCs w:val="24"/>
        </w:rPr>
        <w:t>**</w:t>
      </w:r>
      <w:r w:rsidR="00D91EC2">
        <w:rPr>
          <w:rFonts w:ascii="Times New Roman" w:hAnsi="Times New Roman" w:cs="Times New Roman"/>
          <w:sz w:val="24"/>
          <w:szCs w:val="24"/>
        </w:rPr>
        <w:t>0=ECOG0 and 1=ECOG1</w:t>
      </w:r>
    </w:p>
    <w:p w14:paraId="4CF1279C" w14:textId="117E3EE8" w:rsidR="00EC1615" w:rsidRDefault="00EC1615" w:rsidP="009A0EE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CV is a reference group</w:t>
      </w:r>
    </w:p>
    <w:p w14:paraId="0E9BD6F1" w14:textId="314B18EC" w:rsidR="00DA1A1A" w:rsidRPr="001C6A35" w:rsidRDefault="00DA1A1A" w:rsidP="009A0EE8">
      <w:pPr>
        <w:spacing w:after="0" w:line="480" w:lineRule="auto"/>
        <w:jc w:val="both"/>
        <w:rPr>
          <w:rFonts w:ascii="Times New Roman" w:hAnsi="Times New Roman" w:cs="Times New Roman"/>
          <w:color w:val="FF0000"/>
          <w:sz w:val="24"/>
          <w:szCs w:val="24"/>
        </w:rPr>
      </w:pPr>
    </w:p>
    <w:p w14:paraId="0B91873D" w14:textId="484952A2" w:rsidR="009C5FA4" w:rsidRDefault="004C6C73" w:rsidP="009A0EE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T</w:t>
      </w:r>
      <w:r w:rsidR="006C33B2">
        <w:rPr>
          <w:rFonts w:ascii="Times New Roman" w:hAnsi="Times New Roman" w:cs="Times New Roman"/>
          <w:sz w:val="24"/>
          <w:szCs w:val="24"/>
        </w:rPr>
        <w:t xml:space="preserve">he following </w:t>
      </w:r>
      <w:r w:rsidR="009C5FA4">
        <w:rPr>
          <w:rFonts w:ascii="Times New Roman" w:hAnsi="Times New Roman" w:cs="Times New Roman"/>
          <w:sz w:val="24"/>
          <w:szCs w:val="24"/>
        </w:rPr>
        <w:t>cut-offs were</w:t>
      </w:r>
      <w:r>
        <w:rPr>
          <w:rFonts w:ascii="Times New Roman" w:hAnsi="Times New Roman" w:cs="Times New Roman"/>
          <w:sz w:val="24"/>
          <w:szCs w:val="24"/>
        </w:rPr>
        <w:t xml:space="preserve"> then</w:t>
      </w:r>
      <w:r w:rsidR="009C5FA4">
        <w:rPr>
          <w:rFonts w:ascii="Times New Roman" w:hAnsi="Times New Roman" w:cs="Times New Roman"/>
          <w:sz w:val="24"/>
          <w:szCs w:val="24"/>
        </w:rPr>
        <w:t xml:space="preserve"> applie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42EB4">
        <w:rPr>
          <w:rFonts w:ascii="Times New Roman" w:hAnsi="Times New Roman" w:cs="Times New Roman"/>
          <w:sz w:val="24"/>
          <w:szCs w:val="24"/>
        </w:rPr>
        <w:t xml:space="preserve">to the linear predictor, η, </w:t>
      </w:r>
      <w:r>
        <w:rPr>
          <w:rFonts w:ascii="Times New Roman" w:hAnsi="Times New Roman" w:cs="Times New Roman"/>
          <w:sz w:val="24"/>
          <w:szCs w:val="24"/>
        </w:rPr>
        <w:t xml:space="preserve">to generate the four risk </w:t>
      </w:r>
      <w:r w:rsidR="00BF5AB0">
        <w:rPr>
          <w:rFonts w:ascii="Times New Roman" w:hAnsi="Times New Roman" w:cs="Times New Roman"/>
          <w:sz w:val="24"/>
          <w:szCs w:val="24"/>
        </w:rPr>
        <w:t>categories</w:t>
      </w:r>
      <w:r w:rsidR="009C5FA4">
        <w:rPr>
          <w:rFonts w:ascii="Times New Roman" w:hAnsi="Times New Roman" w:cs="Times New Roman"/>
          <w:sz w:val="24"/>
          <w:szCs w:val="24"/>
        </w:rPr>
        <w:t>:</w:t>
      </w:r>
      <w:r w:rsidR="006C33B2">
        <w:rPr>
          <w:rFonts w:ascii="Times New Roman" w:hAnsi="Times New Roman" w:cs="Times New Roman"/>
          <w:sz w:val="24"/>
          <w:szCs w:val="24"/>
        </w:rPr>
        <w:t xml:space="preserve"> </w:t>
      </w:r>
      <w:r w:rsidR="00C574DF">
        <w:rPr>
          <w:rFonts w:ascii="Times New Roman" w:hAnsi="Times New Roman" w:cs="Times New Roman"/>
          <w:sz w:val="24"/>
          <w:szCs w:val="24"/>
        </w:rPr>
        <w:t>≤2.898 (</w:t>
      </w:r>
      <w:r w:rsidR="00123003">
        <w:rPr>
          <w:rFonts w:ascii="Times New Roman" w:hAnsi="Times New Roman" w:cs="Times New Roman"/>
          <w:sz w:val="24"/>
          <w:szCs w:val="24"/>
        </w:rPr>
        <w:t>risk category 1</w:t>
      </w:r>
      <w:r w:rsidR="00C574DF">
        <w:rPr>
          <w:rFonts w:ascii="Times New Roman" w:hAnsi="Times New Roman" w:cs="Times New Roman"/>
          <w:sz w:val="24"/>
          <w:szCs w:val="24"/>
        </w:rPr>
        <w:t>), &gt;2.898</w:t>
      </w:r>
      <w:r w:rsidR="00D0102D">
        <w:rPr>
          <w:rFonts w:ascii="Times New Roman" w:hAnsi="Times New Roman" w:cs="Times New Roman"/>
          <w:sz w:val="24"/>
          <w:szCs w:val="24"/>
        </w:rPr>
        <w:t xml:space="preserve"> to ≤3.666 (</w:t>
      </w:r>
      <w:r w:rsidR="00123003">
        <w:rPr>
          <w:rFonts w:ascii="Times New Roman" w:hAnsi="Times New Roman" w:cs="Times New Roman"/>
          <w:sz w:val="24"/>
          <w:szCs w:val="24"/>
        </w:rPr>
        <w:t>risk category 2</w:t>
      </w:r>
      <w:r w:rsidR="003D7F4A">
        <w:rPr>
          <w:rFonts w:ascii="Times New Roman" w:hAnsi="Times New Roman" w:cs="Times New Roman"/>
          <w:sz w:val="24"/>
          <w:szCs w:val="24"/>
        </w:rPr>
        <w:t>)</w:t>
      </w:r>
      <w:r w:rsidR="00D0102D">
        <w:rPr>
          <w:rFonts w:ascii="Times New Roman" w:hAnsi="Times New Roman" w:cs="Times New Roman"/>
          <w:sz w:val="24"/>
          <w:szCs w:val="24"/>
        </w:rPr>
        <w:t>, &gt;3.666 to ≤4.559 (</w:t>
      </w:r>
      <w:r w:rsidR="00123003">
        <w:rPr>
          <w:rFonts w:ascii="Times New Roman" w:hAnsi="Times New Roman" w:cs="Times New Roman"/>
          <w:sz w:val="24"/>
          <w:szCs w:val="24"/>
        </w:rPr>
        <w:t>risk category 3</w:t>
      </w:r>
      <w:r w:rsidR="00D0102D">
        <w:rPr>
          <w:rFonts w:ascii="Times New Roman" w:hAnsi="Times New Roman" w:cs="Times New Roman"/>
          <w:sz w:val="24"/>
          <w:szCs w:val="24"/>
        </w:rPr>
        <w:t>) and &gt;4.559 (</w:t>
      </w:r>
      <w:r w:rsidR="00123003">
        <w:rPr>
          <w:rFonts w:ascii="Times New Roman" w:hAnsi="Times New Roman" w:cs="Times New Roman"/>
          <w:sz w:val="24"/>
          <w:szCs w:val="24"/>
        </w:rPr>
        <w:t>risk category 4</w:t>
      </w:r>
      <w:r w:rsidR="003D7F4A">
        <w:rPr>
          <w:rFonts w:ascii="Times New Roman" w:hAnsi="Times New Roman" w:cs="Times New Roman"/>
          <w:sz w:val="24"/>
          <w:szCs w:val="24"/>
        </w:rPr>
        <w:t>).</w:t>
      </w:r>
      <w:r w:rsidR="009C5FA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3B0A117" w14:textId="7D8A3DB7" w:rsidR="00F57294" w:rsidRDefault="00F57294" w:rsidP="009A0EE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B6E9F0D" w14:textId="04257852" w:rsidR="00E51E3D" w:rsidRDefault="00E51E3D" w:rsidP="009A0EE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o ca</w:t>
      </w:r>
      <w:r w:rsidR="00495553">
        <w:rPr>
          <w:rFonts w:ascii="Times New Roman" w:hAnsi="Times New Roman" w:cs="Times New Roman"/>
          <w:sz w:val="24"/>
          <w:szCs w:val="24"/>
        </w:rPr>
        <w:t>lculate the survival function for</w:t>
      </w:r>
      <w:r>
        <w:rPr>
          <w:rFonts w:ascii="Times New Roman" w:hAnsi="Times New Roman" w:cs="Times New Roman"/>
          <w:sz w:val="24"/>
          <w:szCs w:val="24"/>
        </w:rPr>
        <w:t xml:space="preserve"> an individ</w:t>
      </w:r>
      <w:r w:rsidR="005C4D0B">
        <w:rPr>
          <w:rFonts w:ascii="Times New Roman" w:hAnsi="Times New Roman" w:cs="Times New Roman"/>
          <w:sz w:val="24"/>
          <w:szCs w:val="24"/>
        </w:rPr>
        <w:t xml:space="preserve">ual patient at time t, the following </w:t>
      </w:r>
      <w:r w:rsidR="00827B08">
        <w:rPr>
          <w:rFonts w:ascii="Times New Roman" w:hAnsi="Times New Roman" w:cs="Times New Roman"/>
          <w:sz w:val="24"/>
          <w:szCs w:val="24"/>
        </w:rPr>
        <w:t>three steps were</w:t>
      </w:r>
      <w:r w:rsidR="005C4D0B">
        <w:rPr>
          <w:rFonts w:ascii="Times New Roman" w:hAnsi="Times New Roman" w:cs="Times New Roman"/>
          <w:sz w:val="24"/>
          <w:szCs w:val="24"/>
        </w:rPr>
        <w:t xml:space="preserve"> undertaken.</w:t>
      </w:r>
      <w:r w:rsidR="001C6E85">
        <w:rPr>
          <w:rFonts w:ascii="Times New Roman" w:hAnsi="Times New Roman" w:cs="Times New Roman"/>
          <w:sz w:val="24"/>
          <w:szCs w:val="24"/>
        </w:rPr>
        <w:t xml:space="preserve"> The derivation of these equations is explained in more detail in the supplementary.</w:t>
      </w:r>
    </w:p>
    <w:p w14:paraId="7D0612CD" w14:textId="718DD1F1" w:rsidR="005C4D0B" w:rsidRDefault="005C4D0B" w:rsidP="009A0EE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A20B415" w14:textId="64D23720" w:rsidR="0042756B" w:rsidRDefault="00866EEC" w:rsidP="0042756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(1) T</w:t>
      </w:r>
      <w:r w:rsidR="0042756B">
        <w:rPr>
          <w:rFonts w:ascii="Times New Roman" w:hAnsi="Times New Roman" w:cs="Times New Roman"/>
          <w:sz w:val="24"/>
          <w:szCs w:val="24"/>
        </w:rPr>
        <w:t xml:space="preserve">he log cumulative baseline hazard (spline function) at time </w:t>
      </w:r>
      <w:proofErr w:type="spellStart"/>
      <w:r w:rsidR="0042756B">
        <w:rPr>
          <w:rFonts w:ascii="Times New Roman" w:hAnsi="Times New Roman" w:cs="Times New Roman"/>
          <w:sz w:val="24"/>
          <w:szCs w:val="24"/>
        </w:rPr>
        <w:t>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as derived</w:t>
      </w:r>
      <w:r w:rsidR="00127AFE">
        <w:rPr>
          <w:rFonts w:ascii="Times New Roman" w:hAnsi="Times New Roman" w:cs="Times New Roman"/>
          <w:sz w:val="24"/>
          <w:szCs w:val="24"/>
        </w:rPr>
        <w:t xml:space="preserve"> as</w:t>
      </w:r>
      <w:r w:rsidR="00E14C05">
        <w:rPr>
          <w:rFonts w:ascii="Times New Roman" w:hAnsi="Times New Roman" w:cs="Times New Roman"/>
          <w:sz w:val="24"/>
          <w:szCs w:val="24"/>
        </w:rPr>
        <w:t xml:space="preserve"> follows</w:t>
      </w:r>
      <w:r w:rsidR="0042756B">
        <w:rPr>
          <w:rFonts w:ascii="Times New Roman" w:hAnsi="Times New Roman" w:cs="Times New Roman"/>
          <w:sz w:val="24"/>
          <w:szCs w:val="24"/>
        </w:rPr>
        <w:t>:</w:t>
      </w:r>
    </w:p>
    <w:p w14:paraId="33A97C32" w14:textId="6A0A88D6" w:rsidR="0042756B" w:rsidRDefault="00866EEC" w:rsidP="0042756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s(</w:t>
      </w:r>
      <w:proofErr w:type="gramEnd"/>
      <w:r>
        <w:rPr>
          <w:rFonts w:ascii="Times New Roman" w:hAnsi="Times New Roman" w:cs="Times New Roman"/>
          <w:sz w:val="24"/>
          <w:szCs w:val="24"/>
        </w:rPr>
        <w:t>log t</w:t>
      </w:r>
      <w:r w:rsidR="00B952A2">
        <w:rPr>
          <w:rFonts w:ascii="Times New Roman" w:hAnsi="Times New Roman" w:cs="Times New Roman"/>
          <w:sz w:val="24"/>
          <w:szCs w:val="24"/>
        </w:rPr>
        <w:t>) =  -8.167 + 2.465 log t + 0.113</w:t>
      </w:r>
      <w:r w:rsidR="00F341E5">
        <w:rPr>
          <w:rFonts w:ascii="Times New Roman" w:hAnsi="Times New Roman" w:cs="Times New Roman"/>
          <w:sz w:val="24"/>
          <w:szCs w:val="24"/>
        </w:rPr>
        <w:t xml:space="preserve"> </w:t>
      </w:r>
      <w:r w:rsidR="0042756B">
        <w:rPr>
          <w:rFonts w:ascii="Times New Roman" w:hAnsi="Times New Roman" w:cs="Times New Roman"/>
          <w:sz w:val="24"/>
          <w:szCs w:val="24"/>
        </w:rPr>
        <w:t>z</w:t>
      </w:r>
      <w:r w:rsidR="0042756B">
        <w:rPr>
          <w:rFonts w:ascii="Times New Roman" w:hAnsi="Times New Roman" w:cs="Times New Roman"/>
          <w:sz w:val="24"/>
          <w:szCs w:val="24"/>
          <w:vertAlign w:val="subscript"/>
        </w:rPr>
        <w:t>2</w:t>
      </w:r>
    </w:p>
    <w:p w14:paraId="080E5997" w14:textId="55B0AE59" w:rsidR="0042756B" w:rsidRDefault="0042756B" w:rsidP="0042756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where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z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= </w:t>
      </w:r>
      <m:oMath>
        <m:sSubSup>
          <m:sSub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(log t – 1.833)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+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3</m:t>
            </m:r>
          </m:sup>
        </m:sSubSup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–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0.361</m:t>
        </m:r>
        <m:sSubSup>
          <m:sSub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(log t+1.017)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+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3</m:t>
            </m:r>
          </m:sup>
        </m:sSubSup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–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0.639</m:t>
        </m:r>
        <m:sSubSup>
          <m:sSub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(log t – 3.443)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+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3</m:t>
            </m:r>
          </m:sup>
        </m:sSubSup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 </w:t>
      </w:r>
    </w:p>
    <w:p w14:paraId="283A09EB" w14:textId="2A506151" w:rsidR="005C4D0B" w:rsidRDefault="00F1123B" w:rsidP="005C4D0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“+” notation </w:t>
      </w:r>
      <w:r w:rsidR="001A6601">
        <w:rPr>
          <w:rFonts w:ascii="Times New Roman" w:hAnsi="Times New Roman" w:cs="Times New Roman"/>
          <w:sz w:val="24"/>
          <w:szCs w:val="24"/>
        </w:rPr>
        <w:t xml:space="preserve">denotes </w:t>
      </w:r>
      <w:r w:rsidR="00127AFE">
        <w:rPr>
          <w:rFonts w:ascii="Times New Roman" w:hAnsi="Times New Roman" w:cs="Times New Roman"/>
          <w:sz w:val="24"/>
          <w:szCs w:val="24"/>
        </w:rPr>
        <w:t>(</w:t>
      </w:r>
      <w:r w:rsidR="005718BB">
        <w:rPr>
          <w:rFonts w:ascii="Times New Roman" w:hAnsi="Times New Roman" w:cs="Times New Roman"/>
          <w:sz w:val="24"/>
          <w:szCs w:val="24"/>
        </w:rPr>
        <w:t>x</w:t>
      </w:r>
      <w:proofErr w:type="gramStart"/>
      <w:r w:rsidR="00127AFE">
        <w:rPr>
          <w:rFonts w:ascii="Times New Roman" w:hAnsi="Times New Roman" w:cs="Times New Roman"/>
          <w:sz w:val="24"/>
          <w:szCs w:val="24"/>
        </w:rPr>
        <w:t>)</w:t>
      </w:r>
      <w:r w:rsidR="001A6601" w:rsidRPr="001A6601">
        <w:rPr>
          <w:rFonts w:ascii="Times New Roman" w:hAnsi="Times New Roman" w:cs="Times New Roman"/>
          <w:sz w:val="24"/>
          <w:szCs w:val="24"/>
          <w:vertAlign w:val="subscript"/>
        </w:rPr>
        <w:t>+</w:t>
      </w:r>
      <w:proofErr w:type="gramEnd"/>
      <w:r w:rsidR="006E21D8">
        <w:rPr>
          <w:rFonts w:ascii="Times New Roman" w:hAnsi="Times New Roman" w:cs="Times New Roman"/>
          <w:sz w:val="24"/>
          <w:szCs w:val="24"/>
        </w:rPr>
        <w:t>=max(</w:t>
      </w:r>
      <w:r w:rsidR="001A6601" w:rsidRPr="001A6601">
        <w:rPr>
          <w:rFonts w:ascii="Times New Roman" w:hAnsi="Times New Roman" w:cs="Times New Roman"/>
          <w:sz w:val="24"/>
          <w:szCs w:val="24"/>
        </w:rPr>
        <w:t>0,</w:t>
      </w:r>
      <w:r w:rsidR="00180779">
        <w:rPr>
          <w:rFonts w:ascii="Times New Roman" w:hAnsi="Times New Roman" w:cs="Times New Roman"/>
          <w:sz w:val="24"/>
          <w:szCs w:val="24"/>
        </w:rPr>
        <w:t xml:space="preserve"> </w:t>
      </w:r>
      <w:r w:rsidR="006E21D8">
        <w:rPr>
          <w:rFonts w:ascii="Times New Roman" w:hAnsi="Times New Roman" w:cs="Times New Roman"/>
          <w:sz w:val="24"/>
          <w:szCs w:val="24"/>
        </w:rPr>
        <w:t>x)</w:t>
      </w:r>
    </w:p>
    <w:p w14:paraId="69EF4BF2" w14:textId="39897CDA" w:rsidR="00866EEC" w:rsidRDefault="00866EEC" w:rsidP="005C4D0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A8780C6" w14:textId="432EBDF6" w:rsidR="00866EEC" w:rsidRDefault="00866EEC" w:rsidP="005C4D0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(2) Baseline survival function</w:t>
      </w:r>
      <w:r w:rsidR="00F35651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35651">
        <w:rPr>
          <w:rFonts w:ascii="Times New Roman" w:hAnsi="Times New Roman" w:cs="Times New Roman"/>
          <w:sz w:val="24"/>
          <w:szCs w:val="24"/>
        </w:rPr>
        <w:t xml:space="preserve">at time t, </w:t>
      </w:r>
      <w:r w:rsidR="00E14C05">
        <w:rPr>
          <w:rFonts w:ascii="Times New Roman" w:hAnsi="Times New Roman" w:cs="Times New Roman"/>
          <w:sz w:val="24"/>
          <w:szCs w:val="24"/>
        </w:rPr>
        <w:t>was</w:t>
      </w:r>
      <w:r w:rsidR="00D865F1">
        <w:rPr>
          <w:rFonts w:ascii="Times New Roman" w:hAnsi="Times New Roman" w:cs="Times New Roman"/>
          <w:sz w:val="24"/>
          <w:szCs w:val="24"/>
        </w:rPr>
        <w:t xml:space="preserve"> expressed as</w:t>
      </w:r>
      <w:r>
        <w:rPr>
          <w:rFonts w:ascii="Times New Roman" w:hAnsi="Times New Roman" w:cs="Times New Roman"/>
          <w:sz w:val="24"/>
          <w:szCs w:val="24"/>
        </w:rPr>
        <w:t>:</w:t>
      </w:r>
    </w:p>
    <w:p w14:paraId="53C6B1FD" w14:textId="632C0F56" w:rsidR="00866EEC" w:rsidRDefault="00866EEC" w:rsidP="00866EEC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S</w:t>
      </w:r>
      <w:r w:rsidRPr="009F6860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>
        <w:rPr>
          <w:rFonts w:ascii="Times New Roman" w:hAnsi="Times New Roman" w:cs="Times New Roman"/>
          <w:sz w:val="24"/>
          <w:szCs w:val="24"/>
        </w:rPr>
        <w:t>(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t) = </w:t>
      </w:r>
      <w:proofErr w:type="spellStart"/>
      <w:r>
        <w:rPr>
          <w:rFonts w:ascii="Times New Roman" w:hAnsi="Times New Roman" w:cs="Times New Roman"/>
          <w:sz w:val="24"/>
          <w:szCs w:val="24"/>
        </w:rPr>
        <w:t>exp</w:t>
      </w:r>
      <w:proofErr w:type="spellEnd"/>
      <w:r>
        <w:rPr>
          <w:rFonts w:ascii="Times New Roman" w:hAnsi="Times New Roman" w:cs="Times New Roman"/>
          <w:sz w:val="24"/>
          <w:szCs w:val="24"/>
        </w:rPr>
        <w:t>(-</w:t>
      </w:r>
      <w:proofErr w:type="spellStart"/>
      <w:r>
        <w:rPr>
          <w:rFonts w:ascii="Times New Roman" w:hAnsi="Times New Roman" w:cs="Times New Roman"/>
          <w:sz w:val="24"/>
          <w:szCs w:val="24"/>
        </w:rPr>
        <w:t>exp</w:t>
      </w:r>
      <w:proofErr w:type="spellEnd"/>
      <w:r>
        <w:rPr>
          <w:rFonts w:ascii="Times New Roman" w:hAnsi="Times New Roman" w:cs="Times New Roman"/>
          <w:sz w:val="24"/>
          <w:szCs w:val="24"/>
        </w:rPr>
        <w:t>(s(log t)))</w:t>
      </w:r>
    </w:p>
    <w:p w14:paraId="1FA95C5C" w14:textId="77777777" w:rsidR="00866EEC" w:rsidRDefault="00866EEC" w:rsidP="005C4D0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59B3DDC" w14:textId="67DB54F6" w:rsidR="005C4D0B" w:rsidRDefault="00E815D4" w:rsidP="005C4D0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(3</w:t>
      </w:r>
      <w:r w:rsidR="00571176">
        <w:rPr>
          <w:rFonts w:ascii="Times New Roman" w:hAnsi="Times New Roman" w:cs="Times New Roman"/>
          <w:sz w:val="24"/>
          <w:szCs w:val="24"/>
        </w:rPr>
        <w:t xml:space="preserve">) </w:t>
      </w:r>
      <w:r w:rsidR="005C4D0B">
        <w:rPr>
          <w:rFonts w:ascii="Times New Roman" w:hAnsi="Times New Roman" w:cs="Times New Roman"/>
          <w:sz w:val="24"/>
          <w:szCs w:val="24"/>
        </w:rPr>
        <w:t xml:space="preserve">Survival function, </w:t>
      </w:r>
      <w:proofErr w:type="gramStart"/>
      <w:r w:rsidR="005C4D0B">
        <w:rPr>
          <w:rFonts w:ascii="Times New Roman" w:hAnsi="Times New Roman" w:cs="Times New Roman"/>
          <w:sz w:val="24"/>
          <w:szCs w:val="24"/>
        </w:rPr>
        <w:t>S(</w:t>
      </w:r>
      <w:proofErr w:type="gramEnd"/>
      <w:r w:rsidR="005C4D0B">
        <w:rPr>
          <w:rFonts w:ascii="Times New Roman" w:hAnsi="Times New Roman" w:cs="Times New Roman"/>
          <w:sz w:val="24"/>
          <w:szCs w:val="24"/>
        </w:rPr>
        <w:t>t), at time t for an individual subject</w:t>
      </w:r>
      <w:r w:rsidR="00E14C05">
        <w:rPr>
          <w:rFonts w:ascii="Times New Roman" w:hAnsi="Times New Roman" w:cs="Times New Roman"/>
          <w:sz w:val="24"/>
          <w:szCs w:val="24"/>
        </w:rPr>
        <w:t xml:space="preserve"> can then be</w:t>
      </w:r>
      <w:r w:rsidR="005C4D0B">
        <w:rPr>
          <w:rFonts w:ascii="Times New Roman" w:hAnsi="Times New Roman" w:cs="Times New Roman"/>
          <w:sz w:val="24"/>
          <w:szCs w:val="24"/>
        </w:rPr>
        <w:t xml:space="preserve"> </w:t>
      </w:r>
      <w:r w:rsidR="00714E86">
        <w:rPr>
          <w:rFonts w:ascii="Times New Roman" w:hAnsi="Times New Roman" w:cs="Times New Roman"/>
          <w:sz w:val="24"/>
          <w:szCs w:val="24"/>
        </w:rPr>
        <w:t>calculated by</w:t>
      </w:r>
      <w:r w:rsidR="005C4D0B">
        <w:rPr>
          <w:rFonts w:ascii="Times New Roman" w:hAnsi="Times New Roman" w:cs="Times New Roman"/>
          <w:sz w:val="24"/>
          <w:szCs w:val="24"/>
        </w:rPr>
        <w:t>:</w:t>
      </w:r>
    </w:p>
    <w:p w14:paraId="3FA0F152" w14:textId="3D8B42F1" w:rsidR="005C4D0B" w:rsidRPr="00DE1D1A" w:rsidRDefault="005C4D0B" w:rsidP="005C4D0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S(</w:t>
      </w:r>
      <w:proofErr w:type="gramEnd"/>
      <w:r>
        <w:rPr>
          <w:rFonts w:ascii="Times New Roman" w:hAnsi="Times New Roman" w:cs="Times New Roman"/>
          <w:sz w:val="24"/>
          <w:szCs w:val="24"/>
        </w:rPr>
        <w:t>t) = S</w:t>
      </w:r>
      <w:r w:rsidRPr="009F6860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>
        <w:rPr>
          <w:rFonts w:ascii="Times New Roman" w:hAnsi="Times New Roman" w:cs="Times New Roman"/>
          <w:sz w:val="24"/>
          <w:szCs w:val="24"/>
        </w:rPr>
        <w:t>(t)</w:t>
      </w:r>
      <w:proofErr w:type="spellStart"/>
      <w:r w:rsidRPr="000F0A1A">
        <w:rPr>
          <w:rFonts w:ascii="Times New Roman" w:hAnsi="Times New Roman" w:cs="Times New Roman"/>
          <w:sz w:val="24"/>
          <w:szCs w:val="24"/>
          <w:vertAlign w:val="superscript"/>
        </w:rPr>
        <w:t>exp</w:t>
      </w:r>
      <w:proofErr w:type="spellEnd"/>
      <w:r w:rsidRPr="000F0A1A">
        <w:rPr>
          <w:rFonts w:ascii="Times New Roman" w:hAnsi="Times New Roman" w:cs="Times New Roman"/>
          <w:sz w:val="24"/>
          <w:szCs w:val="24"/>
          <w:vertAlign w:val="superscript"/>
        </w:rPr>
        <w:t>(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η</w:t>
      </w:r>
      <w:r w:rsidRPr="000F0A1A">
        <w:rPr>
          <w:rFonts w:ascii="Times New Roman" w:hAnsi="Times New Roman" w:cs="Times New Roman"/>
          <w:sz w:val="24"/>
          <w:szCs w:val="24"/>
          <w:vertAlign w:val="superscript"/>
        </w:rPr>
        <w:t>)</w:t>
      </w:r>
      <w:r w:rsidR="00714E86"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1C56ACCF" w14:textId="608C263A" w:rsidR="005C4D0B" w:rsidRDefault="005C4D0B" w:rsidP="005C4D0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where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η is t</w:t>
      </w:r>
      <w:r w:rsidR="00714E86">
        <w:rPr>
          <w:rFonts w:ascii="Times New Roman" w:hAnsi="Times New Roman" w:cs="Times New Roman"/>
          <w:sz w:val="24"/>
          <w:szCs w:val="24"/>
        </w:rPr>
        <w:t>he linear predictor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443048C1" w14:textId="75EFD2D4" w:rsidR="005C4D0B" w:rsidRDefault="005C4D0B" w:rsidP="005C4D0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C77F705" w14:textId="48AED866" w:rsidR="00F1123B" w:rsidRDefault="00E14C05" w:rsidP="005C4D0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values for</w:t>
      </w:r>
      <w:r w:rsidR="007225E6">
        <w:rPr>
          <w:rFonts w:ascii="Times New Roman" w:hAnsi="Times New Roman" w:cs="Times New Roman"/>
          <w:sz w:val="24"/>
          <w:szCs w:val="24"/>
        </w:rPr>
        <w:t xml:space="preserve"> S</w:t>
      </w:r>
      <w:r w:rsidR="007225E6" w:rsidRPr="009F6860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 w:rsidR="007225E6">
        <w:rPr>
          <w:rFonts w:ascii="Times New Roman" w:hAnsi="Times New Roman" w:cs="Times New Roman"/>
          <w:sz w:val="24"/>
          <w:szCs w:val="24"/>
        </w:rPr>
        <w:t>(t)</w:t>
      </w:r>
      <w:r w:rsidR="00EC594A">
        <w:rPr>
          <w:rFonts w:ascii="Times New Roman" w:hAnsi="Times New Roman" w:cs="Times New Roman"/>
          <w:sz w:val="24"/>
          <w:szCs w:val="24"/>
        </w:rPr>
        <w:t xml:space="preserve"> at time points 3, 6, 12, 18 and 24 months were </w:t>
      </w:r>
      <w:r w:rsidR="009B107D">
        <w:rPr>
          <w:rFonts w:ascii="Times New Roman" w:hAnsi="Times New Roman" w:cs="Times New Roman"/>
          <w:sz w:val="24"/>
          <w:szCs w:val="24"/>
        </w:rPr>
        <w:t>0.997, 0.991, 0.977, 0.965 and 0.955 respectively.</w:t>
      </w:r>
      <w:r w:rsidR="00886A1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For other time points, </w:t>
      </w:r>
      <w:proofErr w:type="gramStart"/>
      <w:r w:rsidR="00886A17">
        <w:rPr>
          <w:rFonts w:ascii="Times New Roman" w:hAnsi="Times New Roman" w:cs="Times New Roman"/>
          <w:sz w:val="24"/>
          <w:szCs w:val="24"/>
        </w:rPr>
        <w:t>S</w:t>
      </w:r>
      <w:r w:rsidR="00886A17" w:rsidRPr="009F6860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 w:rsidR="00886A17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="00886A17">
        <w:rPr>
          <w:rFonts w:ascii="Times New Roman" w:hAnsi="Times New Roman" w:cs="Times New Roman"/>
          <w:sz w:val="24"/>
          <w:szCs w:val="24"/>
        </w:rPr>
        <w:t xml:space="preserve">t) </w:t>
      </w:r>
      <w:r w:rsidR="00473673">
        <w:rPr>
          <w:rFonts w:ascii="Times New Roman" w:hAnsi="Times New Roman" w:cs="Times New Roman"/>
          <w:sz w:val="24"/>
          <w:szCs w:val="24"/>
        </w:rPr>
        <w:t xml:space="preserve">can be calculated by following </w:t>
      </w:r>
      <w:r>
        <w:rPr>
          <w:rFonts w:ascii="Times New Roman" w:hAnsi="Times New Roman" w:cs="Times New Roman"/>
          <w:sz w:val="24"/>
          <w:szCs w:val="24"/>
        </w:rPr>
        <w:t>S</w:t>
      </w:r>
      <w:r w:rsidR="00473673">
        <w:rPr>
          <w:rFonts w:ascii="Times New Roman" w:hAnsi="Times New Roman" w:cs="Times New Roman"/>
          <w:sz w:val="24"/>
          <w:szCs w:val="24"/>
        </w:rPr>
        <w:t>teps 1 and 2.</w:t>
      </w:r>
    </w:p>
    <w:p w14:paraId="28CA2E3B" w14:textId="5B21620B" w:rsidR="00522CC1" w:rsidRDefault="00522CC1" w:rsidP="005C4D0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ABB31D0" w14:textId="0143C352" w:rsidR="00522CC1" w:rsidRDefault="00342EB4" w:rsidP="005C4D0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or example, </w:t>
      </w:r>
      <w:r w:rsidR="00522CC1">
        <w:rPr>
          <w:rFonts w:ascii="Times New Roman" w:hAnsi="Times New Roman" w:cs="Times New Roman"/>
          <w:sz w:val="24"/>
          <w:szCs w:val="24"/>
        </w:rPr>
        <w:t xml:space="preserve">a patient with the following baseline features: </w:t>
      </w:r>
      <w:r w:rsidR="00C9239D">
        <w:rPr>
          <w:rFonts w:ascii="Times New Roman" w:hAnsi="Times New Roman" w:cs="Times New Roman"/>
          <w:sz w:val="24"/>
          <w:szCs w:val="24"/>
        </w:rPr>
        <w:t>No vascular invasion, 71 years of age, ECOG 1, AFP 850.3ng/ml, albumin 46g/l, creatinine 35.36μmol/l, AST 29U/l, no EHD and “other” aetiology (non-HBV, non-HCV) will have a survival function</w:t>
      </w:r>
      <w:r w:rsidR="00AA2812">
        <w:rPr>
          <w:rFonts w:ascii="Times New Roman" w:hAnsi="Times New Roman" w:cs="Times New Roman"/>
          <w:sz w:val="24"/>
          <w:szCs w:val="24"/>
        </w:rPr>
        <w:t xml:space="preserve"> of 97%, 90%, 77%, 67% and 59% at times 3, 6, 12, 18 and 24 months respectively.</w:t>
      </w:r>
    </w:p>
    <w:p w14:paraId="4EB06FE7" w14:textId="1348EBB4" w:rsidR="005C4D0B" w:rsidRDefault="005C4D0B" w:rsidP="009A0EE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F8715D4" w14:textId="3A405410" w:rsidR="00635CB3" w:rsidRPr="00E92899" w:rsidRDefault="00635CB3" w:rsidP="009A0EE8">
      <w:pPr>
        <w:spacing w:after="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92899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An online calculator to generate the s</w:t>
      </w:r>
      <w:r w:rsidR="002C5E85" w:rsidRPr="00E92899">
        <w:rPr>
          <w:rFonts w:ascii="Times New Roman" w:hAnsi="Times New Roman" w:cs="Times New Roman"/>
          <w:color w:val="000000" w:themeColor="text1"/>
          <w:sz w:val="24"/>
          <w:szCs w:val="24"/>
        </w:rPr>
        <w:t>urvival predictions at a group and individual level</w:t>
      </w:r>
      <w:r w:rsidRPr="00E9289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available at:</w:t>
      </w:r>
      <w:r w:rsidR="00AE529A" w:rsidRPr="00E9289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hyperlink r:id="rId9" w:history="1">
        <w:r w:rsidR="00E779EF" w:rsidRPr="00E92899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</w:rPr>
          <w:t>https://jscalc.io/calc/oGSDLHDsDg9g2XBF</w:t>
        </w:r>
      </w:hyperlink>
      <w:r w:rsidR="00E92899" w:rsidRPr="00E9289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3449D8C1" w14:textId="77777777" w:rsidR="00E51E3D" w:rsidRDefault="00E51E3D" w:rsidP="009A0EE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45EED7D" w14:textId="77777777" w:rsidR="006245B9" w:rsidRPr="00CE7CA8" w:rsidRDefault="006245B9" w:rsidP="006245B9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E7CA8">
        <w:rPr>
          <w:rFonts w:ascii="Times New Roman" w:hAnsi="Times New Roman" w:cs="Times New Roman"/>
          <w:b/>
          <w:sz w:val="24"/>
          <w:szCs w:val="24"/>
        </w:rPr>
        <w:t>Model calibration</w:t>
      </w:r>
    </w:p>
    <w:p w14:paraId="68DFFD13" w14:textId="5C8A38A0" w:rsidR="00F6425B" w:rsidRDefault="00A5789C" w:rsidP="00B20BE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bserved</w:t>
      </w:r>
      <w:r w:rsidR="00F81102">
        <w:rPr>
          <w:rFonts w:ascii="Times New Roman" w:hAnsi="Times New Roman" w:cs="Times New Roman"/>
          <w:sz w:val="24"/>
          <w:szCs w:val="24"/>
        </w:rPr>
        <w:t xml:space="preserve"> KM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="003C3083">
        <w:rPr>
          <w:rFonts w:ascii="Times New Roman" w:hAnsi="Times New Roman" w:cs="Times New Roman"/>
          <w:sz w:val="24"/>
          <w:szCs w:val="24"/>
        </w:rPr>
        <w:t>m</w:t>
      </w:r>
      <w:r w:rsidR="00082CDA">
        <w:rPr>
          <w:rFonts w:ascii="Times New Roman" w:hAnsi="Times New Roman" w:cs="Times New Roman"/>
          <w:sz w:val="24"/>
          <w:szCs w:val="24"/>
        </w:rPr>
        <w:t>odel-</w:t>
      </w:r>
      <w:r w:rsidR="00A23DEC" w:rsidRPr="006B498D">
        <w:rPr>
          <w:rFonts w:ascii="Times New Roman" w:hAnsi="Times New Roman" w:cs="Times New Roman"/>
          <w:sz w:val="24"/>
          <w:szCs w:val="24"/>
        </w:rPr>
        <w:t xml:space="preserve">predicted survival curves </w:t>
      </w:r>
      <w:r w:rsidR="00D40AFC">
        <w:rPr>
          <w:rFonts w:ascii="Times New Roman" w:hAnsi="Times New Roman" w:cs="Times New Roman"/>
          <w:sz w:val="24"/>
          <w:szCs w:val="24"/>
        </w:rPr>
        <w:t xml:space="preserve">according to the risk </w:t>
      </w:r>
      <w:r w:rsidR="002C5E85">
        <w:rPr>
          <w:rFonts w:ascii="Times New Roman" w:hAnsi="Times New Roman" w:cs="Times New Roman"/>
          <w:sz w:val="24"/>
          <w:szCs w:val="24"/>
        </w:rPr>
        <w:t xml:space="preserve">categories </w:t>
      </w:r>
      <w:r w:rsidR="00A23DEC" w:rsidRPr="006B498D">
        <w:rPr>
          <w:rFonts w:ascii="Times New Roman" w:hAnsi="Times New Roman" w:cs="Times New Roman"/>
          <w:sz w:val="24"/>
          <w:szCs w:val="24"/>
        </w:rPr>
        <w:t>were</w:t>
      </w:r>
      <w:r w:rsidR="00150F10">
        <w:rPr>
          <w:rFonts w:ascii="Times New Roman" w:hAnsi="Times New Roman" w:cs="Times New Roman"/>
          <w:sz w:val="24"/>
          <w:szCs w:val="24"/>
        </w:rPr>
        <w:t xml:space="preserve"> </w:t>
      </w:r>
      <w:r w:rsidR="00A23DEC" w:rsidRPr="006B498D">
        <w:rPr>
          <w:rFonts w:ascii="Times New Roman" w:hAnsi="Times New Roman" w:cs="Times New Roman"/>
          <w:sz w:val="24"/>
          <w:szCs w:val="24"/>
        </w:rPr>
        <w:t xml:space="preserve">closely matched in </w:t>
      </w:r>
      <w:r w:rsidR="00F81102">
        <w:rPr>
          <w:rFonts w:ascii="Times New Roman" w:hAnsi="Times New Roman" w:cs="Times New Roman"/>
          <w:sz w:val="24"/>
          <w:szCs w:val="24"/>
        </w:rPr>
        <w:t xml:space="preserve">both </w:t>
      </w:r>
      <w:r w:rsidR="00A23DEC" w:rsidRPr="006B498D">
        <w:rPr>
          <w:rFonts w:ascii="Times New Roman" w:hAnsi="Times New Roman" w:cs="Times New Roman"/>
          <w:sz w:val="24"/>
          <w:szCs w:val="24"/>
        </w:rPr>
        <w:t xml:space="preserve">the training </w:t>
      </w:r>
      <w:r w:rsidR="00F81102">
        <w:rPr>
          <w:rFonts w:ascii="Times New Roman" w:hAnsi="Times New Roman" w:cs="Times New Roman"/>
          <w:sz w:val="24"/>
          <w:szCs w:val="24"/>
        </w:rPr>
        <w:t xml:space="preserve">and validation </w:t>
      </w:r>
      <w:r w:rsidR="00A23DEC" w:rsidRPr="006B498D">
        <w:rPr>
          <w:rFonts w:ascii="Times New Roman" w:hAnsi="Times New Roman" w:cs="Times New Roman"/>
          <w:sz w:val="24"/>
          <w:szCs w:val="24"/>
        </w:rPr>
        <w:t>set</w:t>
      </w:r>
      <w:r w:rsidR="00F81102">
        <w:rPr>
          <w:rFonts w:ascii="Times New Roman" w:hAnsi="Times New Roman" w:cs="Times New Roman"/>
          <w:sz w:val="24"/>
          <w:szCs w:val="24"/>
        </w:rPr>
        <w:t>s</w:t>
      </w:r>
      <w:r w:rsidR="00D40AFC">
        <w:rPr>
          <w:rFonts w:ascii="Times New Roman" w:hAnsi="Times New Roman" w:cs="Times New Roman"/>
          <w:sz w:val="24"/>
          <w:szCs w:val="24"/>
        </w:rPr>
        <w:t xml:space="preserve"> </w:t>
      </w:r>
      <w:r w:rsidR="009E6A19">
        <w:rPr>
          <w:rFonts w:ascii="Times New Roman" w:hAnsi="Times New Roman" w:cs="Times New Roman"/>
          <w:sz w:val="24"/>
          <w:szCs w:val="24"/>
        </w:rPr>
        <w:t>(Figure 2A</w:t>
      </w:r>
      <w:r w:rsidR="00F81102">
        <w:rPr>
          <w:rFonts w:ascii="Times New Roman" w:hAnsi="Times New Roman" w:cs="Times New Roman"/>
          <w:sz w:val="24"/>
          <w:szCs w:val="24"/>
        </w:rPr>
        <w:t xml:space="preserve"> and 2B</w:t>
      </w:r>
      <w:r w:rsidR="009E6A19">
        <w:rPr>
          <w:rFonts w:ascii="Times New Roman" w:hAnsi="Times New Roman" w:cs="Times New Roman"/>
          <w:sz w:val="24"/>
          <w:szCs w:val="24"/>
        </w:rPr>
        <w:t>)</w:t>
      </w:r>
      <w:r w:rsidR="00A23DEC" w:rsidRPr="006B498D">
        <w:rPr>
          <w:rFonts w:ascii="Times New Roman" w:hAnsi="Times New Roman" w:cs="Times New Roman"/>
          <w:sz w:val="24"/>
          <w:szCs w:val="24"/>
        </w:rPr>
        <w:t xml:space="preserve">. </w:t>
      </w:r>
      <w:r w:rsidR="006C6BD8">
        <w:rPr>
          <w:rFonts w:ascii="Times New Roman" w:hAnsi="Times New Roman" w:cs="Times New Roman"/>
          <w:sz w:val="24"/>
          <w:szCs w:val="24"/>
        </w:rPr>
        <w:t>This was</w:t>
      </w:r>
      <w:r w:rsidR="00281B37">
        <w:rPr>
          <w:rFonts w:ascii="Times New Roman" w:hAnsi="Times New Roman" w:cs="Times New Roman"/>
          <w:sz w:val="24"/>
          <w:szCs w:val="24"/>
        </w:rPr>
        <w:t xml:space="preserve"> also</w:t>
      </w:r>
      <w:r w:rsidR="006C6BD8">
        <w:rPr>
          <w:rFonts w:ascii="Times New Roman" w:hAnsi="Times New Roman" w:cs="Times New Roman"/>
          <w:sz w:val="24"/>
          <w:szCs w:val="24"/>
        </w:rPr>
        <w:t xml:space="preserve"> reflected </w:t>
      </w:r>
      <w:r w:rsidR="006516DD">
        <w:rPr>
          <w:rFonts w:ascii="Times New Roman" w:hAnsi="Times New Roman" w:cs="Times New Roman"/>
          <w:sz w:val="24"/>
          <w:szCs w:val="24"/>
        </w:rPr>
        <w:t>by the similarit</w:t>
      </w:r>
      <w:r w:rsidR="00873FF9">
        <w:rPr>
          <w:rFonts w:ascii="Times New Roman" w:hAnsi="Times New Roman" w:cs="Times New Roman"/>
          <w:sz w:val="24"/>
          <w:szCs w:val="24"/>
        </w:rPr>
        <w:t>ies</w:t>
      </w:r>
      <w:r w:rsidR="006516DD">
        <w:rPr>
          <w:rFonts w:ascii="Times New Roman" w:hAnsi="Times New Roman" w:cs="Times New Roman"/>
          <w:sz w:val="24"/>
          <w:szCs w:val="24"/>
        </w:rPr>
        <w:t xml:space="preserve"> between the o</w:t>
      </w:r>
      <w:r w:rsidR="00281B37">
        <w:rPr>
          <w:rFonts w:ascii="Times New Roman" w:hAnsi="Times New Roman" w:cs="Times New Roman"/>
          <w:sz w:val="24"/>
          <w:szCs w:val="24"/>
        </w:rPr>
        <w:t>bserved and predicted median OS</w:t>
      </w:r>
      <w:r w:rsidR="00873FF9">
        <w:rPr>
          <w:rFonts w:ascii="Times New Roman" w:hAnsi="Times New Roman" w:cs="Times New Roman"/>
          <w:sz w:val="24"/>
          <w:szCs w:val="24"/>
        </w:rPr>
        <w:t xml:space="preserve"> as well as observed and predicted percentage survival at 12 months</w:t>
      </w:r>
      <w:r w:rsidR="006516DD">
        <w:rPr>
          <w:rFonts w:ascii="Times New Roman" w:hAnsi="Times New Roman" w:cs="Times New Roman"/>
          <w:sz w:val="24"/>
          <w:szCs w:val="24"/>
        </w:rPr>
        <w:t xml:space="preserve"> (Table 3) in both datasets.</w:t>
      </w:r>
      <w:r w:rsidR="00A05AEA">
        <w:rPr>
          <w:rFonts w:ascii="Times New Roman" w:hAnsi="Times New Roman" w:cs="Times New Roman"/>
          <w:sz w:val="24"/>
          <w:szCs w:val="24"/>
        </w:rPr>
        <w:t xml:space="preserve"> </w:t>
      </w:r>
      <w:r w:rsidR="00A47B20">
        <w:rPr>
          <w:rFonts w:ascii="Times New Roman" w:hAnsi="Times New Roman" w:cs="Times New Roman"/>
          <w:sz w:val="24"/>
          <w:szCs w:val="24"/>
        </w:rPr>
        <w:t xml:space="preserve">There was some discrepancy, however, between the observed and predicted median OS in the lowest risk </w:t>
      </w:r>
      <w:r w:rsidR="002C5E85">
        <w:rPr>
          <w:rFonts w:ascii="Times New Roman" w:hAnsi="Times New Roman" w:cs="Times New Roman"/>
          <w:sz w:val="24"/>
          <w:szCs w:val="24"/>
        </w:rPr>
        <w:t>category</w:t>
      </w:r>
      <w:r w:rsidR="00A47B20">
        <w:rPr>
          <w:rFonts w:ascii="Times New Roman" w:hAnsi="Times New Roman" w:cs="Times New Roman"/>
          <w:sz w:val="24"/>
          <w:szCs w:val="24"/>
        </w:rPr>
        <w:t xml:space="preserve"> of the training set</w:t>
      </w:r>
      <w:r w:rsidR="00393D5B">
        <w:rPr>
          <w:rFonts w:ascii="Times New Roman" w:hAnsi="Times New Roman" w:cs="Times New Roman"/>
          <w:sz w:val="24"/>
          <w:szCs w:val="24"/>
        </w:rPr>
        <w:t xml:space="preserve"> although </w:t>
      </w:r>
      <w:r w:rsidR="00F1524A">
        <w:rPr>
          <w:rFonts w:ascii="Times New Roman" w:hAnsi="Times New Roman" w:cs="Times New Roman"/>
          <w:sz w:val="24"/>
          <w:szCs w:val="24"/>
        </w:rPr>
        <w:t>the percentage</w:t>
      </w:r>
      <w:r w:rsidR="00393D5B">
        <w:rPr>
          <w:rFonts w:ascii="Times New Roman" w:hAnsi="Times New Roman" w:cs="Times New Roman"/>
          <w:sz w:val="24"/>
          <w:szCs w:val="24"/>
        </w:rPr>
        <w:t xml:space="preserve"> survival at 12 months was almost identical (78 vs 76%)</w:t>
      </w:r>
      <w:r w:rsidR="00F1524A">
        <w:rPr>
          <w:rFonts w:ascii="Times New Roman" w:hAnsi="Times New Roman" w:cs="Times New Roman"/>
          <w:sz w:val="24"/>
          <w:szCs w:val="24"/>
        </w:rPr>
        <w:t>.</w:t>
      </w:r>
      <w:r w:rsidR="000E219A">
        <w:rPr>
          <w:rFonts w:ascii="Times New Roman" w:hAnsi="Times New Roman" w:cs="Times New Roman"/>
          <w:sz w:val="24"/>
          <w:szCs w:val="24"/>
        </w:rPr>
        <w:t xml:space="preserve"> </w:t>
      </w:r>
      <w:r w:rsidR="00B20BE8">
        <w:rPr>
          <w:rFonts w:ascii="Times New Roman" w:hAnsi="Times New Roman" w:cs="Times New Roman"/>
          <w:sz w:val="24"/>
          <w:szCs w:val="24"/>
        </w:rPr>
        <w:t>Table 3 shows the median OS, percentage survival at 12 months, hazard ratio and p-value according to each risk category.</w:t>
      </w:r>
    </w:p>
    <w:p w14:paraId="79B79F47" w14:textId="0B13D431" w:rsidR="00F6425B" w:rsidRDefault="00F6425B" w:rsidP="00B20BE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DC85BF6" w14:textId="10FFA51A" w:rsidR="006245B9" w:rsidRPr="00CE7CA8" w:rsidRDefault="006245B9" w:rsidP="009A0EE8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E7CA8">
        <w:rPr>
          <w:rFonts w:ascii="Times New Roman" w:hAnsi="Times New Roman" w:cs="Times New Roman"/>
          <w:b/>
          <w:sz w:val="24"/>
          <w:szCs w:val="24"/>
        </w:rPr>
        <w:t>Model discrimination</w:t>
      </w:r>
    </w:p>
    <w:p w14:paraId="76B69723" w14:textId="61AD24B9" w:rsidR="00A23DEC" w:rsidRPr="006B498D" w:rsidRDefault="00A23DEC" w:rsidP="009A0EE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B498D">
        <w:rPr>
          <w:rFonts w:ascii="Times New Roman" w:hAnsi="Times New Roman" w:cs="Times New Roman"/>
          <w:sz w:val="24"/>
          <w:szCs w:val="24"/>
        </w:rPr>
        <w:t xml:space="preserve">The Harrell’s </w:t>
      </w:r>
      <w:r w:rsidR="00A221F1">
        <w:rPr>
          <w:rFonts w:ascii="Times New Roman" w:hAnsi="Times New Roman" w:cs="Times New Roman"/>
          <w:sz w:val="24"/>
          <w:szCs w:val="24"/>
        </w:rPr>
        <w:t>c-index</w:t>
      </w:r>
      <w:r w:rsidRPr="006B498D">
        <w:rPr>
          <w:rFonts w:ascii="Times New Roman" w:hAnsi="Times New Roman" w:cs="Times New Roman"/>
          <w:sz w:val="24"/>
          <w:szCs w:val="24"/>
        </w:rPr>
        <w:t xml:space="preserve"> figures </w:t>
      </w:r>
      <w:r w:rsidR="00577EF3">
        <w:rPr>
          <w:rFonts w:ascii="Times New Roman" w:hAnsi="Times New Roman" w:cs="Times New Roman"/>
          <w:sz w:val="24"/>
          <w:szCs w:val="24"/>
        </w:rPr>
        <w:t xml:space="preserve">(Table </w:t>
      </w:r>
      <w:r w:rsidR="009F4D2A">
        <w:rPr>
          <w:rFonts w:ascii="Times New Roman" w:hAnsi="Times New Roman" w:cs="Times New Roman"/>
          <w:sz w:val="24"/>
          <w:szCs w:val="24"/>
        </w:rPr>
        <w:t>3</w:t>
      </w:r>
      <w:r w:rsidR="00577EF3">
        <w:rPr>
          <w:rFonts w:ascii="Times New Roman" w:hAnsi="Times New Roman" w:cs="Times New Roman"/>
          <w:sz w:val="24"/>
          <w:szCs w:val="24"/>
        </w:rPr>
        <w:t xml:space="preserve">) </w:t>
      </w:r>
      <w:r w:rsidRPr="006B498D">
        <w:rPr>
          <w:rFonts w:ascii="Times New Roman" w:hAnsi="Times New Roman" w:cs="Times New Roman"/>
          <w:sz w:val="24"/>
          <w:szCs w:val="24"/>
        </w:rPr>
        <w:t>show that there was</w:t>
      </w:r>
      <w:r w:rsidR="00A221F1">
        <w:rPr>
          <w:rFonts w:ascii="Times New Roman" w:hAnsi="Times New Roman" w:cs="Times New Roman"/>
          <w:sz w:val="24"/>
          <w:szCs w:val="24"/>
        </w:rPr>
        <w:t xml:space="preserve"> a slight fall in the Harrell’s c-index</w:t>
      </w:r>
      <w:r w:rsidR="007B428D">
        <w:rPr>
          <w:rFonts w:ascii="Times New Roman" w:hAnsi="Times New Roman" w:cs="Times New Roman"/>
          <w:sz w:val="24"/>
          <w:szCs w:val="24"/>
        </w:rPr>
        <w:t xml:space="preserve"> </w:t>
      </w:r>
      <w:r w:rsidRPr="006B498D">
        <w:rPr>
          <w:rFonts w:ascii="Times New Roman" w:hAnsi="Times New Roman" w:cs="Times New Roman"/>
          <w:sz w:val="24"/>
          <w:szCs w:val="24"/>
        </w:rPr>
        <w:t>C (from 0.7</w:t>
      </w:r>
      <w:r w:rsidR="00732884">
        <w:rPr>
          <w:rFonts w:ascii="Times New Roman" w:hAnsi="Times New Roman" w:cs="Times New Roman"/>
          <w:sz w:val="24"/>
          <w:szCs w:val="24"/>
        </w:rPr>
        <w:t>2</w:t>
      </w:r>
      <w:r w:rsidRPr="006B498D">
        <w:rPr>
          <w:rFonts w:ascii="Times New Roman" w:hAnsi="Times New Roman" w:cs="Times New Roman"/>
          <w:sz w:val="24"/>
          <w:szCs w:val="24"/>
        </w:rPr>
        <w:t xml:space="preserve"> to 0.70)</w:t>
      </w:r>
      <w:r w:rsidR="008164A1">
        <w:rPr>
          <w:rFonts w:ascii="Times New Roman" w:hAnsi="Times New Roman" w:cs="Times New Roman"/>
          <w:sz w:val="24"/>
          <w:szCs w:val="24"/>
        </w:rPr>
        <w:t xml:space="preserve"> and </w:t>
      </w:r>
      <w:r w:rsidR="008164A1" w:rsidRPr="00E507C3">
        <w:rPr>
          <w:rFonts w:ascii="Times New Roman" w:hAnsi="Times New Roman" w:cs="Times New Roman"/>
          <w:sz w:val="24"/>
          <w:szCs w:val="24"/>
        </w:rPr>
        <w:t>R</w:t>
      </w:r>
      <w:r w:rsidR="008164A1" w:rsidRPr="00E507C3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8164A1" w:rsidRPr="00E507C3">
        <w:rPr>
          <w:rFonts w:ascii="Times New Roman" w:hAnsi="Times New Roman" w:cs="Times New Roman"/>
          <w:sz w:val="24"/>
          <w:szCs w:val="24"/>
          <w:vertAlign w:val="subscript"/>
        </w:rPr>
        <w:t>D</w:t>
      </w:r>
      <w:r w:rsidR="008164A1">
        <w:rPr>
          <w:rFonts w:ascii="Times New Roman" w:hAnsi="Times New Roman" w:cs="Times New Roman"/>
          <w:sz w:val="24"/>
          <w:szCs w:val="24"/>
        </w:rPr>
        <w:t xml:space="preserve"> (from 0.27 to 0.18)</w:t>
      </w:r>
      <w:r w:rsidRPr="006B498D">
        <w:rPr>
          <w:rFonts w:ascii="Times New Roman" w:hAnsi="Times New Roman" w:cs="Times New Roman"/>
          <w:sz w:val="24"/>
          <w:szCs w:val="24"/>
        </w:rPr>
        <w:t xml:space="preserve"> in the validation set compa</w:t>
      </w:r>
      <w:r w:rsidR="006E18D0">
        <w:rPr>
          <w:rFonts w:ascii="Times New Roman" w:hAnsi="Times New Roman" w:cs="Times New Roman"/>
          <w:sz w:val="24"/>
          <w:szCs w:val="24"/>
        </w:rPr>
        <w:t>red to the training set</w:t>
      </w:r>
      <w:r w:rsidRPr="006B498D">
        <w:rPr>
          <w:rFonts w:ascii="Times New Roman" w:hAnsi="Times New Roman" w:cs="Times New Roman"/>
          <w:sz w:val="24"/>
          <w:szCs w:val="24"/>
        </w:rPr>
        <w:t>; signalling a small deterioration in predictive power</w:t>
      </w:r>
      <w:r w:rsidR="00732884">
        <w:rPr>
          <w:rFonts w:ascii="Times New Roman" w:hAnsi="Times New Roman" w:cs="Times New Roman"/>
          <w:sz w:val="24"/>
          <w:szCs w:val="24"/>
        </w:rPr>
        <w:t xml:space="preserve"> of the model.</w:t>
      </w:r>
      <w:r w:rsidR="00A760A1">
        <w:rPr>
          <w:rFonts w:ascii="Times New Roman" w:hAnsi="Times New Roman" w:cs="Times New Roman"/>
          <w:sz w:val="24"/>
          <w:szCs w:val="24"/>
        </w:rPr>
        <w:t xml:space="preserve"> How</w:t>
      </w:r>
      <w:r w:rsidR="00F9333F">
        <w:rPr>
          <w:rFonts w:ascii="Times New Roman" w:hAnsi="Times New Roman" w:cs="Times New Roman"/>
          <w:sz w:val="24"/>
          <w:szCs w:val="24"/>
        </w:rPr>
        <w:t>ever both figures were indicative of good prediction.</w:t>
      </w:r>
      <w:r w:rsidR="0081329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5D11D37" w14:textId="447268F9" w:rsidR="00C70EF5" w:rsidRDefault="00C70EF5" w:rsidP="009A0EE8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669F8A91" w14:textId="6E451611" w:rsidR="00B52757" w:rsidRPr="00CE7CA8" w:rsidRDefault="00B52757" w:rsidP="00B52757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E7CA8">
        <w:rPr>
          <w:rFonts w:ascii="Times New Roman" w:hAnsi="Times New Roman" w:cs="Times New Roman"/>
          <w:b/>
          <w:sz w:val="24"/>
          <w:szCs w:val="24"/>
        </w:rPr>
        <w:t>All patients combined</w:t>
      </w:r>
    </w:p>
    <w:p w14:paraId="6AE73EBB" w14:textId="32ECB8C5" w:rsidR="002A60EF" w:rsidRDefault="00B52757" w:rsidP="0030057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E3BA5">
        <w:rPr>
          <w:rFonts w:ascii="Times New Roman" w:hAnsi="Times New Roman" w:cs="Times New Roman"/>
          <w:sz w:val="24"/>
          <w:szCs w:val="24"/>
        </w:rPr>
        <w:t>Since both</w:t>
      </w:r>
      <w:r w:rsidR="0022450D" w:rsidRPr="006E3BA5">
        <w:rPr>
          <w:rFonts w:ascii="Times New Roman" w:hAnsi="Times New Roman" w:cs="Times New Roman"/>
          <w:sz w:val="24"/>
          <w:szCs w:val="24"/>
        </w:rPr>
        <w:t xml:space="preserve"> the training and validation sets</w:t>
      </w:r>
      <w:r w:rsidRPr="006E3BA5">
        <w:rPr>
          <w:rFonts w:ascii="Times New Roman" w:hAnsi="Times New Roman" w:cs="Times New Roman"/>
          <w:sz w:val="24"/>
          <w:szCs w:val="24"/>
        </w:rPr>
        <w:t xml:space="preserve"> showed similar survival both overall and within </w:t>
      </w:r>
      <w:r w:rsidR="0022450D" w:rsidRPr="006E3BA5">
        <w:rPr>
          <w:rFonts w:ascii="Times New Roman" w:hAnsi="Times New Roman" w:cs="Times New Roman"/>
          <w:sz w:val="24"/>
          <w:szCs w:val="24"/>
        </w:rPr>
        <w:t xml:space="preserve">each risk </w:t>
      </w:r>
      <w:r w:rsidR="002C5E85" w:rsidRPr="006E3BA5">
        <w:rPr>
          <w:rFonts w:ascii="Times New Roman" w:hAnsi="Times New Roman" w:cs="Times New Roman"/>
          <w:sz w:val="24"/>
          <w:szCs w:val="24"/>
        </w:rPr>
        <w:t>category</w:t>
      </w:r>
      <w:r w:rsidR="00102931" w:rsidRPr="006E3BA5">
        <w:rPr>
          <w:rFonts w:ascii="Times New Roman" w:hAnsi="Times New Roman" w:cs="Times New Roman"/>
          <w:sz w:val="24"/>
          <w:szCs w:val="24"/>
        </w:rPr>
        <w:t>, they were merged and</w:t>
      </w:r>
      <w:r w:rsidR="0022450D" w:rsidRPr="006E3BA5">
        <w:rPr>
          <w:rFonts w:ascii="Times New Roman" w:hAnsi="Times New Roman" w:cs="Times New Roman"/>
          <w:sz w:val="24"/>
          <w:szCs w:val="24"/>
        </w:rPr>
        <w:t xml:space="preserve"> KM survival curves (Figure 3A) </w:t>
      </w:r>
      <w:r w:rsidR="00393D5B" w:rsidRPr="006E3BA5">
        <w:rPr>
          <w:rFonts w:ascii="Times New Roman" w:hAnsi="Times New Roman" w:cs="Times New Roman"/>
          <w:sz w:val="24"/>
          <w:szCs w:val="24"/>
        </w:rPr>
        <w:t>and</w:t>
      </w:r>
      <w:r w:rsidR="002D058A" w:rsidRPr="006E3BA5">
        <w:rPr>
          <w:rFonts w:ascii="Times New Roman" w:hAnsi="Times New Roman" w:cs="Times New Roman"/>
          <w:sz w:val="24"/>
          <w:szCs w:val="24"/>
        </w:rPr>
        <w:t xml:space="preserve"> </w:t>
      </w:r>
      <w:r w:rsidR="0022450D" w:rsidRPr="006E3BA5">
        <w:rPr>
          <w:rFonts w:ascii="Times New Roman" w:hAnsi="Times New Roman" w:cs="Times New Roman"/>
          <w:sz w:val="24"/>
          <w:szCs w:val="24"/>
        </w:rPr>
        <w:t xml:space="preserve">calibration plots (Figure 3B) </w:t>
      </w:r>
      <w:r w:rsidR="008A2F84" w:rsidRPr="006E3BA5">
        <w:rPr>
          <w:rFonts w:ascii="Times New Roman" w:hAnsi="Times New Roman" w:cs="Times New Roman"/>
          <w:sz w:val="24"/>
          <w:szCs w:val="24"/>
        </w:rPr>
        <w:t xml:space="preserve">were </w:t>
      </w:r>
      <w:r w:rsidR="0022450D" w:rsidRPr="006E3BA5">
        <w:rPr>
          <w:rFonts w:ascii="Times New Roman" w:hAnsi="Times New Roman" w:cs="Times New Roman"/>
          <w:sz w:val="24"/>
          <w:szCs w:val="24"/>
        </w:rPr>
        <w:t>generated.</w:t>
      </w:r>
      <w:r w:rsidR="00742AB1" w:rsidRPr="006E3BA5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685EBAB" w14:textId="77777777" w:rsidR="002A60EF" w:rsidRDefault="002A60EF" w:rsidP="0030057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45D9721" w14:textId="5E76DD07" w:rsidR="00BB7456" w:rsidRDefault="002E6C82" w:rsidP="00BB745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bserved</w:t>
      </w:r>
      <w:r w:rsidR="008A2F84" w:rsidRPr="006E3BA5">
        <w:rPr>
          <w:rFonts w:ascii="Times New Roman" w:hAnsi="Times New Roman" w:cs="Times New Roman"/>
          <w:sz w:val="24"/>
          <w:szCs w:val="24"/>
        </w:rPr>
        <w:t xml:space="preserve"> percentage survival at 12 months for patients within </w:t>
      </w:r>
      <w:r w:rsidR="0001437E" w:rsidRPr="006E3BA5">
        <w:rPr>
          <w:rFonts w:ascii="Times New Roman" w:hAnsi="Times New Roman" w:cs="Times New Roman"/>
          <w:sz w:val="24"/>
          <w:szCs w:val="24"/>
        </w:rPr>
        <w:t>risk categories</w:t>
      </w:r>
      <w:r w:rsidR="002C5E85" w:rsidRPr="006E3BA5">
        <w:rPr>
          <w:rFonts w:ascii="Times New Roman" w:hAnsi="Times New Roman" w:cs="Times New Roman"/>
          <w:sz w:val="24"/>
          <w:szCs w:val="24"/>
        </w:rPr>
        <w:t xml:space="preserve"> 1 to 4 were</w:t>
      </w:r>
      <w:r w:rsidR="008A2F84" w:rsidRPr="006E3BA5">
        <w:rPr>
          <w:rFonts w:ascii="Times New Roman" w:hAnsi="Times New Roman" w:cs="Times New Roman"/>
          <w:sz w:val="24"/>
          <w:szCs w:val="24"/>
        </w:rPr>
        <w:t xml:space="preserve"> 7</w:t>
      </w:r>
      <w:r w:rsidR="002A60EF">
        <w:rPr>
          <w:rFonts w:ascii="Times New Roman" w:hAnsi="Times New Roman" w:cs="Times New Roman"/>
          <w:sz w:val="24"/>
          <w:szCs w:val="24"/>
        </w:rPr>
        <w:t>6</w:t>
      </w:r>
      <w:r w:rsidR="008A2F84" w:rsidRPr="006E3BA5">
        <w:rPr>
          <w:rFonts w:ascii="Times New Roman" w:hAnsi="Times New Roman" w:cs="Times New Roman"/>
          <w:sz w:val="24"/>
          <w:szCs w:val="24"/>
        </w:rPr>
        <w:t>%, 5</w:t>
      </w:r>
      <w:r w:rsidR="002A60EF">
        <w:rPr>
          <w:rFonts w:ascii="Times New Roman" w:hAnsi="Times New Roman" w:cs="Times New Roman"/>
          <w:sz w:val="24"/>
          <w:szCs w:val="24"/>
        </w:rPr>
        <w:t>5</w:t>
      </w:r>
      <w:r w:rsidR="008A2F84" w:rsidRPr="006E3BA5">
        <w:rPr>
          <w:rFonts w:ascii="Times New Roman" w:hAnsi="Times New Roman" w:cs="Times New Roman"/>
          <w:sz w:val="24"/>
          <w:szCs w:val="24"/>
        </w:rPr>
        <w:t>%, 2</w:t>
      </w:r>
      <w:r w:rsidR="002A60EF">
        <w:rPr>
          <w:rFonts w:ascii="Times New Roman" w:hAnsi="Times New Roman" w:cs="Times New Roman"/>
          <w:sz w:val="24"/>
          <w:szCs w:val="24"/>
        </w:rPr>
        <w:t>8</w:t>
      </w:r>
      <w:r w:rsidR="008A2F84" w:rsidRPr="006E3BA5">
        <w:rPr>
          <w:rFonts w:ascii="Times New Roman" w:hAnsi="Times New Roman" w:cs="Times New Roman"/>
          <w:sz w:val="24"/>
          <w:szCs w:val="24"/>
        </w:rPr>
        <w:t xml:space="preserve">% and </w:t>
      </w:r>
      <w:r w:rsidR="002A60EF">
        <w:rPr>
          <w:rFonts w:ascii="Times New Roman" w:hAnsi="Times New Roman" w:cs="Times New Roman"/>
          <w:sz w:val="24"/>
          <w:szCs w:val="24"/>
        </w:rPr>
        <w:t>6</w:t>
      </w:r>
      <w:r w:rsidR="008A2F84" w:rsidRPr="006E3BA5">
        <w:rPr>
          <w:rFonts w:ascii="Times New Roman" w:hAnsi="Times New Roman" w:cs="Times New Roman"/>
          <w:sz w:val="24"/>
          <w:szCs w:val="24"/>
        </w:rPr>
        <w:t>% respectively</w:t>
      </w:r>
      <w:r w:rsidR="002A60EF">
        <w:rPr>
          <w:rFonts w:ascii="Times New Roman" w:hAnsi="Times New Roman" w:cs="Times New Roman"/>
          <w:sz w:val="24"/>
          <w:szCs w:val="24"/>
        </w:rPr>
        <w:t>, with corresponding HR (in comparison to risk category 1) being 1.93 (95% CI 1.46, 2.54; p&lt;0.0001), 3.68 (95% CI 2.81, 4.81; p&lt;0.0001) and 8.16 (95% CI 6.03, 11.04; p&lt;0.0001).</w:t>
      </w:r>
      <w:r w:rsidR="000164B7" w:rsidRPr="006E3BA5">
        <w:rPr>
          <w:rFonts w:ascii="Times New Roman" w:hAnsi="Times New Roman" w:cs="Times New Roman"/>
          <w:sz w:val="24"/>
          <w:szCs w:val="24"/>
        </w:rPr>
        <w:t xml:space="preserve"> </w:t>
      </w:r>
      <w:r w:rsidR="0030057F" w:rsidRPr="006E3BA5">
        <w:rPr>
          <w:rFonts w:ascii="Times New Roman" w:hAnsi="Times New Roman" w:cs="Times New Roman"/>
          <w:sz w:val="24"/>
          <w:szCs w:val="24"/>
        </w:rPr>
        <w:t xml:space="preserve">Model-predicted and observed survival were very similar, with the exception of some discrepancy in median OS </w:t>
      </w:r>
      <w:r w:rsidR="0030057F" w:rsidRPr="006E3BA5">
        <w:rPr>
          <w:rFonts w:ascii="Times New Roman" w:hAnsi="Times New Roman" w:cs="Times New Roman"/>
          <w:sz w:val="24"/>
          <w:szCs w:val="24"/>
        </w:rPr>
        <w:lastRenderedPageBreak/>
        <w:t xml:space="preserve">in the lowest risk </w:t>
      </w:r>
      <w:r w:rsidR="0001437E" w:rsidRPr="006E3BA5">
        <w:rPr>
          <w:rFonts w:ascii="Times New Roman" w:hAnsi="Times New Roman" w:cs="Times New Roman"/>
          <w:sz w:val="24"/>
          <w:szCs w:val="24"/>
        </w:rPr>
        <w:t>category</w:t>
      </w:r>
      <w:r w:rsidR="008211F1">
        <w:rPr>
          <w:rFonts w:ascii="Times New Roman" w:hAnsi="Times New Roman" w:cs="Times New Roman"/>
          <w:sz w:val="24"/>
          <w:szCs w:val="24"/>
        </w:rPr>
        <w:t>, as mirrored in the individual training and validation set results.</w:t>
      </w:r>
      <w:r w:rsidR="00407233">
        <w:rPr>
          <w:rFonts w:ascii="Times New Roman" w:hAnsi="Times New Roman" w:cs="Times New Roman"/>
          <w:sz w:val="24"/>
          <w:szCs w:val="24"/>
        </w:rPr>
        <w:t xml:space="preserve"> </w:t>
      </w:r>
      <w:r w:rsidR="00BB7456" w:rsidRPr="006E3BA5">
        <w:rPr>
          <w:rFonts w:ascii="Times New Roman" w:hAnsi="Times New Roman" w:cs="Times New Roman"/>
          <w:sz w:val="24"/>
          <w:szCs w:val="24"/>
        </w:rPr>
        <w:t xml:space="preserve">Table 3 shows the median OS, hazard ratio and p-value when the model is applied to all the patients combined. </w:t>
      </w:r>
    </w:p>
    <w:p w14:paraId="36309ACB" w14:textId="4CD13DB8" w:rsidR="007E49D7" w:rsidRPr="00B074EA" w:rsidRDefault="007E49D7" w:rsidP="00B52757">
      <w:pPr>
        <w:spacing w:after="0" w:line="48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04BB166D" w14:textId="7A19FC68" w:rsidR="00CD2B09" w:rsidRPr="00B074EA" w:rsidRDefault="00CD2B09" w:rsidP="00B52757">
      <w:pPr>
        <w:spacing w:after="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074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inally, comparing the </w:t>
      </w:r>
      <w:r w:rsidR="00DB2D22" w:rsidRPr="00B074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arameters between the complete case model and the one using imputed data </w:t>
      </w:r>
      <w:r w:rsidR="00CE2802" w:rsidRPr="00B074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howed </w:t>
      </w:r>
      <w:r w:rsidR="00DB2D22" w:rsidRPr="00B074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very similar coefficients </w:t>
      </w:r>
      <w:r w:rsidR="00AC4BD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p-values </w:t>
      </w:r>
      <w:r w:rsidR="00DB2D22" w:rsidRPr="00B074EA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12407A">
        <w:rPr>
          <w:rFonts w:ascii="Times New Roman" w:hAnsi="Times New Roman" w:cs="Times New Roman"/>
          <w:color w:val="000000" w:themeColor="text1"/>
          <w:sz w:val="24"/>
          <w:szCs w:val="24"/>
        </w:rPr>
        <w:t>Supplementary table 4</w:t>
      </w:r>
      <w:r w:rsidR="00DB2D22" w:rsidRPr="00B074EA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CE2802" w:rsidRPr="00B074EA">
        <w:rPr>
          <w:rFonts w:ascii="Times New Roman" w:hAnsi="Times New Roman" w:cs="Times New Roman"/>
          <w:color w:val="000000" w:themeColor="text1"/>
          <w:sz w:val="24"/>
          <w:szCs w:val="24"/>
        </w:rPr>
        <w:t>, therefore indicating that the final model is not greatly affected by missing data.</w:t>
      </w:r>
    </w:p>
    <w:p w14:paraId="326742F7" w14:textId="3B1F5076" w:rsidR="00B074EA" w:rsidRDefault="00B074EA" w:rsidP="00F87405">
      <w:pPr>
        <w:spacing w:after="0" w:line="480" w:lineRule="auto"/>
        <w:jc w:val="both"/>
        <w:rPr>
          <w:rFonts w:ascii="Times New Roman" w:hAnsi="Times New Roman" w:cs="Times New Roman"/>
          <w:b/>
          <w:color w:val="FF0000"/>
          <w:sz w:val="24"/>
          <w:szCs w:val="24"/>
        </w:rPr>
      </w:pPr>
    </w:p>
    <w:p w14:paraId="3B5E9F9A" w14:textId="77777777" w:rsidR="00ED0CBF" w:rsidRDefault="00ED0CBF" w:rsidP="00F87405">
      <w:pPr>
        <w:spacing w:after="0" w:line="480" w:lineRule="auto"/>
        <w:jc w:val="both"/>
        <w:rPr>
          <w:rFonts w:ascii="Times New Roman" w:hAnsi="Times New Roman" w:cs="Times New Roman"/>
          <w:b/>
          <w:color w:val="FF0000"/>
          <w:sz w:val="24"/>
          <w:szCs w:val="24"/>
        </w:rPr>
      </w:pPr>
    </w:p>
    <w:p w14:paraId="2FFDCCD4" w14:textId="3F33699B" w:rsidR="00F87405" w:rsidRDefault="00A23DEC" w:rsidP="00F87405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B498D">
        <w:rPr>
          <w:rFonts w:ascii="Times New Roman" w:hAnsi="Times New Roman" w:cs="Times New Roman"/>
          <w:b/>
          <w:sz w:val="24"/>
          <w:szCs w:val="24"/>
        </w:rPr>
        <w:t>DISCUSSION</w:t>
      </w:r>
      <w:r w:rsidR="005D67A3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373A52F8" w14:textId="27BDBD1A" w:rsidR="00617163" w:rsidRDefault="009806A3" w:rsidP="00D3549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31BB8">
        <w:rPr>
          <w:rFonts w:ascii="Times New Roman" w:hAnsi="Times New Roman" w:cs="Times New Roman"/>
          <w:sz w:val="24"/>
          <w:szCs w:val="24"/>
        </w:rPr>
        <w:t>Although the SHARP trial</w:t>
      </w:r>
      <w:r w:rsidR="00A066E9">
        <w:rPr>
          <w:rFonts w:ascii="Times New Roman" w:hAnsi="Times New Roman" w:cs="Times New Roman"/>
          <w:sz w:val="24"/>
          <w:szCs w:val="24"/>
        </w:rPr>
        <w:t xml:space="preserve"> and the </w:t>
      </w:r>
      <w:r w:rsidR="00A066E9" w:rsidRPr="006B498D">
        <w:rPr>
          <w:rFonts w:ascii="Times New Roman" w:hAnsi="Times New Roman" w:cs="Times New Roman"/>
          <w:sz w:val="24"/>
          <w:szCs w:val="24"/>
        </w:rPr>
        <w:t>Asia-Pacific</w:t>
      </w:r>
      <w:r w:rsidRPr="00F31BB8">
        <w:rPr>
          <w:rFonts w:ascii="Times New Roman" w:hAnsi="Times New Roman" w:cs="Times New Roman"/>
          <w:sz w:val="24"/>
          <w:szCs w:val="24"/>
        </w:rPr>
        <w:t xml:space="preserve"> </w:t>
      </w:r>
      <w:r w:rsidR="00A066E9">
        <w:rPr>
          <w:rFonts w:ascii="Times New Roman" w:hAnsi="Times New Roman" w:cs="Times New Roman"/>
          <w:sz w:val="24"/>
          <w:szCs w:val="24"/>
        </w:rPr>
        <w:t>study</w:t>
      </w:r>
      <w:r w:rsidR="00A066E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bG92ZXQ8L0F1dGhvcj48WWVhcj4yMDA4PC9ZZWFyPjxS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</w:fldData>
        </w:fldChar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E773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bG92ZXQ8L0F1dGhvcj48WWVhcj4yMDA4PC9ZZWFyPjxS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</w:fldData>
        </w:fldChar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E7734">
        <w:rPr>
          <w:rFonts w:ascii="Times New Roman" w:hAnsi="Times New Roman" w:cs="Times New Roman"/>
          <w:sz w:val="24"/>
          <w:szCs w:val="24"/>
        </w:rPr>
      </w:r>
      <w:r w:rsidR="000E7734">
        <w:rPr>
          <w:rFonts w:ascii="Times New Roman" w:hAnsi="Times New Roman" w:cs="Times New Roman"/>
          <w:sz w:val="24"/>
          <w:szCs w:val="24"/>
        </w:rPr>
        <w:fldChar w:fldCharType="end"/>
      </w:r>
      <w:r w:rsidR="00A066E9">
        <w:rPr>
          <w:rFonts w:ascii="Times New Roman" w:hAnsi="Times New Roman" w:cs="Times New Roman"/>
          <w:sz w:val="24"/>
          <w:szCs w:val="24"/>
        </w:rPr>
        <w:fldChar w:fldCharType="separate"/>
      </w:r>
      <w:r w:rsidR="000E7734">
        <w:rPr>
          <w:rFonts w:ascii="Times New Roman" w:hAnsi="Times New Roman" w:cs="Times New Roman"/>
          <w:noProof/>
          <w:sz w:val="24"/>
          <w:szCs w:val="24"/>
        </w:rPr>
        <w:t>(1, 2)</w:t>
      </w:r>
      <w:r w:rsidR="00A066E9">
        <w:rPr>
          <w:rFonts w:ascii="Times New Roman" w:hAnsi="Times New Roman" w:cs="Times New Roman"/>
          <w:sz w:val="24"/>
          <w:szCs w:val="24"/>
        </w:rPr>
        <w:fldChar w:fldCharType="end"/>
      </w:r>
      <w:r w:rsidR="009A3C47">
        <w:rPr>
          <w:rFonts w:ascii="Times New Roman" w:hAnsi="Times New Roman" w:cs="Times New Roman"/>
          <w:sz w:val="24"/>
          <w:szCs w:val="24"/>
        </w:rPr>
        <w:t xml:space="preserve"> c</w:t>
      </w:r>
      <w:r w:rsidR="007C2E5C" w:rsidRPr="00F31BB8">
        <w:rPr>
          <w:rFonts w:ascii="Times New Roman" w:hAnsi="Times New Roman" w:cs="Times New Roman"/>
          <w:sz w:val="24"/>
          <w:szCs w:val="24"/>
        </w:rPr>
        <w:t>learly</w:t>
      </w:r>
      <w:r w:rsidRPr="00F31BB8">
        <w:rPr>
          <w:rFonts w:ascii="Times New Roman" w:hAnsi="Times New Roman" w:cs="Times New Roman"/>
          <w:sz w:val="24"/>
          <w:szCs w:val="24"/>
        </w:rPr>
        <w:t xml:space="preserve"> </w:t>
      </w:r>
      <w:r w:rsidR="007C2E5C" w:rsidRPr="00F31BB8">
        <w:rPr>
          <w:rFonts w:ascii="Times New Roman" w:hAnsi="Times New Roman" w:cs="Times New Roman"/>
          <w:sz w:val="24"/>
          <w:szCs w:val="24"/>
        </w:rPr>
        <w:t>demonstrated</w:t>
      </w:r>
      <w:r w:rsidRPr="00F31BB8">
        <w:rPr>
          <w:rFonts w:ascii="Times New Roman" w:hAnsi="Times New Roman" w:cs="Times New Roman"/>
          <w:sz w:val="24"/>
          <w:szCs w:val="24"/>
        </w:rPr>
        <w:t xml:space="preserve"> a</w:t>
      </w:r>
      <w:r w:rsidR="00E34853" w:rsidRPr="00F31BB8">
        <w:rPr>
          <w:rFonts w:ascii="Times New Roman" w:hAnsi="Times New Roman" w:cs="Times New Roman"/>
          <w:sz w:val="24"/>
          <w:szCs w:val="24"/>
        </w:rPr>
        <w:t xml:space="preserve"> significant </w:t>
      </w:r>
      <w:r w:rsidR="007C2E5C" w:rsidRPr="00F31BB8">
        <w:rPr>
          <w:rFonts w:ascii="Times New Roman" w:hAnsi="Times New Roman" w:cs="Times New Roman"/>
          <w:sz w:val="24"/>
          <w:szCs w:val="24"/>
        </w:rPr>
        <w:t>improvement</w:t>
      </w:r>
      <w:r w:rsidRPr="00F31BB8">
        <w:rPr>
          <w:rFonts w:ascii="Times New Roman" w:hAnsi="Times New Roman" w:cs="Times New Roman"/>
          <w:sz w:val="24"/>
          <w:szCs w:val="24"/>
        </w:rPr>
        <w:t xml:space="preserve"> in </w:t>
      </w:r>
      <w:r w:rsidR="007C2E5C" w:rsidRPr="00F31BB8">
        <w:rPr>
          <w:rFonts w:ascii="Times New Roman" w:hAnsi="Times New Roman" w:cs="Times New Roman"/>
          <w:sz w:val="24"/>
          <w:szCs w:val="24"/>
        </w:rPr>
        <w:t>survival</w:t>
      </w:r>
      <w:r w:rsidRPr="00F31BB8">
        <w:rPr>
          <w:rFonts w:ascii="Times New Roman" w:hAnsi="Times New Roman" w:cs="Times New Roman"/>
          <w:sz w:val="24"/>
          <w:szCs w:val="24"/>
        </w:rPr>
        <w:t xml:space="preserve"> over placebo in </w:t>
      </w:r>
      <w:r w:rsidR="007C2E5C" w:rsidRPr="00F31BB8">
        <w:rPr>
          <w:rFonts w:ascii="Times New Roman" w:hAnsi="Times New Roman" w:cs="Times New Roman"/>
          <w:sz w:val="24"/>
          <w:szCs w:val="24"/>
        </w:rPr>
        <w:t>patients</w:t>
      </w:r>
      <w:r w:rsidRPr="00F31BB8">
        <w:rPr>
          <w:rFonts w:ascii="Times New Roman" w:hAnsi="Times New Roman" w:cs="Times New Roman"/>
          <w:sz w:val="24"/>
          <w:szCs w:val="24"/>
        </w:rPr>
        <w:t xml:space="preserve"> with advanced HCC</w:t>
      </w:r>
      <w:r w:rsidR="006E5C5F">
        <w:rPr>
          <w:rFonts w:ascii="Times New Roman" w:hAnsi="Times New Roman" w:cs="Times New Roman"/>
          <w:sz w:val="24"/>
          <w:szCs w:val="24"/>
        </w:rPr>
        <w:t>,</w:t>
      </w:r>
      <w:r w:rsidRPr="00F31BB8">
        <w:rPr>
          <w:rFonts w:ascii="Times New Roman" w:hAnsi="Times New Roman" w:cs="Times New Roman"/>
          <w:sz w:val="24"/>
          <w:szCs w:val="24"/>
        </w:rPr>
        <w:t xml:space="preserve"> the </w:t>
      </w:r>
      <w:r w:rsidR="007C2E5C" w:rsidRPr="00F31BB8">
        <w:rPr>
          <w:rFonts w:ascii="Times New Roman" w:hAnsi="Times New Roman" w:cs="Times New Roman"/>
          <w:sz w:val="24"/>
          <w:szCs w:val="24"/>
        </w:rPr>
        <w:t>absolute improvement</w:t>
      </w:r>
      <w:r w:rsidRPr="00F31BB8">
        <w:rPr>
          <w:rFonts w:ascii="Times New Roman" w:hAnsi="Times New Roman" w:cs="Times New Roman"/>
          <w:sz w:val="24"/>
          <w:szCs w:val="24"/>
        </w:rPr>
        <w:t xml:space="preserve"> </w:t>
      </w:r>
      <w:r w:rsidR="007C2E5C" w:rsidRPr="00F31BB8">
        <w:rPr>
          <w:rFonts w:ascii="Times New Roman" w:hAnsi="Times New Roman" w:cs="Times New Roman"/>
          <w:sz w:val="24"/>
          <w:szCs w:val="24"/>
        </w:rPr>
        <w:t>in median survival was</w:t>
      </w:r>
      <w:r w:rsidRPr="00F31BB8">
        <w:rPr>
          <w:rFonts w:ascii="Times New Roman" w:hAnsi="Times New Roman" w:cs="Times New Roman"/>
          <w:sz w:val="24"/>
          <w:szCs w:val="24"/>
        </w:rPr>
        <w:t xml:space="preserve"> </w:t>
      </w:r>
      <w:r w:rsidR="00D63C41" w:rsidRPr="00F31BB8">
        <w:rPr>
          <w:rFonts w:ascii="Times New Roman" w:hAnsi="Times New Roman" w:cs="Times New Roman"/>
          <w:sz w:val="24"/>
          <w:szCs w:val="24"/>
        </w:rPr>
        <w:t>less than 3</w:t>
      </w:r>
      <w:r w:rsidRPr="00F31BB8">
        <w:rPr>
          <w:rFonts w:ascii="Times New Roman" w:hAnsi="Times New Roman" w:cs="Times New Roman"/>
          <w:sz w:val="24"/>
          <w:szCs w:val="24"/>
        </w:rPr>
        <w:t xml:space="preserve"> </w:t>
      </w:r>
      <w:r w:rsidR="007C2E5C" w:rsidRPr="00F31BB8">
        <w:rPr>
          <w:rFonts w:ascii="Times New Roman" w:hAnsi="Times New Roman" w:cs="Times New Roman"/>
          <w:sz w:val="24"/>
          <w:szCs w:val="24"/>
        </w:rPr>
        <w:t>months</w:t>
      </w:r>
      <w:r w:rsidR="00395573">
        <w:rPr>
          <w:rFonts w:ascii="Times New Roman" w:hAnsi="Times New Roman" w:cs="Times New Roman"/>
          <w:sz w:val="24"/>
          <w:szCs w:val="24"/>
        </w:rPr>
        <w:t xml:space="preserve">. </w:t>
      </w:r>
      <w:r w:rsidR="00523ECB">
        <w:rPr>
          <w:rFonts w:ascii="Times New Roman" w:hAnsi="Times New Roman" w:cs="Times New Roman"/>
          <w:sz w:val="24"/>
          <w:szCs w:val="24"/>
        </w:rPr>
        <w:t xml:space="preserve">Furthermore, as we show </w:t>
      </w:r>
      <w:r w:rsidR="00523ECB" w:rsidRPr="001C3BC1">
        <w:rPr>
          <w:rFonts w:ascii="Times New Roman" w:hAnsi="Times New Roman" w:cs="Times New Roman"/>
          <w:sz w:val="24"/>
          <w:szCs w:val="24"/>
        </w:rPr>
        <w:t>here</w:t>
      </w:r>
      <w:r w:rsidR="00523ECB">
        <w:rPr>
          <w:rFonts w:ascii="Times New Roman" w:hAnsi="Times New Roman" w:cs="Times New Roman"/>
          <w:sz w:val="24"/>
          <w:szCs w:val="24"/>
        </w:rPr>
        <w:t>,</w:t>
      </w:r>
      <w:r w:rsidR="00523ECB" w:rsidRPr="001C3BC1">
        <w:rPr>
          <w:rFonts w:ascii="Times New Roman" w:hAnsi="Times New Roman" w:cs="Times New Roman"/>
          <w:sz w:val="24"/>
          <w:szCs w:val="24"/>
        </w:rPr>
        <w:t xml:space="preserve"> there is heterogeneity around the median surviv</w:t>
      </w:r>
      <w:r w:rsidR="00523ECB">
        <w:rPr>
          <w:rFonts w:ascii="Times New Roman" w:hAnsi="Times New Roman" w:cs="Times New Roman"/>
          <w:sz w:val="24"/>
          <w:szCs w:val="24"/>
        </w:rPr>
        <w:t>al figures.  In this study, where patient</w:t>
      </w:r>
      <w:r w:rsidR="00792675">
        <w:rPr>
          <w:rFonts w:ascii="Times New Roman" w:hAnsi="Times New Roman" w:cs="Times New Roman"/>
          <w:sz w:val="24"/>
          <w:szCs w:val="24"/>
        </w:rPr>
        <w:t xml:space="preserve"> inclusion</w:t>
      </w:r>
      <w:r w:rsidR="00523ECB">
        <w:rPr>
          <w:rFonts w:ascii="Times New Roman" w:hAnsi="Times New Roman" w:cs="Times New Roman"/>
          <w:sz w:val="24"/>
          <w:szCs w:val="24"/>
        </w:rPr>
        <w:t xml:space="preserve"> criteria was analogous to that of </w:t>
      </w:r>
      <w:r w:rsidR="00151BFB">
        <w:rPr>
          <w:rFonts w:ascii="Times New Roman" w:hAnsi="Times New Roman" w:cs="Times New Roman"/>
          <w:sz w:val="24"/>
          <w:szCs w:val="24"/>
        </w:rPr>
        <w:t xml:space="preserve">the </w:t>
      </w:r>
      <w:r w:rsidR="00523ECB" w:rsidRPr="001C3BC1">
        <w:rPr>
          <w:rFonts w:ascii="Times New Roman" w:hAnsi="Times New Roman" w:cs="Times New Roman"/>
          <w:sz w:val="24"/>
          <w:szCs w:val="24"/>
        </w:rPr>
        <w:t>S</w:t>
      </w:r>
      <w:r w:rsidR="001F5CAC">
        <w:rPr>
          <w:rFonts w:ascii="Times New Roman" w:hAnsi="Times New Roman" w:cs="Times New Roman"/>
          <w:sz w:val="24"/>
          <w:szCs w:val="24"/>
        </w:rPr>
        <w:t>HARP</w:t>
      </w:r>
      <w:r w:rsidR="00523ECB" w:rsidRPr="001C3BC1">
        <w:rPr>
          <w:rFonts w:ascii="Times New Roman" w:hAnsi="Times New Roman" w:cs="Times New Roman"/>
          <w:sz w:val="24"/>
          <w:szCs w:val="24"/>
        </w:rPr>
        <w:t xml:space="preserve"> </w:t>
      </w:r>
      <w:r w:rsidR="00523ECB">
        <w:rPr>
          <w:rFonts w:ascii="Times New Roman" w:hAnsi="Times New Roman" w:cs="Times New Roman"/>
          <w:sz w:val="24"/>
          <w:szCs w:val="24"/>
        </w:rPr>
        <w:t>trial, survival ranged fr</w:t>
      </w:r>
      <w:r w:rsidR="00A221F1">
        <w:rPr>
          <w:rFonts w:ascii="Times New Roman" w:hAnsi="Times New Roman" w:cs="Times New Roman"/>
          <w:sz w:val="24"/>
          <w:szCs w:val="24"/>
        </w:rPr>
        <w:t>om</w:t>
      </w:r>
      <w:r w:rsidR="00523ECB">
        <w:rPr>
          <w:rFonts w:ascii="Times New Roman" w:hAnsi="Times New Roman" w:cs="Times New Roman"/>
          <w:sz w:val="24"/>
          <w:szCs w:val="24"/>
        </w:rPr>
        <w:t xml:space="preserve"> less than one</w:t>
      </w:r>
      <w:r w:rsidR="00523ECB" w:rsidRPr="001C3BC1">
        <w:rPr>
          <w:rFonts w:ascii="Times New Roman" w:hAnsi="Times New Roman" w:cs="Times New Roman"/>
          <w:sz w:val="24"/>
          <w:szCs w:val="24"/>
        </w:rPr>
        <w:t xml:space="preserve"> month to more than two years. Others have found similar heterogeneity</w:t>
      </w:r>
      <w:r w:rsidR="00523ECB">
        <w:rPr>
          <w:rFonts w:ascii="Times New Roman" w:hAnsi="Times New Roman" w:cs="Times New Roman"/>
          <w:sz w:val="24"/>
          <w:szCs w:val="24"/>
        </w:rPr>
        <w:t>.</w:t>
      </w:r>
      <w:r w:rsidR="001720A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YWNrc29uPC9BdXRob3I+PFllYXI+MjAxNzwvWWVhcj48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</w:fldData>
        </w:fldChar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E773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YWNrc29uPC9BdXRob3I+PFllYXI+MjAxNzwvWWVhcj48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</w:fldData>
        </w:fldChar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E7734">
        <w:rPr>
          <w:rFonts w:ascii="Times New Roman" w:hAnsi="Times New Roman" w:cs="Times New Roman"/>
          <w:sz w:val="24"/>
          <w:szCs w:val="24"/>
        </w:rPr>
      </w:r>
      <w:r w:rsidR="000E7734">
        <w:rPr>
          <w:rFonts w:ascii="Times New Roman" w:hAnsi="Times New Roman" w:cs="Times New Roman"/>
          <w:sz w:val="24"/>
          <w:szCs w:val="24"/>
        </w:rPr>
        <w:fldChar w:fldCharType="end"/>
      </w:r>
      <w:r w:rsidR="001720A7">
        <w:rPr>
          <w:rFonts w:ascii="Times New Roman" w:hAnsi="Times New Roman" w:cs="Times New Roman"/>
          <w:sz w:val="24"/>
          <w:szCs w:val="24"/>
        </w:rPr>
        <w:fldChar w:fldCharType="separate"/>
      </w:r>
      <w:r w:rsidR="000E7734">
        <w:rPr>
          <w:rFonts w:ascii="Times New Roman" w:hAnsi="Times New Roman" w:cs="Times New Roman"/>
          <w:noProof/>
          <w:sz w:val="24"/>
          <w:szCs w:val="24"/>
        </w:rPr>
        <w:t>(8, 9)</w:t>
      </w:r>
      <w:r w:rsidR="001720A7">
        <w:rPr>
          <w:rFonts w:ascii="Times New Roman" w:hAnsi="Times New Roman" w:cs="Times New Roman"/>
          <w:sz w:val="24"/>
          <w:szCs w:val="24"/>
        </w:rPr>
        <w:fldChar w:fldCharType="end"/>
      </w:r>
      <w:r w:rsidRPr="00F31BB8">
        <w:rPr>
          <w:rFonts w:ascii="Times New Roman" w:hAnsi="Times New Roman" w:cs="Times New Roman"/>
          <w:sz w:val="24"/>
          <w:szCs w:val="24"/>
        </w:rPr>
        <w:t xml:space="preserve"> </w:t>
      </w:r>
      <w:r w:rsidR="004D2599" w:rsidRPr="00F31BB8">
        <w:rPr>
          <w:rFonts w:ascii="Times New Roman" w:hAnsi="Times New Roman" w:cs="Times New Roman"/>
          <w:sz w:val="24"/>
          <w:szCs w:val="24"/>
        </w:rPr>
        <w:t xml:space="preserve">At present the recommended </w:t>
      </w:r>
      <w:r w:rsidR="00393D5B">
        <w:rPr>
          <w:rFonts w:ascii="Times New Roman" w:hAnsi="Times New Roman" w:cs="Times New Roman"/>
          <w:sz w:val="24"/>
          <w:szCs w:val="24"/>
        </w:rPr>
        <w:t>indication</w:t>
      </w:r>
      <w:r w:rsidR="00393D5B" w:rsidRPr="00F31BB8">
        <w:rPr>
          <w:rFonts w:ascii="Times New Roman" w:hAnsi="Times New Roman" w:cs="Times New Roman"/>
          <w:sz w:val="24"/>
          <w:szCs w:val="24"/>
        </w:rPr>
        <w:t xml:space="preserve"> </w:t>
      </w:r>
      <w:r w:rsidR="004D2599" w:rsidRPr="00F31BB8">
        <w:rPr>
          <w:rFonts w:ascii="Times New Roman" w:hAnsi="Times New Roman" w:cs="Times New Roman"/>
          <w:sz w:val="24"/>
          <w:szCs w:val="24"/>
        </w:rPr>
        <w:t xml:space="preserve">for sorafenib treatment </w:t>
      </w:r>
      <w:r w:rsidR="00393D5B">
        <w:rPr>
          <w:rFonts w:ascii="Times New Roman" w:hAnsi="Times New Roman" w:cs="Times New Roman"/>
          <w:sz w:val="24"/>
          <w:szCs w:val="24"/>
        </w:rPr>
        <w:t>is</w:t>
      </w:r>
      <w:r w:rsidR="004D2599" w:rsidRPr="00F31BB8">
        <w:rPr>
          <w:rFonts w:ascii="Times New Roman" w:hAnsi="Times New Roman" w:cs="Times New Roman"/>
          <w:sz w:val="24"/>
          <w:szCs w:val="24"/>
        </w:rPr>
        <w:t xml:space="preserve"> patients with </w:t>
      </w:r>
      <w:r w:rsidR="0035731A">
        <w:rPr>
          <w:rFonts w:ascii="Times New Roman" w:hAnsi="Times New Roman" w:cs="Times New Roman"/>
          <w:sz w:val="24"/>
          <w:szCs w:val="24"/>
        </w:rPr>
        <w:t>well-preserved</w:t>
      </w:r>
      <w:r w:rsidR="006359D1">
        <w:rPr>
          <w:rFonts w:ascii="Times New Roman" w:hAnsi="Times New Roman" w:cs="Times New Roman"/>
          <w:sz w:val="24"/>
          <w:szCs w:val="24"/>
        </w:rPr>
        <w:t xml:space="preserve"> liver function</w:t>
      </w:r>
      <w:r w:rsidR="0035731A">
        <w:rPr>
          <w:rFonts w:ascii="Times New Roman" w:hAnsi="Times New Roman" w:cs="Times New Roman"/>
          <w:sz w:val="24"/>
          <w:szCs w:val="24"/>
        </w:rPr>
        <w:t xml:space="preserve"> and </w:t>
      </w:r>
      <w:r w:rsidR="00A221F1">
        <w:rPr>
          <w:rFonts w:ascii="Times New Roman" w:hAnsi="Times New Roman" w:cs="Times New Roman"/>
          <w:sz w:val="24"/>
          <w:szCs w:val="24"/>
        </w:rPr>
        <w:t xml:space="preserve">being </w:t>
      </w:r>
      <w:r w:rsidR="0035731A">
        <w:rPr>
          <w:rFonts w:ascii="Times New Roman" w:hAnsi="Times New Roman" w:cs="Times New Roman"/>
          <w:sz w:val="24"/>
          <w:szCs w:val="24"/>
        </w:rPr>
        <w:t>unsuitable for loco-regional therapie</w:t>
      </w:r>
      <w:r w:rsidR="00A221F1">
        <w:rPr>
          <w:rFonts w:ascii="Times New Roman" w:hAnsi="Times New Roman" w:cs="Times New Roman"/>
          <w:sz w:val="24"/>
          <w:szCs w:val="24"/>
        </w:rPr>
        <w:t>s,</w:t>
      </w:r>
      <w:r w:rsidR="00141D1C">
        <w:rPr>
          <w:rFonts w:ascii="Times New Roman" w:hAnsi="Times New Roman" w:cs="Times New Roman"/>
          <w:sz w:val="24"/>
          <w:szCs w:val="24"/>
        </w:rPr>
        <w:fldChar w:fldCharType="begin"/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uropean Association for the Study of the Liver. Electronic address&lt;/Author&gt;&lt;Year&gt;2018&lt;/Year&gt;&lt;RecNum&gt;13&lt;/RecNum&gt;&lt;DisplayText&gt;(5)&lt;/DisplayText&gt;&lt;record&gt;&lt;rec-number&gt;13&lt;/rec-number&gt;&lt;foreign-keys&gt;&lt;key app="EN" db-id="wvvtarsv75p2rfea25gp2eec2dtwwsrzvdes" timestamp="1550066868"&gt;13&lt;/key&gt;&lt;/foreign-keys&gt;&lt;ref-type name="Journal Article"&gt;17&lt;/ref-type&gt;&lt;contributors&gt;&lt;authors&gt;&lt;author&gt;European Association for the Study of the Liver. Electronic address, easloffice easloffice eu&lt;/author&gt;&lt;author&gt;European Association for the Study of the, Liver&lt;/author&gt;&lt;/authors&gt;&lt;/contributors&gt;&lt;titles&gt;&lt;title&gt;EASL Clinical Practice Guidelines: Management of hepatocellular carcinoma&lt;/title&gt;&lt;secondary-title&gt;J Hepatol&lt;/secondary-title&gt;&lt;/titles&gt;&lt;periodical&gt;&lt;full-title&gt;J Hepatol&lt;/full-title&gt;&lt;/periodical&gt;&lt;pages&gt;182-236&lt;/pages&gt;&lt;volume&gt;69&lt;/volume&gt;&lt;number&gt;1&lt;/number&gt;&lt;dates&gt;&lt;year&gt;2018&lt;/year&gt;&lt;pub-dates&gt;&lt;date&gt;Jul&lt;/date&gt;&lt;/pub-dates&gt;&lt;/dates&gt;&lt;isbn&gt;1600-0641 (Electronic)&amp;#xD;0168-8278 (Linking)&lt;/isbn&gt;&lt;accession-num&gt;29628281&lt;/accession-num&gt;&lt;urls&gt;&lt;related-urls&gt;&lt;url&gt;https://www.ncbi.nlm.nih.gov/pubmed/29628281&lt;/url&gt;&lt;/related-urls&gt;&lt;/urls&gt;&lt;electronic-resource-num&gt;10.1016/j.jhep.2018.03.019&lt;/electronic-resource-num&gt;&lt;/record&gt;&lt;/Cite&gt;&lt;/EndNote&gt;</w:instrText>
      </w:r>
      <w:r w:rsidR="00141D1C">
        <w:rPr>
          <w:rFonts w:ascii="Times New Roman" w:hAnsi="Times New Roman" w:cs="Times New Roman"/>
          <w:sz w:val="24"/>
          <w:szCs w:val="24"/>
        </w:rPr>
        <w:fldChar w:fldCharType="separate"/>
      </w:r>
      <w:r w:rsidR="000E7734">
        <w:rPr>
          <w:rFonts w:ascii="Times New Roman" w:hAnsi="Times New Roman" w:cs="Times New Roman"/>
          <w:noProof/>
          <w:sz w:val="24"/>
          <w:szCs w:val="24"/>
        </w:rPr>
        <w:t>(5)</w:t>
      </w:r>
      <w:r w:rsidR="00141D1C">
        <w:rPr>
          <w:rFonts w:ascii="Times New Roman" w:hAnsi="Times New Roman" w:cs="Times New Roman"/>
          <w:sz w:val="24"/>
          <w:szCs w:val="24"/>
        </w:rPr>
        <w:fldChar w:fldCharType="end"/>
      </w:r>
      <w:r w:rsidR="00F5169D">
        <w:rPr>
          <w:rFonts w:ascii="Times New Roman" w:hAnsi="Times New Roman" w:cs="Times New Roman"/>
          <w:sz w:val="24"/>
          <w:szCs w:val="24"/>
        </w:rPr>
        <w:t xml:space="preserve"> </w:t>
      </w:r>
      <w:r w:rsidR="004D2599" w:rsidRPr="00F31BB8">
        <w:rPr>
          <w:rFonts w:ascii="Times New Roman" w:hAnsi="Times New Roman" w:cs="Times New Roman"/>
          <w:sz w:val="24"/>
          <w:szCs w:val="24"/>
        </w:rPr>
        <w:t xml:space="preserve">and </w:t>
      </w:r>
      <w:r w:rsidR="00151BFB">
        <w:rPr>
          <w:rFonts w:ascii="Times New Roman" w:hAnsi="Times New Roman" w:cs="Times New Roman"/>
          <w:sz w:val="24"/>
          <w:szCs w:val="24"/>
        </w:rPr>
        <w:t>this does</w:t>
      </w:r>
      <w:r w:rsidR="004D2599" w:rsidRPr="00F31BB8">
        <w:rPr>
          <w:rFonts w:ascii="Times New Roman" w:hAnsi="Times New Roman" w:cs="Times New Roman"/>
          <w:sz w:val="24"/>
          <w:szCs w:val="24"/>
        </w:rPr>
        <w:t xml:space="preserve"> not take into account likely survival.  These figures are put into further context by a recent review of sorafenib amongst</w:t>
      </w:r>
      <w:r w:rsidR="004D2599">
        <w:rPr>
          <w:rFonts w:ascii="Times New Roman" w:hAnsi="Times New Roman" w:cs="Times New Roman"/>
          <w:sz w:val="24"/>
          <w:szCs w:val="24"/>
        </w:rPr>
        <w:t xml:space="preserve"> </w:t>
      </w:r>
      <w:r w:rsidR="004D2599" w:rsidRPr="00F31BB8">
        <w:rPr>
          <w:rFonts w:ascii="Times New Roman" w:hAnsi="Times New Roman" w:cs="Times New Roman"/>
          <w:sz w:val="24"/>
          <w:szCs w:val="24"/>
        </w:rPr>
        <w:t>over 1000 Medicare beneficiaries</w:t>
      </w:r>
      <w:r w:rsidR="004D259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5vZmY8L0F1dGhvcj48WWVhcj4yMDE2PC9ZZWFyPjxS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</w:fldData>
        </w:fldChar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E773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5vZmY8L0F1dGhvcj48WWVhcj4yMDE2PC9ZZWFyPjxS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</w:fldData>
        </w:fldChar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E7734">
        <w:rPr>
          <w:rFonts w:ascii="Times New Roman" w:hAnsi="Times New Roman" w:cs="Times New Roman"/>
          <w:sz w:val="24"/>
          <w:szCs w:val="24"/>
        </w:rPr>
      </w:r>
      <w:r w:rsidR="000E7734">
        <w:rPr>
          <w:rFonts w:ascii="Times New Roman" w:hAnsi="Times New Roman" w:cs="Times New Roman"/>
          <w:sz w:val="24"/>
          <w:szCs w:val="24"/>
        </w:rPr>
        <w:fldChar w:fldCharType="end"/>
      </w:r>
      <w:r w:rsidR="004D2599">
        <w:rPr>
          <w:rFonts w:ascii="Times New Roman" w:hAnsi="Times New Roman" w:cs="Times New Roman"/>
          <w:sz w:val="24"/>
          <w:szCs w:val="24"/>
        </w:rPr>
        <w:fldChar w:fldCharType="separate"/>
      </w:r>
      <w:r w:rsidR="000E7734">
        <w:rPr>
          <w:rFonts w:ascii="Times New Roman" w:hAnsi="Times New Roman" w:cs="Times New Roman"/>
          <w:noProof/>
          <w:sz w:val="24"/>
          <w:szCs w:val="24"/>
        </w:rPr>
        <w:t>(28)</w:t>
      </w:r>
      <w:r w:rsidR="004D2599">
        <w:rPr>
          <w:rFonts w:ascii="Times New Roman" w:hAnsi="Times New Roman" w:cs="Times New Roman"/>
          <w:sz w:val="24"/>
          <w:szCs w:val="24"/>
        </w:rPr>
        <w:fldChar w:fldCharType="end"/>
      </w:r>
      <w:r w:rsidR="004D2599">
        <w:rPr>
          <w:rFonts w:ascii="Times New Roman" w:hAnsi="Times New Roman" w:cs="Times New Roman"/>
          <w:sz w:val="24"/>
          <w:szCs w:val="24"/>
        </w:rPr>
        <w:t xml:space="preserve"> </w:t>
      </w:r>
      <w:r w:rsidR="004D2599" w:rsidRPr="00F31BB8">
        <w:rPr>
          <w:rFonts w:ascii="Times New Roman" w:hAnsi="Times New Roman" w:cs="Times New Roman"/>
          <w:sz w:val="24"/>
          <w:szCs w:val="24"/>
        </w:rPr>
        <w:t xml:space="preserve">noting that ‘survival </w:t>
      </w:r>
      <w:r w:rsidR="00DD781F">
        <w:rPr>
          <w:rFonts w:ascii="Times New Roman" w:eastAsia="Times New Roman" w:hAnsi="Times New Roman" w:cs="Times New Roman"/>
          <w:sz w:val="24"/>
          <w:szCs w:val="24"/>
          <w:lang w:eastAsia="en-GB"/>
        </w:rPr>
        <w:t>is exceptionally short…..</w:t>
      </w:r>
      <w:r w:rsidR="004D2599" w:rsidRPr="00F31BB8">
        <w:rPr>
          <w:rFonts w:ascii="Times New Roman" w:eastAsia="Times New Roman" w:hAnsi="Times New Roman" w:cs="Times New Roman"/>
          <w:sz w:val="24"/>
          <w:szCs w:val="24"/>
          <w:lang w:eastAsia="en-GB"/>
        </w:rPr>
        <w:t>and downsides of sorafenib use</w:t>
      </w:r>
      <w:r w:rsidR="00A221F1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4D2599" w:rsidRPr="00F31BB8">
        <w:rPr>
          <w:rFonts w:ascii="Times New Roman" w:eastAsia="Times New Roman" w:hAnsi="Times New Roman" w:cs="Times New Roman"/>
          <w:sz w:val="24"/>
          <w:szCs w:val="24"/>
          <w:lang w:eastAsia="en-GB"/>
        </w:rPr>
        <w:t>-</w:t>
      </w:r>
      <w:r w:rsidR="00A221F1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4D2599" w:rsidRPr="00F31BB8">
        <w:rPr>
          <w:rFonts w:ascii="Times New Roman" w:eastAsia="Times New Roman" w:hAnsi="Times New Roman" w:cs="Times New Roman"/>
          <w:sz w:val="24"/>
          <w:szCs w:val="24"/>
          <w:lang w:eastAsia="en-GB"/>
        </w:rPr>
        <w:t>high drug-related symptom burden and high drug cost</w:t>
      </w:r>
      <w:r w:rsidR="00A221F1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4D2599" w:rsidRPr="00F31BB8">
        <w:rPr>
          <w:rFonts w:ascii="Times New Roman" w:eastAsia="Times New Roman" w:hAnsi="Times New Roman" w:cs="Times New Roman"/>
          <w:sz w:val="24"/>
          <w:szCs w:val="24"/>
          <w:lang w:eastAsia="en-GB"/>
        </w:rPr>
        <w:t>-</w:t>
      </w:r>
      <w:r w:rsidR="00A221F1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4D2599" w:rsidRPr="00F31BB8">
        <w:rPr>
          <w:rFonts w:ascii="Times New Roman" w:eastAsia="Times New Roman" w:hAnsi="Times New Roman" w:cs="Times New Roman"/>
          <w:sz w:val="24"/>
          <w:szCs w:val="24"/>
          <w:lang w:eastAsia="en-GB"/>
        </w:rPr>
        <w:t>must be considered in light of this minimal benefit’.</w:t>
      </w:r>
      <w:r w:rsidR="004B61D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</w:t>
      </w:r>
      <w:r w:rsidR="005702F8">
        <w:rPr>
          <w:rFonts w:ascii="Times New Roman" w:eastAsia="Times New Roman" w:hAnsi="Times New Roman" w:cs="Times New Roman"/>
          <w:sz w:val="24"/>
          <w:szCs w:val="24"/>
          <w:lang w:eastAsia="en-GB"/>
        </w:rPr>
        <w:t>o overcome this issue</w:t>
      </w:r>
      <w:r w:rsidR="00D829E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, </w:t>
      </w:r>
      <w:r w:rsidR="004836F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in this paper, </w:t>
      </w:r>
      <w:r w:rsidR="00D829E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we </w:t>
      </w:r>
      <w:r w:rsidR="00393D5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have </w:t>
      </w:r>
      <w:r w:rsidR="00D829E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developed </w:t>
      </w:r>
      <w:r w:rsidR="00E43B14">
        <w:rPr>
          <w:rFonts w:ascii="Times New Roman" w:hAnsi="Times New Roman" w:cs="Times New Roman"/>
          <w:sz w:val="24"/>
          <w:szCs w:val="24"/>
        </w:rPr>
        <w:t>a statistical model</w:t>
      </w:r>
      <w:r w:rsidRPr="00F31BB8">
        <w:rPr>
          <w:rFonts w:ascii="Times New Roman" w:hAnsi="Times New Roman" w:cs="Times New Roman"/>
          <w:sz w:val="24"/>
          <w:szCs w:val="24"/>
        </w:rPr>
        <w:t xml:space="preserve"> </w:t>
      </w:r>
      <w:r w:rsidR="00FC23E3" w:rsidRPr="00F5169D">
        <w:rPr>
          <w:rFonts w:ascii="Times New Roman" w:hAnsi="Times New Roman" w:cs="Times New Roman"/>
          <w:sz w:val="24"/>
          <w:szCs w:val="24"/>
        </w:rPr>
        <w:t>[</w:t>
      </w:r>
      <w:r w:rsidR="00FC23E3">
        <w:rPr>
          <w:rFonts w:ascii="Times New Roman" w:hAnsi="Times New Roman" w:cs="Times New Roman"/>
          <w:sz w:val="24"/>
          <w:szCs w:val="24"/>
        </w:rPr>
        <w:t>h</w:t>
      </w:r>
      <w:r w:rsidR="00FC23E3" w:rsidRPr="00F5169D">
        <w:rPr>
          <w:rFonts w:ascii="Times New Roman" w:hAnsi="Times New Roman" w:cs="Times New Roman"/>
          <w:sz w:val="24"/>
          <w:szCs w:val="24"/>
        </w:rPr>
        <w:t>enceforth known as PROSASH (</w:t>
      </w:r>
      <w:proofErr w:type="spellStart"/>
      <w:r w:rsidR="00FC23E3" w:rsidRPr="00F5169D">
        <w:rPr>
          <w:rFonts w:ascii="Times New Roman" w:hAnsi="Times New Roman" w:cs="Times New Roman"/>
          <w:b/>
          <w:sz w:val="24"/>
          <w:szCs w:val="24"/>
          <w:u w:val="single"/>
        </w:rPr>
        <w:t>P</w:t>
      </w:r>
      <w:r w:rsidR="00FC23E3" w:rsidRPr="003373C8">
        <w:rPr>
          <w:rFonts w:ascii="Times New Roman" w:hAnsi="Times New Roman" w:cs="Times New Roman"/>
          <w:b/>
          <w:sz w:val="24"/>
          <w:szCs w:val="24"/>
          <w:u w:val="single"/>
        </w:rPr>
        <w:t>R</w:t>
      </w:r>
      <w:r w:rsidR="00FC23E3" w:rsidRPr="00F5169D">
        <w:rPr>
          <w:rFonts w:ascii="Times New Roman" w:hAnsi="Times New Roman" w:cs="Times New Roman"/>
          <w:sz w:val="24"/>
          <w:szCs w:val="24"/>
        </w:rPr>
        <w:t>ediction</w:t>
      </w:r>
      <w:proofErr w:type="spellEnd"/>
      <w:r w:rsidR="00FC23E3" w:rsidRPr="00F5169D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FC23E3" w:rsidRPr="00F5169D">
        <w:rPr>
          <w:rFonts w:ascii="Times New Roman" w:hAnsi="Times New Roman" w:cs="Times New Roman"/>
          <w:b/>
          <w:sz w:val="24"/>
          <w:szCs w:val="24"/>
          <w:u w:val="single"/>
        </w:rPr>
        <w:t>O</w:t>
      </w:r>
      <w:r w:rsidR="00FC23E3" w:rsidRPr="00F5169D">
        <w:rPr>
          <w:rFonts w:ascii="Times New Roman" w:hAnsi="Times New Roman" w:cs="Times New Roman"/>
          <w:sz w:val="24"/>
          <w:szCs w:val="24"/>
        </w:rPr>
        <w:t>f</w:t>
      </w:r>
      <w:proofErr w:type="gramEnd"/>
      <w:r w:rsidR="00FC23E3">
        <w:rPr>
          <w:rFonts w:ascii="Times New Roman" w:hAnsi="Times New Roman" w:cs="Times New Roman"/>
          <w:sz w:val="24"/>
          <w:szCs w:val="24"/>
        </w:rPr>
        <w:t xml:space="preserve"> </w:t>
      </w:r>
      <w:r w:rsidR="00FC23E3" w:rsidRPr="003373C8">
        <w:rPr>
          <w:rFonts w:ascii="Times New Roman" w:hAnsi="Times New Roman" w:cs="Times New Roman"/>
          <w:b/>
          <w:sz w:val="24"/>
          <w:szCs w:val="24"/>
          <w:u w:val="single"/>
        </w:rPr>
        <w:t>S</w:t>
      </w:r>
      <w:r w:rsidR="00FC23E3" w:rsidRPr="00F5169D">
        <w:rPr>
          <w:rFonts w:ascii="Times New Roman" w:hAnsi="Times New Roman" w:cs="Times New Roman"/>
          <w:sz w:val="24"/>
          <w:szCs w:val="24"/>
        </w:rPr>
        <w:t xml:space="preserve">urvival in </w:t>
      </w:r>
      <w:r w:rsidR="00FC23E3" w:rsidRPr="00F5169D">
        <w:rPr>
          <w:rFonts w:ascii="Times New Roman" w:hAnsi="Times New Roman" w:cs="Times New Roman"/>
          <w:b/>
          <w:sz w:val="24"/>
          <w:szCs w:val="24"/>
          <w:u w:val="single"/>
        </w:rPr>
        <w:t>A</w:t>
      </w:r>
      <w:r w:rsidR="00FC23E3" w:rsidRPr="00F5169D">
        <w:rPr>
          <w:rFonts w:ascii="Times New Roman" w:hAnsi="Times New Roman" w:cs="Times New Roman"/>
          <w:sz w:val="24"/>
          <w:szCs w:val="24"/>
        </w:rPr>
        <w:t xml:space="preserve">dvanced </w:t>
      </w:r>
      <w:r w:rsidR="00FC23E3" w:rsidRPr="00F5169D">
        <w:rPr>
          <w:rFonts w:ascii="Times New Roman" w:hAnsi="Times New Roman" w:cs="Times New Roman"/>
          <w:b/>
          <w:sz w:val="24"/>
          <w:szCs w:val="24"/>
          <w:u w:val="single"/>
        </w:rPr>
        <w:t>S</w:t>
      </w:r>
      <w:r w:rsidR="00FC23E3" w:rsidRPr="00F5169D">
        <w:rPr>
          <w:rFonts w:ascii="Times New Roman" w:hAnsi="Times New Roman" w:cs="Times New Roman"/>
          <w:sz w:val="24"/>
          <w:szCs w:val="24"/>
        </w:rPr>
        <w:t xml:space="preserve">orafenib-treated </w:t>
      </w:r>
      <w:r w:rsidR="00FC23E3" w:rsidRPr="00F5169D">
        <w:rPr>
          <w:rFonts w:ascii="Times New Roman" w:hAnsi="Times New Roman" w:cs="Times New Roman"/>
          <w:b/>
          <w:sz w:val="24"/>
          <w:szCs w:val="24"/>
          <w:u w:val="single"/>
        </w:rPr>
        <w:t>H</w:t>
      </w:r>
      <w:r w:rsidR="00FC23E3" w:rsidRPr="00F5169D">
        <w:rPr>
          <w:rFonts w:ascii="Times New Roman" w:hAnsi="Times New Roman" w:cs="Times New Roman"/>
          <w:sz w:val="24"/>
          <w:szCs w:val="24"/>
        </w:rPr>
        <w:t>CC]</w:t>
      </w:r>
      <w:r w:rsidR="00FC23E3">
        <w:rPr>
          <w:rFonts w:ascii="Times New Roman" w:hAnsi="Times New Roman" w:cs="Times New Roman"/>
          <w:sz w:val="24"/>
          <w:szCs w:val="24"/>
        </w:rPr>
        <w:t xml:space="preserve"> </w:t>
      </w:r>
      <w:r w:rsidR="00E43B14">
        <w:rPr>
          <w:rFonts w:ascii="Times New Roman" w:hAnsi="Times New Roman" w:cs="Times New Roman"/>
          <w:sz w:val="24"/>
          <w:szCs w:val="24"/>
        </w:rPr>
        <w:t xml:space="preserve">that </w:t>
      </w:r>
      <w:r w:rsidR="00002479">
        <w:rPr>
          <w:rFonts w:ascii="Times New Roman" w:hAnsi="Times New Roman" w:cs="Times New Roman"/>
          <w:sz w:val="24"/>
          <w:szCs w:val="24"/>
        </w:rPr>
        <w:t xml:space="preserve">allows </w:t>
      </w:r>
      <w:r w:rsidR="004B76D5">
        <w:rPr>
          <w:rFonts w:ascii="Times New Roman" w:hAnsi="Times New Roman" w:cs="Times New Roman"/>
          <w:sz w:val="24"/>
          <w:szCs w:val="24"/>
        </w:rPr>
        <w:t xml:space="preserve">personalised </w:t>
      </w:r>
      <w:r w:rsidR="00002479">
        <w:rPr>
          <w:rFonts w:ascii="Times New Roman" w:hAnsi="Times New Roman" w:cs="Times New Roman"/>
          <w:sz w:val="24"/>
          <w:szCs w:val="24"/>
        </w:rPr>
        <w:t>survival prediction</w:t>
      </w:r>
      <w:r w:rsidR="004B76D5">
        <w:rPr>
          <w:rFonts w:ascii="Times New Roman" w:hAnsi="Times New Roman" w:cs="Times New Roman"/>
          <w:sz w:val="24"/>
          <w:szCs w:val="24"/>
        </w:rPr>
        <w:t>s</w:t>
      </w:r>
      <w:r w:rsidR="00002479">
        <w:rPr>
          <w:rFonts w:ascii="Times New Roman" w:hAnsi="Times New Roman" w:cs="Times New Roman"/>
          <w:sz w:val="24"/>
          <w:szCs w:val="24"/>
        </w:rPr>
        <w:t xml:space="preserve"> </w:t>
      </w:r>
      <w:r w:rsidR="006700E2">
        <w:rPr>
          <w:rFonts w:ascii="Times New Roman" w:hAnsi="Times New Roman" w:cs="Times New Roman"/>
          <w:sz w:val="24"/>
          <w:szCs w:val="24"/>
        </w:rPr>
        <w:t xml:space="preserve">with a view </w:t>
      </w:r>
      <w:r w:rsidR="004B61D6">
        <w:rPr>
          <w:rFonts w:ascii="Times New Roman" w:hAnsi="Times New Roman" w:cs="Times New Roman"/>
          <w:sz w:val="24"/>
          <w:szCs w:val="24"/>
        </w:rPr>
        <w:t xml:space="preserve">to aiding </w:t>
      </w:r>
      <w:r w:rsidR="004D041F">
        <w:rPr>
          <w:rFonts w:ascii="Times New Roman" w:hAnsi="Times New Roman" w:cs="Times New Roman"/>
          <w:bCs/>
          <w:sz w:val="24"/>
          <w:szCs w:val="24"/>
        </w:rPr>
        <w:t>patient counselling</w:t>
      </w:r>
      <w:r w:rsidR="004B61D6">
        <w:rPr>
          <w:rFonts w:ascii="Times New Roman" w:hAnsi="Times New Roman" w:cs="Times New Roman"/>
          <w:bCs/>
          <w:sz w:val="24"/>
          <w:szCs w:val="24"/>
        </w:rPr>
        <w:t xml:space="preserve"> and trial design. </w:t>
      </w:r>
      <w:r w:rsidR="004B61D6" w:rsidRPr="004B61D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EAE1542" w14:textId="77777777" w:rsidR="00617163" w:rsidRDefault="00617163" w:rsidP="00D3549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D637DD4" w14:textId="253D78D7" w:rsidR="007871A8" w:rsidRDefault="004B61D6" w:rsidP="007871A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31BB8">
        <w:rPr>
          <w:rFonts w:ascii="Times New Roman" w:hAnsi="Times New Roman" w:cs="Times New Roman"/>
          <w:sz w:val="24"/>
          <w:szCs w:val="24"/>
        </w:rPr>
        <w:t>Using data collected for regulatory purposes with similar criteria to that used for the SHARP</w:t>
      </w:r>
      <w:r>
        <w:rPr>
          <w:rFonts w:ascii="Times New Roman" w:hAnsi="Times New Roman" w:cs="Times New Roman"/>
          <w:sz w:val="24"/>
          <w:szCs w:val="24"/>
        </w:rPr>
        <w:t xml:space="preserve"> trial and </w:t>
      </w:r>
      <w:r w:rsidRPr="006B498D">
        <w:rPr>
          <w:rFonts w:ascii="Times New Roman" w:hAnsi="Times New Roman" w:cs="Times New Roman"/>
          <w:sz w:val="24"/>
          <w:szCs w:val="24"/>
        </w:rPr>
        <w:t>Asia-Pacific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>study</w:t>
      </w:r>
      <w:proofErr w:type="gramEnd"/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bG92ZXQ8L0F1dGhvcj48WWVhcj4yMDA4PC9ZZWFyPjxS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</w:fldData>
        </w:fldChar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E773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bG92ZXQ8L0F1dGhvcj48WWVhcj4yMDA4PC9ZZWFyPjxS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</w:fldData>
        </w:fldChar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E7734">
        <w:rPr>
          <w:rFonts w:ascii="Times New Roman" w:hAnsi="Times New Roman" w:cs="Times New Roman"/>
          <w:sz w:val="24"/>
          <w:szCs w:val="24"/>
        </w:rPr>
      </w:r>
      <w:r w:rsidR="000E773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0E7734">
        <w:rPr>
          <w:rFonts w:ascii="Times New Roman" w:hAnsi="Times New Roman" w:cs="Times New Roman"/>
          <w:noProof/>
          <w:sz w:val="24"/>
          <w:szCs w:val="24"/>
        </w:rPr>
        <w:t>(1, 2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F31BB8">
        <w:rPr>
          <w:rFonts w:ascii="Times New Roman" w:hAnsi="Times New Roman" w:cs="Times New Roman"/>
          <w:sz w:val="24"/>
          <w:szCs w:val="24"/>
        </w:rPr>
        <w:t xml:space="preserve">, we show that it is possible to </w:t>
      </w:r>
      <w:r w:rsidR="00A07D21">
        <w:rPr>
          <w:rFonts w:ascii="Times New Roman" w:hAnsi="Times New Roman" w:cs="Times New Roman"/>
          <w:sz w:val="24"/>
          <w:szCs w:val="24"/>
        </w:rPr>
        <w:t>predict survival</w:t>
      </w:r>
      <w:r w:rsidRPr="00F31BB8">
        <w:rPr>
          <w:rFonts w:ascii="Times New Roman" w:hAnsi="Times New Roman" w:cs="Times New Roman"/>
          <w:sz w:val="24"/>
          <w:szCs w:val="24"/>
        </w:rPr>
        <w:t xml:space="preserve"> on the basis of clinical features available at the time of diagnosis</w:t>
      </w:r>
      <w:r w:rsidR="003F5DA0">
        <w:rPr>
          <w:rFonts w:ascii="Times New Roman" w:hAnsi="Times New Roman" w:cs="Times New Roman"/>
          <w:sz w:val="24"/>
          <w:szCs w:val="24"/>
        </w:rPr>
        <w:t xml:space="preserve">. </w:t>
      </w:r>
      <w:r w:rsidR="007871A8">
        <w:rPr>
          <w:rFonts w:ascii="Times New Roman" w:hAnsi="Times New Roman" w:cs="Times New Roman"/>
          <w:sz w:val="24"/>
          <w:szCs w:val="24"/>
        </w:rPr>
        <w:t xml:space="preserve">Within the entire cohort of patients, we identified four risk </w:t>
      </w:r>
      <w:r w:rsidR="00FB4052">
        <w:rPr>
          <w:rFonts w:ascii="Times New Roman" w:hAnsi="Times New Roman" w:cs="Times New Roman"/>
          <w:sz w:val="24"/>
          <w:szCs w:val="24"/>
        </w:rPr>
        <w:t xml:space="preserve">categories </w:t>
      </w:r>
      <w:r w:rsidR="00747329">
        <w:rPr>
          <w:rFonts w:ascii="Times New Roman" w:hAnsi="Times New Roman" w:cs="Times New Roman"/>
          <w:sz w:val="24"/>
          <w:szCs w:val="24"/>
        </w:rPr>
        <w:t xml:space="preserve">(Figure 1) </w:t>
      </w:r>
      <w:r w:rsidR="007871A8">
        <w:rPr>
          <w:rFonts w:ascii="Times New Roman" w:hAnsi="Times New Roman" w:cs="Times New Roman"/>
          <w:sz w:val="24"/>
          <w:szCs w:val="24"/>
        </w:rPr>
        <w:t xml:space="preserve">whose median overall survival ranged from 4 months in the highest risk </w:t>
      </w:r>
      <w:r w:rsidR="00FB4052">
        <w:rPr>
          <w:rFonts w:ascii="Times New Roman" w:hAnsi="Times New Roman" w:cs="Times New Roman"/>
          <w:sz w:val="24"/>
          <w:szCs w:val="24"/>
        </w:rPr>
        <w:t>category</w:t>
      </w:r>
      <w:r w:rsidR="007871A8">
        <w:rPr>
          <w:rFonts w:ascii="Times New Roman" w:hAnsi="Times New Roman" w:cs="Times New Roman"/>
          <w:sz w:val="24"/>
          <w:szCs w:val="24"/>
        </w:rPr>
        <w:t xml:space="preserve"> to over 20 months in the </w:t>
      </w:r>
      <w:r w:rsidR="007871A8">
        <w:rPr>
          <w:rFonts w:ascii="Times New Roman" w:hAnsi="Times New Roman" w:cs="Times New Roman"/>
          <w:sz w:val="24"/>
          <w:szCs w:val="24"/>
        </w:rPr>
        <w:lastRenderedPageBreak/>
        <w:t xml:space="preserve">lowest risk </w:t>
      </w:r>
      <w:r w:rsidR="00FB4052">
        <w:rPr>
          <w:rFonts w:ascii="Times New Roman" w:hAnsi="Times New Roman" w:cs="Times New Roman"/>
          <w:sz w:val="24"/>
          <w:szCs w:val="24"/>
        </w:rPr>
        <w:t>category</w:t>
      </w:r>
      <w:r w:rsidR="007871A8">
        <w:rPr>
          <w:rFonts w:ascii="Times New Roman" w:hAnsi="Times New Roman" w:cs="Times New Roman"/>
          <w:sz w:val="24"/>
          <w:szCs w:val="24"/>
        </w:rPr>
        <w:t xml:space="preserve"> (Table 3). The corresponding percentage survival at 12 months for </w:t>
      </w:r>
      <w:r w:rsidR="00FB4052">
        <w:rPr>
          <w:rFonts w:ascii="Times New Roman" w:hAnsi="Times New Roman" w:cs="Times New Roman"/>
          <w:sz w:val="24"/>
          <w:szCs w:val="24"/>
        </w:rPr>
        <w:t xml:space="preserve">risk categories 1 to 4 were </w:t>
      </w:r>
      <w:r w:rsidR="007871A8">
        <w:rPr>
          <w:rFonts w:ascii="Times New Roman" w:hAnsi="Times New Roman" w:cs="Times New Roman"/>
          <w:sz w:val="24"/>
          <w:szCs w:val="24"/>
        </w:rPr>
        <w:t xml:space="preserve"> approximately 8%, 28%, 55%, and 76% respectively (Table 3).  This stratification</w:t>
      </w:r>
      <w:r w:rsidR="00A07D21">
        <w:rPr>
          <w:rFonts w:ascii="Times New Roman" w:hAnsi="Times New Roman" w:cs="Times New Roman"/>
          <w:sz w:val="24"/>
          <w:szCs w:val="24"/>
        </w:rPr>
        <w:t xml:space="preserve"> in addition to the individual </w:t>
      </w:r>
      <w:r w:rsidR="00834148">
        <w:rPr>
          <w:rFonts w:ascii="Times New Roman" w:hAnsi="Times New Roman" w:cs="Times New Roman"/>
          <w:sz w:val="24"/>
          <w:szCs w:val="24"/>
        </w:rPr>
        <w:t xml:space="preserve">patient </w:t>
      </w:r>
      <w:r w:rsidR="00A07D21">
        <w:rPr>
          <w:rFonts w:ascii="Times New Roman" w:hAnsi="Times New Roman" w:cs="Times New Roman"/>
          <w:sz w:val="24"/>
          <w:szCs w:val="24"/>
        </w:rPr>
        <w:t>predictions,</w:t>
      </w:r>
      <w:r w:rsidR="007871A8">
        <w:rPr>
          <w:rFonts w:ascii="Times New Roman" w:hAnsi="Times New Roman" w:cs="Times New Roman"/>
          <w:sz w:val="24"/>
          <w:szCs w:val="24"/>
        </w:rPr>
        <w:t xml:space="preserve"> </w:t>
      </w:r>
      <w:r w:rsidR="005B4B2F">
        <w:rPr>
          <w:rFonts w:ascii="Times New Roman" w:hAnsi="Times New Roman" w:cs="Times New Roman"/>
          <w:sz w:val="24"/>
          <w:szCs w:val="24"/>
        </w:rPr>
        <w:t xml:space="preserve">permits </w:t>
      </w:r>
      <w:r w:rsidR="007871A8" w:rsidRPr="00F31BB8">
        <w:rPr>
          <w:rFonts w:ascii="Times New Roman" w:hAnsi="Times New Roman" w:cs="Times New Roman"/>
          <w:sz w:val="24"/>
          <w:szCs w:val="24"/>
        </w:rPr>
        <w:t>‘personalis</w:t>
      </w:r>
      <w:r w:rsidR="005B4B2F">
        <w:rPr>
          <w:rFonts w:ascii="Times New Roman" w:hAnsi="Times New Roman" w:cs="Times New Roman"/>
          <w:sz w:val="24"/>
          <w:szCs w:val="24"/>
        </w:rPr>
        <w:t xml:space="preserve">ation’ of </w:t>
      </w:r>
      <w:r w:rsidR="00393D5B">
        <w:rPr>
          <w:rFonts w:ascii="Times New Roman" w:hAnsi="Times New Roman" w:cs="Times New Roman"/>
          <w:sz w:val="24"/>
          <w:szCs w:val="24"/>
        </w:rPr>
        <w:t>s</w:t>
      </w:r>
      <w:r w:rsidR="007871A8">
        <w:rPr>
          <w:rFonts w:ascii="Times New Roman" w:hAnsi="Times New Roman" w:cs="Times New Roman"/>
          <w:sz w:val="24"/>
          <w:szCs w:val="24"/>
        </w:rPr>
        <w:t>orafenib therapy</w:t>
      </w:r>
      <w:r w:rsidR="00484E7F">
        <w:rPr>
          <w:rFonts w:ascii="Times New Roman" w:hAnsi="Times New Roman" w:cs="Times New Roman"/>
          <w:sz w:val="24"/>
          <w:szCs w:val="24"/>
        </w:rPr>
        <w:t xml:space="preserve"> </w:t>
      </w:r>
      <w:r w:rsidR="00484E7F" w:rsidRPr="00484E7F">
        <w:rPr>
          <w:rFonts w:ascii="Times New Roman" w:hAnsi="Times New Roman" w:cs="Times New Roman"/>
          <w:sz w:val="24"/>
          <w:szCs w:val="24"/>
        </w:rPr>
        <w:t xml:space="preserve">and may be useful in clinical trials to optimally stratify patients where sorafenib is the appropriate control arm. </w:t>
      </w:r>
      <w:r w:rsidR="003C1FB8">
        <w:rPr>
          <w:rFonts w:ascii="Times New Roman" w:hAnsi="Times New Roman" w:cs="Times New Roman"/>
          <w:sz w:val="24"/>
          <w:szCs w:val="24"/>
        </w:rPr>
        <w:t>Thus</w:t>
      </w:r>
      <w:r w:rsidR="00370F74">
        <w:rPr>
          <w:rFonts w:ascii="Times New Roman" w:hAnsi="Times New Roman" w:cs="Times New Roman"/>
          <w:sz w:val="24"/>
          <w:szCs w:val="24"/>
        </w:rPr>
        <w:t xml:space="preserve"> it</w:t>
      </w:r>
      <w:r w:rsidR="003C1FB8">
        <w:rPr>
          <w:rFonts w:ascii="Times New Roman" w:hAnsi="Times New Roman" w:cs="Times New Roman"/>
          <w:sz w:val="24"/>
          <w:szCs w:val="24"/>
        </w:rPr>
        <w:t xml:space="preserve"> would be possible to ensure that patients in a randomised phase III trial would have equivalent and matching prognostic features.</w:t>
      </w:r>
      <w:r w:rsidR="00484E7F" w:rsidRPr="00484E7F">
        <w:rPr>
          <w:rFonts w:ascii="Times New Roman" w:hAnsi="Times New Roman" w:cs="Times New Roman"/>
          <w:sz w:val="24"/>
          <w:szCs w:val="24"/>
        </w:rPr>
        <w:t xml:space="preserve"> Furthermore, the median survival figures in the higher risk groups are, in fact, worse than in the control (placebo) group  of the SHARP study and this may lead </w:t>
      </w:r>
      <w:r w:rsidR="00BE6261" w:rsidRPr="00484E7F">
        <w:rPr>
          <w:rFonts w:ascii="Times New Roman" w:hAnsi="Times New Roman" w:cs="Times New Roman"/>
          <w:sz w:val="24"/>
          <w:szCs w:val="24"/>
        </w:rPr>
        <w:t>clinicians</w:t>
      </w:r>
      <w:r w:rsidR="00484E7F" w:rsidRPr="00484E7F">
        <w:rPr>
          <w:rFonts w:ascii="Times New Roman" w:hAnsi="Times New Roman" w:cs="Times New Roman"/>
          <w:sz w:val="24"/>
          <w:szCs w:val="24"/>
        </w:rPr>
        <w:t xml:space="preserve"> to consider if the toxicity consequent on sorafenib therapy is worth any s</w:t>
      </w:r>
      <w:r w:rsidR="00484E7F">
        <w:rPr>
          <w:rFonts w:ascii="Times New Roman" w:hAnsi="Times New Roman" w:cs="Times New Roman"/>
          <w:sz w:val="24"/>
          <w:szCs w:val="24"/>
        </w:rPr>
        <w:t>mall potential survival benefit.</w:t>
      </w:r>
      <w:r w:rsidR="007871A8"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15413F19" w14:textId="61F9BF73" w:rsidR="00F87405" w:rsidRDefault="00F87405" w:rsidP="00F31BB8">
      <w:pPr>
        <w:spacing w:after="0" w:line="48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</w:p>
    <w:p w14:paraId="1ADF3794" w14:textId="477108AC" w:rsidR="002C3717" w:rsidRDefault="002C3717" w:rsidP="002C371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31BB8">
        <w:rPr>
          <w:rFonts w:ascii="Times New Roman" w:hAnsi="Times New Roman" w:cs="Times New Roman"/>
          <w:sz w:val="24"/>
          <w:szCs w:val="24"/>
        </w:rPr>
        <w:t xml:space="preserve">The </w:t>
      </w:r>
      <w:r w:rsidRPr="00F5169D">
        <w:rPr>
          <w:rFonts w:ascii="Times New Roman" w:hAnsi="Times New Roman" w:cs="Times New Roman"/>
          <w:sz w:val="24"/>
          <w:szCs w:val="24"/>
        </w:rPr>
        <w:t>model</w:t>
      </w:r>
      <w:r w:rsidRPr="00F5169D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F5169D">
        <w:rPr>
          <w:rFonts w:ascii="Times New Roman" w:hAnsi="Times New Roman" w:cs="Times New Roman"/>
          <w:sz w:val="24"/>
          <w:szCs w:val="24"/>
        </w:rPr>
        <w:t xml:space="preserve">also </w:t>
      </w:r>
      <w:r w:rsidRPr="00F31BB8">
        <w:rPr>
          <w:rFonts w:ascii="Times New Roman" w:hAnsi="Times New Roman" w:cs="Times New Roman"/>
          <w:sz w:val="24"/>
          <w:szCs w:val="24"/>
        </w:rPr>
        <w:t>offers insight into some of the factors that influence survival</w:t>
      </w:r>
      <w:r w:rsidR="00CF3A3D">
        <w:rPr>
          <w:rFonts w:ascii="Times New Roman" w:hAnsi="Times New Roman" w:cs="Times New Roman"/>
          <w:sz w:val="24"/>
          <w:szCs w:val="24"/>
        </w:rPr>
        <w:t xml:space="preserve"> (Table 2). </w:t>
      </w:r>
      <w:r w:rsidRPr="00F31BB8">
        <w:rPr>
          <w:rFonts w:ascii="Times New Roman" w:hAnsi="Times New Roman" w:cs="Times New Roman"/>
          <w:sz w:val="24"/>
          <w:szCs w:val="24"/>
        </w:rPr>
        <w:t>Notably</w:t>
      </w:r>
      <w:r w:rsidR="00A221F1">
        <w:rPr>
          <w:rFonts w:ascii="Times New Roman" w:hAnsi="Times New Roman" w:cs="Times New Roman"/>
          <w:sz w:val="24"/>
          <w:szCs w:val="24"/>
        </w:rPr>
        <w:t>,</w:t>
      </w:r>
      <w:r w:rsidRPr="00F31BB8">
        <w:rPr>
          <w:rFonts w:ascii="Times New Roman" w:hAnsi="Times New Roman" w:cs="Times New Roman"/>
          <w:sz w:val="24"/>
          <w:szCs w:val="24"/>
        </w:rPr>
        <w:t xml:space="preserve"> using HCV as the reference aetiology, the prognosis is clearly much worse in the HBV and ‘other’ group</w:t>
      </w:r>
      <w:r w:rsidR="00A221F1">
        <w:rPr>
          <w:rFonts w:ascii="Times New Roman" w:hAnsi="Times New Roman" w:cs="Times New Roman"/>
          <w:sz w:val="24"/>
          <w:szCs w:val="24"/>
        </w:rPr>
        <w:t>s</w:t>
      </w:r>
      <w:r w:rsidRPr="00F31BB8">
        <w:rPr>
          <w:rFonts w:ascii="Times New Roman" w:hAnsi="Times New Roman" w:cs="Times New Roman"/>
          <w:sz w:val="24"/>
          <w:szCs w:val="24"/>
        </w:rPr>
        <w:t>. This is consistent with recent finding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F31BB8">
        <w:rPr>
          <w:rFonts w:ascii="Times New Roman" w:hAnsi="Times New Roman" w:cs="Times New Roman"/>
          <w:sz w:val="24"/>
          <w:szCs w:val="24"/>
        </w:rPr>
        <w:t xml:space="preserve"> both from a retrospective review of the SHARP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31BB8">
        <w:rPr>
          <w:rFonts w:ascii="Times New Roman" w:hAnsi="Times New Roman" w:cs="Times New Roman"/>
          <w:sz w:val="24"/>
          <w:szCs w:val="24"/>
        </w:rPr>
        <w:t>trial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6B498D">
        <w:rPr>
          <w:rFonts w:ascii="Times New Roman" w:hAnsi="Times New Roman" w:cs="Times New Roman"/>
          <w:sz w:val="24"/>
          <w:szCs w:val="24"/>
        </w:rPr>
        <w:t>Asia-Pacific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>study</w:t>
      </w:r>
      <w:proofErr w:type="gramEnd"/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bG92ZXQ8L0F1dGhvcj48WWVhcj4yMDA4PC9ZZWFyPjxS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</w:fldData>
        </w:fldChar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E773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bG92ZXQ8L0F1dGhvcj48WWVhcj4yMDA4PC9ZZWFyPjxS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</w:fldData>
        </w:fldChar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E7734">
        <w:rPr>
          <w:rFonts w:ascii="Times New Roman" w:hAnsi="Times New Roman" w:cs="Times New Roman"/>
          <w:sz w:val="24"/>
          <w:szCs w:val="24"/>
        </w:rPr>
      </w:r>
      <w:r w:rsidR="000E773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0E7734">
        <w:rPr>
          <w:rFonts w:ascii="Times New Roman" w:hAnsi="Times New Roman" w:cs="Times New Roman"/>
          <w:noProof/>
          <w:sz w:val="24"/>
          <w:szCs w:val="24"/>
        </w:rPr>
        <w:t>(1, 2, 1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F31BB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nd meta-analysis studies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YWNrc29uPC9BdXRob3I+PFllYXI+MjAxNzwvWWVhcj48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</w:fldData>
        </w:fldChar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E773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YWNrc29uPC9BdXRob3I+PFllYXI+MjAxNzwvWWVhcj48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</w:fldData>
        </w:fldChar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E7734">
        <w:rPr>
          <w:rFonts w:ascii="Times New Roman" w:hAnsi="Times New Roman" w:cs="Times New Roman"/>
          <w:sz w:val="24"/>
          <w:szCs w:val="24"/>
        </w:rPr>
      </w:r>
      <w:r w:rsidR="000E773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0E7734">
        <w:rPr>
          <w:rFonts w:ascii="Times New Roman" w:hAnsi="Times New Roman" w:cs="Times New Roman"/>
          <w:noProof/>
          <w:sz w:val="24"/>
          <w:szCs w:val="24"/>
        </w:rPr>
        <w:t>(8, 20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FC7F09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31BB8">
        <w:rPr>
          <w:rFonts w:ascii="Times New Roman" w:hAnsi="Times New Roman" w:cs="Times New Roman"/>
          <w:sz w:val="24"/>
          <w:szCs w:val="24"/>
        </w:rPr>
        <w:t>which identif</w:t>
      </w:r>
      <w:r w:rsidR="00A20BE0">
        <w:rPr>
          <w:rFonts w:ascii="Times New Roman" w:hAnsi="Times New Roman" w:cs="Times New Roman"/>
          <w:sz w:val="24"/>
          <w:szCs w:val="24"/>
        </w:rPr>
        <w:t xml:space="preserve">y </w:t>
      </w:r>
      <w:r w:rsidRPr="00F31BB8">
        <w:rPr>
          <w:rFonts w:ascii="Times New Roman" w:hAnsi="Times New Roman" w:cs="Times New Roman"/>
          <w:sz w:val="24"/>
          <w:szCs w:val="24"/>
        </w:rPr>
        <w:t xml:space="preserve">HCV positivity as a key </w:t>
      </w:r>
      <w:r w:rsidRPr="00F31BB8">
        <w:rPr>
          <w:rFonts w:ascii="Times New Roman" w:hAnsi="Times New Roman" w:cs="Times New Roman"/>
          <w:i/>
          <w:sz w:val="24"/>
          <w:szCs w:val="24"/>
        </w:rPr>
        <w:t>predictive</w:t>
      </w:r>
      <w:r w:rsidRPr="00F31BB8">
        <w:rPr>
          <w:rFonts w:ascii="Times New Roman" w:hAnsi="Times New Roman" w:cs="Times New Roman"/>
          <w:sz w:val="24"/>
          <w:szCs w:val="24"/>
        </w:rPr>
        <w:t xml:space="preserve"> factor for benefit after </w:t>
      </w:r>
      <w:r w:rsidR="00F42A87">
        <w:rPr>
          <w:rFonts w:ascii="Times New Roman" w:hAnsi="Times New Roman" w:cs="Times New Roman"/>
          <w:sz w:val="24"/>
          <w:szCs w:val="24"/>
        </w:rPr>
        <w:t xml:space="preserve">sorafenib. </w:t>
      </w:r>
      <w:r w:rsidR="005D6419">
        <w:rPr>
          <w:rFonts w:ascii="Times New Roman" w:hAnsi="Times New Roman" w:cs="Times New Roman"/>
          <w:sz w:val="24"/>
          <w:szCs w:val="24"/>
        </w:rPr>
        <w:t xml:space="preserve">Our </w:t>
      </w:r>
      <w:r w:rsidR="00F42A87">
        <w:rPr>
          <w:rFonts w:ascii="Times New Roman" w:hAnsi="Times New Roman" w:cs="Times New Roman"/>
          <w:sz w:val="24"/>
          <w:szCs w:val="24"/>
        </w:rPr>
        <w:t>model thus</w:t>
      </w:r>
      <w:r w:rsidR="00F42A87">
        <w:rPr>
          <w:rFonts w:ascii="Times New Roman" w:hAnsi="Times New Roman" w:cs="Times New Roman"/>
          <w:b/>
          <w:i/>
          <w:color w:val="FF0000"/>
          <w:sz w:val="24"/>
          <w:szCs w:val="24"/>
        </w:rPr>
        <w:t xml:space="preserve"> </w:t>
      </w:r>
      <w:r w:rsidR="00F42A87" w:rsidRPr="00F42A87">
        <w:rPr>
          <w:rFonts w:ascii="Times New Roman" w:hAnsi="Times New Roman" w:cs="Times New Roman"/>
          <w:color w:val="000000" w:themeColor="text1"/>
          <w:sz w:val="24"/>
          <w:szCs w:val="24"/>
        </w:rPr>
        <w:t>contains the</w:t>
      </w:r>
      <w:r w:rsidR="009B436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jor</w:t>
      </w:r>
      <w:r w:rsidR="00F42A87" w:rsidRPr="00F42A8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actors that have been found</w:t>
      </w:r>
      <w:r>
        <w:rPr>
          <w:rFonts w:ascii="Times New Roman" w:hAnsi="Times New Roman" w:cs="Times New Roman"/>
          <w:sz w:val="24"/>
          <w:szCs w:val="24"/>
        </w:rPr>
        <w:t xml:space="preserve"> to be either predictive of sorafenib</w:t>
      </w:r>
      <w:r w:rsidR="005B4B2F">
        <w:rPr>
          <w:rFonts w:ascii="Times New Roman" w:hAnsi="Times New Roman" w:cs="Times New Roman"/>
          <w:sz w:val="24"/>
          <w:szCs w:val="24"/>
        </w:rPr>
        <w:t xml:space="preserve"> benefit </w:t>
      </w:r>
      <w:r w:rsidR="001B5F9C">
        <w:rPr>
          <w:rFonts w:ascii="Times New Roman" w:hAnsi="Times New Roman" w:cs="Times New Roman"/>
          <w:sz w:val="24"/>
          <w:szCs w:val="24"/>
        </w:rPr>
        <w:t xml:space="preserve">such as </w:t>
      </w:r>
      <w:r>
        <w:rPr>
          <w:rFonts w:ascii="Times New Roman" w:hAnsi="Times New Roman" w:cs="Times New Roman"/>
          <w:sz w:val="24"/>
          <w:szCs w:val="24"/>
        </w:rPr>
        <w:t>extra-hepatic spread</w:t>
      </w:r>
      <w:r w:rsidR="00A221F1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or prognostic</w:t>
      </w:r>
      <w:r w:rsidR="001B5F9C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such as vascular invasion and AFP in the combined analysis of the SHARP and Asia-Pacific </w:t>
      </w:r>
      <w:proofErr w:type="gramStart"/>
      <w:r>
        <w:rPr>
          <w:rFonts w:ascii="Times New Roman" w:hAnsi="Times New Roman" w:cs="Times New Roman"/>
          <w:sz w:val="24"/>
          <w:szCs w:val="24"/>
        </w:rPr>
        <w:t>trials</w:t>
      </w:r>
      <w:proofErr w:type="gramEnd"/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cnVpeDwvQXV0aG9yPjxZZWFyPjIwMTc8L1llYXI+PFJl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=
</w:fldData>
        </w:fldChar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E773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cnVpeDwvQXV0aG9yPjxZZWFyPjIwMTc8L1llYXI+PFJl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=
</w:fldData>
        </w:fldChar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E7734">
        <w:rPr>
          <w:rFonts w:ascii="Times New Roman" w:hAnsi="Times New Roman" w:cs="Times New Roman"/>
          <w:sz w:val="24"/>
          <w:szCs w:val="24"/>
        </w:rPr>
      </w:r>
      <w:r w:rsidR="000E773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0E7734">
        <w:rPr>
          <w:rFonts w:ascii="Times New Roman" w:hAnsi="Times New Roman" w:cs="Times New Roman"/>
          <w:noProof/>
          <w:sz w:val="24"/>
          <w:szCs w:val="24"/>
        </w:rPr>
        <w:t>(1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F42A87">
        <w:rPr>
          <w:rFonts w:ascii="Times New Roman" w:hAnsi="Times New Roman" w:cs="Times New Roman"/>
          <w:sz w:val="24"/>
          <w:szCs w:val="24"/>
        </w:rPr>
        <w:t xml:space="preserve"> apart fr</w:t>
      </w:r>
      <w:r w:rsidR="00A221F1">
        <w:rPr>
          <w:rFonts w:ascii="Times New Roman" w:hAnsi="Times New Roman" w:cs="Times New Roman"/>
          <w:sz w:val="24"/>
          <w:szCs w:val="24"/>
        </w:rPr>
        <w:t>om</w:t>
      </w:r>
      <w:r w:rsidR="00F42A87">
        <w:rPr>
          <w:rFonts w:ascii="Times New Roman" w:hAnsi="Times New Roman" w:cs="Times New Roman"/>
          <w:sz w:val="24"/>
          <w:szCs w:val="24"/>
        </w:rPr>
        <w:t xml:space="preserve"> NLR</w:t>
      </w:r>
      <w:r w:rsidR="00FC7F09">
        <w:rPr>
          <w:rFonts w:ascii="Times New Roman" w:hAnsi="Times New Roman" w:cs="Times New Roman"/>
          <w:sz w:val="24"/>
          <w:szCs w:val="24"/>
        </w:rPr>
        <w:t>,</w:t>
      </w:r>
      <w:r w:rsidR="00F42A87">
        <w:rPr>
          <w:rFonts w:ascii="Times New Roman" w:hAnsi="Times New Roman" w:cs="Times New Roman"/>
          <w:sz w:val="24"/>
          <w:szCs w:val="24"/>
        </w:rPr>
        <w:t xml:space="preserve"> which was not a recorded in our datasets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AE03BF" w:rsidRPr="00AE03BF">
        <w:rPr>
          <w:rFonts w:ascii="Times New Roman" w:hAnsi="Times New Roman" w:cs="Times New Roman"/>
          <w:sz w:val="24"/>
          <w:szCs w:val="24"/>
        </w:rPr>
        <w:t>Although such data permits optimisation of the patient groups in who</w:t>
      </w:r>
      <w:r w:rsidR="00AE03BF">
        <w:rPr>
          <w:rFonts w:ascii="Times New Roman" w:hAnsi="Times New Roman" w:cs="Times New Roman"/>
          <w:sz w:val="24"/>
          <w:szCs w:val="24"/>
        </w:rPr>
        <w:t>m</w:t>
      </w:r>
      <w:r w:rsidR="00AE03BF" w:rsidRPr="00AE03BF">
        <w:rPr>
          <w:rFonts w:ascii="Times New Roman" w:hAnsi="Times New Roman" w:cs="Times New Roman"/>
          <w:sz w:val="24"/>
          <w:szCs w:val="24"/>
        </w:rPr>
        <w:t xml:space="preserve"> sorafenib is administered, molecular markers related to the mechanism of a</w:t>
      </w:r>
      <w:r w:rsidR="009A59AC">
        <w:rPr>
          <w:rFonts w:ascii="Times New Roman" w:hAnsi="Times New Roman" w:cs="Times New Roman"/>
          <w:sz w:val="24"/>
          <w:szCs w:val="24"/>
        </w:rPr>
        <w:t>ction of targeted agents remain</w:t>
      </w:r>
      <w:r w:rsidR="00AE03BF" w:rsidRPr="00AE03BF">
        <w:rPr>
          <w:rFonts w:ascii="Times New Roman" w:hAnsi="Times New Roman" w:cs="Times New Roman"/>
          <w:sz w:val="24"/>
          <w:szCs w:val="24"/>
        </w:rPr>
        <w:t xml:space="preserve"> an important and, as yet u</w:t>
      </w:r>
      <w:r w:rsidR="00AE03BF">
        <w:rPr>
          <w:rFonts w:ascii="Times New Roman" w:hAnsi="Times New Roman" w:cs="Times New Roman"/>
          <w:sz w:val="24"/>
          <w:szCs w:val="24"/>
        </w:rPr>
        <w:t>nfulfilled, goal.</w:t>
      </w:r>
      <w:r w:rsidR="00D6038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XJpc2k8L0F1dGhvcj48WWVhcj4yMDE4PC9ZZWFyPjxS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</w:fldData>
        </w:fldChar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E773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XJpc2k8L0F1dGhvcj48WWVhcj4yMDE4PC9ZZWFyPjxS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</w:fldData>
        </w:fldChar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E7734">
        <w:rPr>
          <w:rFonts w:ascii="Times New Roman" w:hAnsi="Times New Roman" w:cs="Times New Roman"/>
          <w:sz w:val="24"/>
          <w:szCs w:val="24"/>
        </w:rPr>
      </w:r>
      <w:r w:rsidR="000E7734">
        <w:rPr>
          <w:rFonts w:ascii="Times New Roman" w:hAnsi="Times New Roman" w:cs="Times New Roman"/>
          <w:sz w:val="24"/>
          <w:szCs w:val="24"/>
        </w:rPr>
        <w:fldChar w:fldCharType="end"/>
      </w:r>
      <w:r w:rsidR="00D6038C">
        <w:rPr>
          <w:rFonts w:ascii="Times New Roman" w:hAnsi="Times New Roman" w:cs="Times New Roman"/>
          <w:sz w:val="24"/>
          <w:szCs w:val="24"/>
        </w:rPr>
        <w:fldChar w:fldCharType="separate"/>
      </w:r>
      <w:r w:rsidR="000E7734">
        <w:rPr>
          <w:rFonts w:ascii="Times New Roman" w:hAnsi="Times New Roman" w:cs="Times New Roman"/>
          <w:noProof/>
          <w:sz w:val="24"/>
          <w:szCs w:val="24"/>
        </w:rPr>
        <w:t>(29)</w:t>
      </w:r>
      <w:r w:rsidR="00D6038C">
        <w:rPr>
          <w:rFonts w:ascii="Times New Roman" w:hAnsi="Times New Roman" w:cs="Times New Roman"/>
          <w:sz w:val="24"/>
          <w:szCs w:val="24"/>
        </w:rPr>
        <w:fldChar w:fldCharType="end"/>
      </w:r>
      <w:r w:rsidR="00AE03B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CA01069" w14:textId="67C9FB5D" w:rsidR="0083448B" w:rsidRDefault="0083448B" w:rsidP="0083448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C6B5EEB" w14:textId="70AD3BC4" w:rsidR="00F00AE3" w:rsidRPr="00F00AE3" w:rsidRDefault="00F00AE3" w:rsidP="00F00AE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00AE3">
        <w:rPr>
          <w:rFonts w:ascii="Times New Roman" w:hAnsi="Times New Roman" w:cs="Times New Roman"/>
          <w:sz w:val="24"/>
          <w:szCs w:val="24"/>
        </w:rPr>
        <w:t>The inclusion of aetiological factors in our model is clearly justified on the basis of the previously mentioned evidence that HCV positivity is a predictor of survival benefit compared to placebo. However, the inclusion of aetiological factors other than HBV and HCV</w:t>
      </w:r>
      <w:r w:rsidR="00FF0AB5">
        <w:rPr>
          <w:rFonts w:ascii="Times New Roman" w:hAnsi="Times New Roman" w:cs="Times New Roman"/>
          <w:sz w:val="24"/>
          <w:szCs w:val="24"/>
        </w:rPr>
        <w:t>,</w:t>
      </w:r>
      <w:r w:rsidRPr="00F00AE3">
        <w:rPr>
          <w:rFonts w:ascii="Times New Roman" w:hAnsi="Times New Roman" w:cs="Times New Roman"/>
          <w:sz w:val="24"/>
          <w:szCs w:val="24"/>
        </w:rPr>
        <w:t xml:space="preserve"> wh</w:t>
      </w:r>
      <w:r w:rsidR="008942C4">
        <w:rPr>
          <w:rFonts w:ascii="Times New Roman" w:hAnsi="Times New Roman" w:cs="Times New Roman"/>
          <w:sz w:val="24"/>
          <w:szCs w:val="24"/>
        </w:rPr>
        <w:t xml:space="preserve">ich are relatively ‘objective’ </w:t>
      </w:r>
      <w:r w:rsidRPr="00F00AE3">
        <w:rPr>
          <w:rFonts w:ascii="Times New Roman" w:hAnsi="Times New Roman" w:cs="Times New Roman"/>
          <w:sz w:val="24"/>
          <w:szCs w:val="24"/>
        </w:rPr>
        <w:t xml:space="preserve">is problematical.  Thus the lifetime consumption of alcohol is very difficult to record accurately and when both alcohol and a </w:t>
      </w:r>
      <w:r w:rsidR="00C17FFE">
        <w:rPr>
          <w:rFonts w:ascii="Times New Roman" w:hAnsi="Times New Roman" w:cs="Times New Roman"/>
          <w:sz w:val="24"/>
          <w:szCs w:val="24"/>
        </w:rPr>
        <w:t>type of viral hepatitis are</w:t>
      </w:r>
      <w:r w:rsidRPr="00F00AE3">
        <w:rPr>
          <w:rFonts w:ascii="Times New Roman" w:hAnsi="Times New Roman" w:cs="Times New Roman"/>
          <w:sz w:val="24"/>
          <w:szCs w:val="24"/>
        </w:rPr>
        <w:t xml:space="preserve"> recorded, attribution to one specific aetiology becomes highly speculative.  The diagnosis of NAFLD is equally difficult in the setting of HCC since evidence of NAFLD </w:t>
      </w:r>
      <w:r w:rsidRPr="00F00AE3">
        <w:rPr>
          <w:rFonts w:ascii="Times New Roman" w:hAnsi="Times New Roman" w:cs="Times New Roman"/>
          <w:sz w:val="24"/>
          <w:szCs w:val="24"/>
        </w:rPr>
        <w:lastRenderedPageBreak/>
        <w:t>has often disappeared by the time the pat</w:t>
      </w:r>
      <w:r w:rsidR="007C0931">
        <w:rPr>
          <w:rFonts w:ascii="Times New Roman" w:hAnsi="Times New Roman" w:cs="Times New Roman"/>
          <w:sz w:val="24"/>
          <w:szCs w:val="24"/>
        </w:rPr>
        <w:t xml:space="preserve">ient develops cirrhosis and </w:t>
      </w:r>
      <w:proofErr w:type="gramStart"/>
      <w:r w:rsidR="007C0931">
        <w:rPr>
          <w:rFonts w:ascii="Times New Roman" w:hAnsi="Times New Roman" w:cs="Times New Roman"/>
          <w:sz w:val="24"/>
          <w:szCs w:val="24"/>
        </w:rPr>
        <w:t>HCC</w:t>
      </w:r>
      <w:proofErr w:type="gramEnd"/>
      <w:r w:rsidR="00D85F0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Wxkd2VsbDwvQXV0aG9yPjxZZWFyPjE5OTk8L1llYXI+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</w:fldData>
        </w:fldChar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E773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Wxkd2VsbDwvQXV0aG9yPjxZZWFyPjE5OTk8L1llYXI+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</w:fldData>
        </w:fldChar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E7734">
        <w:rPr>
          <w:rFonts w:ascii="Times New Roman" w:hAnsi="Times New Roman" w:cs="Times New Roman"/>
          <w:sz w:val="24"/>
          <w:szCs w:val="24"/>
        </w:rPr>
      </w:r>
      <w:r w:rsidR="000E7734">
        <w:rPr>
          <w:rFonts w:ascii="Times New Roman" w:hAnsi="Times New Roman" w:cs="Times New Roman"/>
          <w:sz w:val="24"/>
          <w:szCs w:val="24"/>
        </w:rPr>
        <w:fldChar w:fldCharType="end"/>
      </w:r>
      <w:r w:rsidR="00D85F05">
        <w:rPr>
          <w:rFonts w:ascii="Times New Roman" w:hAnsi="Times New Roman" w:cs="Times New Roman"/>
          <w:sz w:val="24"/>
          <w:szCs w:val="24"/>
        </w:rPr>
        <w:fldChar w:fldCharType="separate"/>
      </w:r>
      <w:r w:rsidR="000E7734">
        <w:rPr>
          <w:rFonts w:ascii="Times New Roman" w:hAnsi="Times New Roman" w:cs="Times New Roman"/>
          <w:noProof/>
          <w:sz w:val="24"/>
          <w:szCs w:val="24"/>
        </w:rPr>
        <w:t>(30, 31)</w:t>
      </w:r>
      <w:r w:rsidR="00D85F05">
        <w:rPr>
          <w:rFonts w:ascii="Times New Roman" w:hAnsi="Times New Roman" w:cs="Times New Roman"/>
          <w:sz w:val="24"/>
          <w:szCs w:val="24"/>
        </w:rPr>
        <w:fldChar w:fldCharType="end"/>
      </w:r>
      <w:r w:rsidR="007C0931">
        <w:rPr>
          <w:rFonts w:ascii="Times New Roman" w:hAnsi="Times New Roman" w:cs="Times New Roman"/>
          <w:sz w:val="24"/>
          <w:szCs w:val="24"/>
        </w:rPr>
        <w:t>.</w:t>
      </w:r>
      <w:r w:rsidRPr="00F00AE3">
        <w:rPr>
          <w:rFonts w:ascii="Times New Roman" w:hAnsi="Times New Roman" w:cs="Times New Roman"/>
          <w:sz w:val="24"/>
          <w:szCs w:val="24"/>
        </w:rPr>
        <w:t xml:space="preserve"> In the light of these observation</w:t>
      </w:r>
      <w:r w:rsidR="00FF0AB5">
        <w:rPr>
          <w:rFonts w:ascii="Times New Roman" w:hAnsi="Times New Roman" w:cs="Times New Roman"/>
          <w:sz w:val="24"/>
          <w:szCs w:val="24"/>
        </w:rPr>
        <w:t>s</w:t>
      </w:r>
      <w:r w:rsidRPr="00F00AE3">
        <w:rPr>
          <w:rFonts w:ascii="Times New Roman" w:hAnsi="Times New Roman" w:cs="Times New Roman"/>
          <w:sz w:val="24"/>
          <w:szCs w:val="24"/>
        </w:rPr>
        <w:t xml:space="preserve"> we believe t</w:t>
      </w:r>
      <w:r w:rsidR="007C0931">
        <w:rPr>
          <w:rFonts w:ascii="Times New Roman" w:hAnsi="Times New Roman" w:cs="Times New Roman"/>
          <w:sz w:val="24"/>
          <w:szCs w:val="24"/>
        </w:rPr>
        <w:t>hat categorisation aetiology as</w:t>
      </w:r>
      <w:r w:rsidRPr="00F00AE3">
        <w:rPr>
          <w:rFonts w:ascii="Times New Roman" w:hAnsi="Times New Roman" w:cs="Times New Roman"/>
          <w:sz w:val="24"/>
          <w:szCs w:val="24"/>
        </w:rPr>
        <w:t xml:space="preserve"> HCV, HBV or ‘other’ is the fairest option. </w:t>
      </w:r>
    </w:p>
    <w:p w14:paraId="3E25527C" w14:textId="77777777" w:rsidR="00F00AE3" w:rsidRPr="00F00AE3" w:rsidRDefault="00F00AE3" w:rsidP="00F00AE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ABD1146" w14:textId="6E0CA74B" w:rsidR="00F00AE3" w:rsidRPr="00F00AE3" w:rsidRDefault="00F00AE3" w:rsidP="00F00AE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00AE3">
        <w:rPr>
          <w:rFonts w:ascii="Times New Roman" w:hAnsi="Times New Roman" w:cs="Times New Roman"/>
          <w:sz w:val="24"/>
          <w:szCs w:val="24"/>
        </w:rPr>
        <w:t xml:space="preserve">Another limitation of our study is that we did not have sufficient data to take into account pre- and post- study treatments.  Since these are not predicated in the trial protocol there is </w:t>
      </w:r>
      <w:r w:rsidR="00134C39">
        <w:rPr>
          <w:rFonts w:ascii="Times New Roman" w:hAnsi="Times New Roman" w:cs="Times New Roman"/>
          <w:sz w:val="24"/>
          <w:szCs w:val="24"/>
        </w:rPr>
        <w:t xml:space="preserve">a </w:t>
      </w:r>
      <w:r w:rsidRPr="00F00AE3">
        <w:rPr>
          <w:rFonts w:ascii="Times New Roman" w:hAnsi="Times New Roman" w:cs="Times New Roman"/>
          <w:sz w:val="24"/>
          <w:szCs w:val="24"/>
        </w:rPr>
        <w:t>wide variation in the treatment o</w:t>
      </w:r>
      <w:r w:rsidR="00134C39">
        <w:rPr>
          <w:rFonts w:ascii="Times New Roman" w:hAnsi="Times New Roman" w:cs="Times New Roman"/>
          <w:sz w:val="24"/>
          <w:szCs w:val="24"/>
        </w:rPr>
        <w:t>ptions, and their duration, which</w:t>
      </w:r>
      <w:r w:rsidRPr="00F00AE3">
        <w:rPr>
          <w:rFonts w:ascii="Times New Roman" w:hAnsi="Times New Roman" w:cs="Times New Roman"/>
          <w:sz w:val="24"/>
          <w:szCs w:val="24"/>
        </w:rPr>
        <w:t xml:space="preserve"> m</w:t>
      </w:r>
      <w:r w:rsidR="007C0931">
        <w:rPr>
          <w:rFonts w:ascii="Times New Roman" w:hAnsi="Times New Roman" w:cs="Times New Roman"/>
          <w:sz w:val="24"/>
          <w:szCs w:val="24"/>
        </w:rPr>
        <w:t>ake</w:t>
      </w:r>
      <w:r w:rsidR="00134C39">
        <w:rPr>
          <w:rFonts w:ascii="Times New Roman" w:hAnsi="Times New Roman" w:cs="Times New Roman"/>
          <w:sz w:val="24"/>
          <w:szCs w:val="24"/>
        </w:rPr>
        <w:t>s</w:t>
      </w:r>
      <w:r w:rsidR="007C0931">
        <w:rPr>
          <w:rFonts w:ascii="Times New Roman" w:hAnsi="Times New Roman" w:cs="Times New Roman"/>
          <w:sz w:val="24"/>
          <w:szCs w:val="24"/>
        </w:rPr>
        <w:t xml:space="preserve"> it difficult to </w:t>
      </w:r>
      <w:r w:rsidRPr="00F00AE3">
        <w:rPr>
          <w:rFonts w:ascii="Times New Roman" w:hAnsi="Times New Roman" w:cs="Times New Roman"/>
          <w:sz w:val="24"/>
          <w:szCs w:val="24"/>
        </w:rPr>
        <w:t>model statistically.</w:t>
      </w:r>
    </w:p>
    <w:p w14:paraId="19944A25" w14:textId="176A071E" w:rsidR="00F00AE3" w:rsidRDefault="00F00AE3" w:rsidP="0083448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3A26BD4" w14:textId="16EC0D48" w:rsidR="0083448B" w:rsidRPr="00E6110B" w:rsidRDefault="004F34C9" w:rsidP="00D0572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ince the</w:t>
      </w:r>
      <w:r w:rsidRPr="00D3549D">
        <w:rPr>
          <w:rFonts w:ascii="Times New Roman" w:hAnsi="Times New Roman" w:cs="Times New Roman"/>
          <w:sz w:val="24"/>
          <w:szCs w:val="24"/>
        </w:rPr>
        <w:t xml:space="preserve"> guideline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D3549D">
        <w:rPr>
          <w:rFonts w:ascii="Times New Roman" w:hAnsi="Times New Roman" w:cs="Times New Roman"/>
          <w:sz w:val="24"/>
          <w:szCs w:val="24"/>
        </w:rPr>
        <w:t xml:space="preserve"> for sorafenib treatment </w:t>
      </w:r>
      <w:r>
        <w:rPr>
          <w:rFonts w:ascii="Times New Roman" w:hAnsi="Times New Roman" w:cs="Times New Roman"/>
          <w:sz w:val="24"/>
          <w:szCs w:val="24"/>
        </w:rPr>
        <w:t>are</w:t>
      </w:r>
      <w:r w:rsidRPr="00D3549D">
        <w:rPr>
          <w:rFonts w:ascii="Times New Roman" w:hAnsi="Times New Roman" w:cs="Times New Roman"/>
          <w:sz w:val="24"/>
          <w:szCs w:val="24"/>
        </w:rPr>
        <w:t xml:space="preserve"> based on clinical trial data it seems reasonable to build </w:t>
      </w:r>
      <w:r>
        <w:rPr>
          <w:rFonts w:ascii="Times New Roman" w:hAnsi="Times New Roman" w:cs="Times New Roman"/>
          <w:sz w:val="24"/>
          <w:szCs w:val="24"/>
        </w:rPr>
        <w:t>our prognostic model</w:t>
      </w:r>
      <w:r w:rsidRPr="00D3549D">
        <w:rPr>
          <w:rFonts w:ascii="Times New Roman" w:hAnsi="Times New Roman" w:cs="Times New Roman"/>
          <w:sz w:val="24"/>
          <w:szCs w:val="24"/>
        </w:rPr>
        <w:t xml:space="preserve"> on </w:t>
      </w:r>
      <w:r>
        <w:rPr>
          <w:rFonts w:ascii="Times New Roman" w:hAnsi="Times New Roman" w:cs="Times New Roman"/>
          <w:sz w:val="24"/>
          <w:szCs w:val="24"/>
        </w:rPr>
        <w:t>similar</w:t>
      </w:r>
      <w:r w:rsidRPr="00D3549D">
        <w:rPr>
          <w:rFonts w:ascii="Times New Roman" w:hAnsi="Times New Roman" w:cs="Times New Roman"/>
          <w:sz w:val="24"/>
          <w:szCs w:val="24"/>
        </w:rPr>
        <w:t xml:space="preserve"> dataset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D3549D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  Nonetheless, it will be important to validate </w:t>
      </w:r>
      <w:r w:rsidR="00174139">
        <w:rPr>
          <w:rFonts w:ascii="Times New Roman" w:hAnsi="Times New Roman" w:cs="Times New Roman"/>
          <w:sz w:val="24"/>
          <w:szCs w:val="24"/>
        </w:rPr>
        <w:t>the performance of the model</w:t>
      </w:r>
      <w:r w:rsidR="00CE7CEE">
        <w:rPr>
          <w:rFonts w:ascii="Times New Roman" w:hAnsi="Times New Roman" w:cs="Times New Roman"/>
          <w:sz w:val="24"/>
          <w:szCs w:val="24"/>
        </w:rPr>
        <w:t xml:space="preserve"> in larger datasets and in</w:t>
      </w:r>
      <w:r w:rsidR="00174139">
        <w:rPr>
          <w:rFonts w:ascii="Times New Roman" w:hAnsi="Times New Roman" w:cs="Times New Roman"/>
          <w:sz w:val="24"/>
          <w:szCs w:val="24"/>
        </w:rPr>
        <w:t xml:space="preserve"> patients</w:t>
      </w:r>
      <w:r>
        <w:rPr>
          <w:rFonts w:ascii="Times New Roman" w:hAnsi="Times New Roman" w:cs="Times New Roman"/>
          <w:sz w:val="24"/>
          <w:szCs w:val="24"/>
        </w:rPr>
        <w:t xml:space="preserve"> treated in the routine clinical practice setting</w:t>
      </w:r>
      <w:r w:rsidR="00174139">
        <w:rPr>
          <w:rFonts w:ascii="Times New Roman" w:hAnsi="Times New Roman" w:cs="Times New Roman"/>
          <w:sz w:val="24"/>
          <w:szCs w:val="24"/>
        </w:rPr>
        <w:t xml:space="preserve">. </w:t>
      </w:r>
      <w:r w:rsidR="005B4B2F">
        <w:rPr>
          <w:rFonts w:ascii="Times New Roman" w:hAnsi="Times New Roman" w:cs="Times New Roman"/>
          <w:sz w:val="24"/>
          <w:szCs w:val="24"/>
        </w:rPr>
        <w:t xml:space="preserve"> Although the </w:t>
      </w:r>
      <w:r w:rsidR="00174139">
        <w:rPr>
          <w:rFonts w:ascii="Times New Roman" w:hAnsi="Times New Roman" w:cs="Times New Roman"/>
          <w:sz w:val="24"/>
          <w:szCs w:val="24"/>
        </w:rPr>
        <w:t>predicted survival</w:t>
      </w:r>
      <w:r>
        <w:rPr>
          <w:rFonts w:ascii="Times New Roman" w:hAnsi="Times New Roman" w:cs="Times New Roman"/>
          <w:sz w:val="24"/>
          <w:szCs w:val="24"/>
        </w:rPr>
        <w:t xml:space="preserve"> in our model was </w:t>
      </w:r>
      <w:r w:rsidR="00174139">
        <w:rPr>
          <w:rFonts w:ascii="Times New Roman" w:hAnsi="Times New Roman" w:cs="Times New Roman"/>
          <w:sz w:val="24"/>
          <w:szCs w:val="24"/>
        </w:rPr>
        <w:t xml:space="preserve">very close to that observed at each risk </w:t>
      </w:r>
      <w:r w:rsidR="00FB4052">
        <w:rPr>
          <w:rFonts w:ascii="Times New Roman" w:hAnsi="Times New Roman" w:cs="Times New Roman"/>
          <w:sz w:val="24"/>
          <w:szCs w:val="24"/>
        </w:rPr>
        <w:t>category</w:t>
      </w:r>
      <w:r w:rsidR="00174139">
        <w:rPr>
          <w:rFonts w:ascii="Times New Roman" w:hAnsi="Times New Roman" w:cs="Times New Roman"/>
          <w:sz w:val="24"/>
          <w:szCs w:val="24"/>
        </w:rPr>
        <w:t xml:space="preserve"> (</w:t>
      </w:r>
      <w:r w:rsidR="000B444D">
        <w:rPr>
          <w:rFonts w:ascii="Times New Roman" w:hAnsi="Times New Roman" w:cs="Times New Roman"/>
          <w:sz w:val="24"/>
          <w:szCs w:val="24"/>
        </w:rPr>
        <w:t>Figure 2</w:t>
      </w:r>
      <w:r w:rsidR="00174139">
        <w:rPr>
          <w:rFonts w:ascii="Times New Roman" w:hAnsi="Times New Roman" w:cs="Times New Roman"/>
          <w:sz w:val="24"/>
          <w:szCs w:val="24"/>
        </w:rPr>
        <w:t>)</w:t>
      </w:r>
      <w:r w:rsidR="00A221F1">
        <w:rPr>
          <w:rFonts w:ascii="Times New Roman" w:hAnsi="Times New Roman" w:cs="Times New Roman"/>
          <w:sz w:val="24"/>
          <w:szCs w:val="24"/>
        </w:rPr>
        <w:t>,</w:t>
      </w:r>
      <w:r w:rsidR="00174139">
        <w:rPr>
          <w:rFonts w:ascii="Times New Roman" w:hAnsi="Times New Roman" w:cs="Times New Roman"/>
          <w:sz w:val="24"/>
          <w:szCs w:val="24"/>
        </w:rPr>
        <w:t xml:space="preserve"> </w:t>
      </w:r>
      <w:r w:rsidR="00174139" w:rsidRPr="00E6110B">
        <w:rPr>
          <w:rFonts w:ascii="Times New Roman" w:hAnsi="Times New Roman" w:cs="Times New Roman"/>
          <w:sz w:val="24"/>
          <w:szCs w:val="24"/>
        </w:rPr>
        <w:t>there was</w:t>
      </w:r>
      <w:r w:rsidR="005B4B2F">
        <w:rPr>
          <w:rFonts w:ascii="Times New Roman" w:hAnsi="Times New Roman" w:cs="Times New Roman"/>
          <w:sz w:val="24"/>
          <w:szCs w:val="24"/>
        </w:rPr>
        <w:t xml:space="preserve"> some </w:t>
      </w:r>
      <w:r w:rsidR="00174139" w:rsidRPr="00E6110B">
        <w:rPr>
          <w:rFonts w:ascii="Times New Roman" w:hAnsi="Times New Roman" w:cs="Times New Roman"/>
          <w:sz w:val="24"/>
          <w:szCs w:val="24"/>
        </w:rPr>
        <w:t xml:space="preserve">discrepancy between </w:t>
      </w:r>
      <w:r w:rsidR="00A221F1">
        <w:rPr>
          <w:rFonts w:ascii="Times New Roman" w:hAnsi="Times New Roman" w:cs="Times New Roman"/>
          <w:sz w:val="24"/>
          <w:szCs w:val="24"/>
        </w:rPr>
        <w:t xml:space="preserve">the </w:t>
      </w:r>
      <w:r w:rsidR="00174139" w:rsidRPr="00E6110B">
        <w:rPr>
          <w:rFonts w:ascii="Times New Roman" w:hAnsi="Times New Roman" w:cs="Times New Roman"/>
          <w:sz w:val="24"/>
          <w:szCs w:val="24"/>
        </w:rPr>
        <w:t>observed and predicted</w:t>
      </w:r>
      <w:r w:rsidR="005D6419">
        <w:rPr>
          <w:rFonts w:ascii="Times New Roman" w:hAnsi="Times New Roman" w:cs="Times New Roman"/>
          <w:sz w:val="24"/>
          <w:szCs w:val="24"/>
        </w:rPr>
        <w:t xml:space="preserve"> median survival</w:t>
      </w:r>
      <w:r w:rsidR="00355907">
        <w:rPr>
          <w:rFonts w:ascii="Times New Roman" w:hAnsi="Times New Roman" w:cs="Times New Roman"/>
          <w:sz w:val="24"/>
          <w:szCs w:val="24"/>
        </w:rPr>
        <w:t xml:space="preserve"> </w:t>
      </w:r>
      <w:r w:rsidR="00174139" w:rsidRPr="00E6110B">
        <w:rPr>
          <w:rFonts w:ascii="Times New Roman" w:hAnsi="Times New Roman" w:cs="Times New Roman"/>
          <w:sz w:val="24"/>
          <w:szCs w:val="24"/>
        </w:rPr>
        <w:t xml:space="preserve">in the low risk </w:t>
      </w:r>
      <w:r w:rsidR="00FB4052">
        <w:rPr>
          <w:rFonts w:ascii="Times New Roman" w:hAnsi="Times New Roman" w:cs="Times New Roman"/>
          <w:sz w:val="24"/>
          <w:szCs w:val="24"/>
        </w:rPr>
        <w:t>category</w:t>
      </w:r>
      <w:r w:rsidR="00174139" w:rsidRPr="00E6110B">
        <w:rPr>
          <w:rFonts w:ascii="Times New Roman" w:hAnsi="Times New Roman" w:cs="Times New Roman"/>
          <w:sz w:val="24"/>
          <w:szCs w:val="24"/>
        </w:rPr>
        <w:t xml:space="preserve"> of the training set towards the end of the follow-up period (after about 15 months). </w:t>
      </w:r>
      <w:r w:rsidR="0024299C">
        <w:rPr>
          <w:rFonts w:ascii="Times New Roman" w:hAnsi="Times New Roman" w:cs="Times New Roman"/>
          <w:sz w:val="24"/>
          <w:szCs w:val="24"/>
        </w:rPr>
        <w:t>Possible explanations for this discrepancy may be</w:t>
      </w:r>
      <w:r w:rsidR="00C0355E">
        <w:rPr>
          <w:rFonts w:ascii="Times New Roman" w:hAnsi="Times New Roman" w:cs="Times New Roman"/>
          <w:sz w:val="24"/>
          <w:szCs w:val="24"/>
        </w:rPr>
        <w:t xml:space="preserve"> due to the small number of patients within that group surviv</w:t>
      </w:r>
      <w:r w:rsidR="00A76DA0">
        <w:rPr>
          <w:rFonts w:ascii="Times New Roman" w:hAnsi="Times New Roman" w:cs="Times New Roman"/>
          <w:sz w:val="24"/>
          <w:szCs w:val="24"/>
        </w:rPr>
        <w:t>ing</w:t>
      </w:r>
      <w:r w:rsidR="00C0355E">
        <w:rPr>
          <w:rFonts w:ascii="Times New Roman" w:hAnsi="Times New Roman" w:cs="Times New Roman"/>
          <w:sz w:val="24"/>
          <w:szCs w:val="24"/>
        </w:rPr>
        <w:t xml:space="preserve"> beyond 20 months such that</w:t>
      </w:r>
      <w:r w:rsidR="0024299C">
        <w:rPr>
          <w:rFonts w:ascii="Times New Roman" w:hAnsi="Times New Roman" w:cs="Times New Roman"/>
          <w:sz w:val="24"/>
          <w:szCs w:val="24"/>
        </w:rPr>
        <w:t xml:space="preserve"> (a) </w:t>
      </w:r>
      <w:r w:rsidR="00C0355E">
        <w:rPr>
          <w:rFonts w:ascii="Times New Roman" w:hAnsi="Times New Roman" w:cs="Times New Roman"/>
          <w:sz w:val="24"/>
          <w:szCs w:val="24"/>
        </w:rPr>
        <w:t>there was no</w:t>
      </w:r>
      <w:r w:rsidR="00A76DA0">
        <w:rPr>
          <w:rFonts w:ascii="Times New Roman" w:hAnsi="Times New Roman" w:cs="Times New Roman"/>
          <w:sz w:val="24"/>
          <w:szCs w:val="24"/>
        </w:rPr>
        <w:t>t</w:t>
      </w:r>
      <w:r w:rsidR="00C0355E">
        <w:rPr>
          <w:rFonts w:ascii="Times New Roman" w:hAnsi="Times New Roman" w:cs="Times New Roman"/>
          <w:sz w:val="24"/>
          <w:szCs w:val="24"/>
        </w:rPr>
        <w:t xml:space="preserve"> enough information for the model to </w:t>
      </w:r>
      <w:r w:rsidR="00A76DA0">
        <w:rPr>
          <w:rFonts w:ascii="Times New Roman" w:hAnsi="Times New Roman" w:cs="Times New Roman"/>
          <w:sz w:val="24"/>
          <w:szCs w:val="24"/>
        </w:rPr>
        <w:t>correctly</w:t>
      </w:r>
      <w:r w:rsidR="00C0355E">
        <w:rPr>
          <w:rFonts w:ascii="Times New Roman" w:hAnsi="Times New Roman" w:cs="Times New Roman"/>
          <w:sz w:val="24"/>
          <w:szCs w:val="24"/>
        </w:rPr>
        <w:t xml:space="preserve"> extrapolate survival for and</w:t>
      </w:r>
      <w:r w:rsidR="0024299C">
        <w:rPr>
          <w:rFonts w:ascii="Times New Roman" w:hAnsi="Times New Roman" w:cs="Times New Roman"/>
          <w:sz w:val="24"/>
          <w:szCs w:val="24"/>
        </w:rPr>
        <w:t xml:space="preserve"> (b) </w:t>
      </w:r>
      <w:r w:rsidR="00A76DA0">
        <w:rPr>
          <w:rFonts w:ascii="Times New Roman" w:hAnsi="Times New Roman" w:cs="Times New Roman"/>
          <w:sz w:val="24"/>
          <w:szCs w:val="24"/>
        </w:rPr>
        <w:t xml:space="preserve">such patients </w:t>
      </w:r>
      <w:r w:rsidR="0024299C">
        <w:rPr>
          <w:rFonts w:ascii="Times New Roman" w:hAnsi="Times New Roman" w:cs="Times New Roman"/>
          <w:sz w:val="24"/>
          <w:szCs w:val="24"/>
        </w:rPr>
        <w:t>may have different features (compared to other</w:t>
      </w:r>
      <w:r w:rsidR="00B3169C">
        <w:rPr>
          <w:rFonts w:ascii="Times New Roman" w:hAnsi="Times New Roman" w:cs="Times New Roman"/>
          <w:sz w:val="24"/>
          <w:szCs w:val="24"/>
        </w:rPr>
        <w:t>s</w:t>
      </w:r>
      <w:r w:rsidR="0024299C">
        <w:rPr>
          <w:rFonts w:ascii="Times New Roman" w:hAnsi="Times New Roman" w:cs="Times New Roman"/>
          <w:sz w:val="24"/>
          <w:szCs w:val="24"/>
        </w:rPr>
        <w:t xml:space="preserve">) and factors that affect their survival may not be accounted for by the model. </w:t>
      </w:r>
      <w:r w:rsidR="00174139" w:rsidRPr="00E6110B">
        <w:rPr>
          <w:rFonts w:ascii="Times New Roman" w:hAnsi="Times New Roman" w:cs="Times New Roman"/>
          <w:sz w:val="24"/>
          <w:szCs w:val="24"/>
        </w:rPr>
        <w:t xml:space="preserve">The </w:t>
      </w:r>
      <w:r w:rsidR="000B444D">
        <w:rPr>
          <w:rFonts w:ascii="Times New Roman" w:hAnsi="Times New Roman" w:cs="Times New Roman"/>
          <w:sz w:val="24"/>
          <w:szCs w:val="24"/>
        </w:rPr>
        <w:t xml:space="preserve">observed and predicted </w:t>
      </w:r>
      <w:r w:rsidR="00174139" w:rsidRPr="00E6110B">
        <w:rPr>
          <w:rFonts w:ascii="Times New Roman" w:hAnsi="Times New Roman" w:cs="Times New Roman"/>
          <w:sz w:val="24"/>
          <w:szCs w:val="24"/>
        </w:rPr>
        <w:t xml:space="preserve">percentage survival at 12 months in this </w:t>
      </w:r>
      <w:r w:rsidR="009342D0">
        <w:rPr>
          <w:rFonts w:ascii="Times New Roman" w:hAnsi="Times New Roman" w:cs="Times New Roman"/>
          <w:sz w:val="24"/>
          <w:szCs w:val="24"/>
        </w:rPr>
        <w:t>category</w:t>
      </w:r>
      <w:r w:rsidR="00174139" w:rsidRPr="00E6110B">
        <w:rPr>
          <w:rFonts w:ascii="Times New Roman" w:hAnsi="Times New Roman" w:cs="Times New Roman"/>
          <w:sz w:val="24"/>
          <w:szCs w:val="24"/>
        </w:rPr>
        <w:t xml:space="preserve"> was</w:t>
      </w:r>
      <w:r>
        <w:rPr>
          <w:rFonts w:ascii="Times New Roman" w:hAnsi="Times New Roman" w:cs="Times New Roman"/>
          <w:sz w:val="24"/>
          <w:szCs w:val="24"/>
        </w:rPr>
        <w:t>,</w:t>
      </w:r>
      <w:r w:rsidR="00174139" w:rsidRPr="00E6110B">
        <w:rPr>
          <w:rFonts w:ascii="Times New Roman" w:hAnsi="Times New Roman" w:cs="Times New Roman"/>
          <w:sz w:val="24"/>
          <w:szCs w:val="24"/>
        </w:rPr>
        <w:t xml:space="preserve"> </w:t>
      </w:r>
      <w:r w:rsidR="000B444D">
        <w:rPr>
          <w:rFonts w:ascii="Times New Roman" w:hAnsi="Times New Roman" w:cs="Times New Roman"/>
          <w:sz w:val="24"/>
          <w:szCs w:val="24"/>
        </w:rPr>
        <w:t>however</w:t>
      </w:r>
      <w:r>
        <w:rPr>
          <w:rFonts w:ascii="Times New Roman" w:hAnsi="Times New Roman" w:cs="Times New Roman"/>
          <w:sz w:val="24"/>
          <w:szCs w:val="24"/>
        </w:rPr>
        <w:t>,</w:t>
      </w:r>
      <w:r w:rsidR="000B444D">
        <w:rPr>
          <w:rFonts w:ascii="Times New Roman" w:hAnsi="Times New Roman" w:cs="Times New Roman"/>
          <w:sz w:val="24"/>
          <w:szCs w:val="24"/>
        </w:rPr>
        <w:t xml:space="preserve"> </w:t>
      </w:r>
      <w:r w:rsidR="00174139" w:rsidRPr="00E6110B">
        <w:rPr>
          <w:rFonts w:ascii="Times New Roman" w:hAnsi="Times New Roman" w:cs="Times New Roman"/>
          <w:sz w:val="24"/>
          <w:szCs w:val="24"/>
        </w:rPr>
        <w:t>very</w:t>
      </w:r>
      <w:r w:rsidR="00671492">
        <w:rPr>
          <w:rFonts w:ascii="Times New Roman" w:hAnsi="Times New Roman" w:cs="Times New Roman"/>
          <w:sz w:val="24"/>
          <w:szCs w:val="24"/>
        </w:rPr>
        <w:t xml:space="preserve"> close</w:t>
      </w:r>
      <w:r w:rsidR="000B444D">
        <w:rPr>
          <w:rFonts w:ascii="Times New Roman" w:hAnsi="Times New Roman" w:cs="Times New Roman"/>
          <w:sz w:val="24"/>
          <w:szCs w:val="24"/>
        </w:rPr>
        <w:t xml:space="preserve"> </w:t>
      </w:r>
      <w:r w:rsidR="00174139" w:rsidRPr="00E6110B">
        <w:rPr>
          <w:rFonts w:ascii="Times New Roman" w:hAnsi="Times New Roman" w:cs="Times New Roman"/>
          <w:sz w:val="24"/>
          <w:szCs w:val="24"/>
        </w:rPr>
        <w:t xml:space="preserve">(78 vs 76%). </w:t>
      </w:r>
      <w:r w:rsidR="00D0572A" w:rsidRPr="00E6110B">
        <w:rPr>
          <w:rFonts w:ascii="Times New Roman" w:hAnsi="Times New Roman" w:cs="Times New Roman"/>
          <w:sz w:val="24"/>
          <w:szCs w:val="24"/>
        </w:rPr>
        <w:t xml:space="preserve">    </w:t>
      </w:r>
    </w:p>
    <w:p w14:paraId="6DB0B510" w14:textId="77777777" w:rsidR="0083448B" w:rsidRPr="00F31BB8" w:rsidRDefault="0083448B" w:rsidP="00F31BB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9E44888" w14:textId="1EA8604E" w:rsidR="000164B7" w:rsidRDefault="00CE7CEE" w:rsidP="005E7A3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e believe that the statistical approach adopted here could be used </w:t>
      </w:r>
      <w:r w:rsidR="00B729A7" w:rsidRPr="00F31BB8">
        <w:rPr>
          <w:rFonts w:ascii="Times New Roman" w:hAnsi="Times New Roman" w:cs="Times New Roman"/>
          <w:sz w:val="24"/>
          <w:szCs w:val="24"/>
        </w:rPr>
        <w:t>to generate a ‘virtual control group’ for phase II, single arm</w:t>
      </w:r>
      <w:r w:rsidR="005E7A3F">
        <w:rPr>
          <w:rFonts w:ascii="Times New Roman" w:hAnsi="Times New Roman" w:cs="Times New Roman"/>
          <w:sz w:val="24"/>
          <w:szCs w:val="24"/>
        </w:rPr>
        <w:t>,</w:t>
      </w:r>
      <w:r w:rsidR="00B729A7" w:rsidRPr="00F31BB8">
        <w:rPr>
          <w:rFonts w:ascii="Times New Roman" w:hAnsi="Times New Roman" w:cs="Times New Roman"/>
          <w:sz w:val="24"/>
          <w:szCs w:val="24"/>
        </w:rPr>
        <w:t xml:space="preserve"> trials of new agents. </w:t>
      </w:r>
      <w:r w:rsidR="005E7A3F">
        <w:rPr>
          <w:rFonts w:ascii="Times New Roman" w:hAnsi="Times New Roman" w:cs="Times New Roman"/>
          <w:sz w:val="24"/>
          <w:szCs w:val="24"/>
        </w:rPr>
        <w:t xml:space="preserve"> Thus</w:t>
      </w:r>
      <w:r w:rsidR="00671492">
        <w:rPr>
          <w:rFonts w:ascii="Times New Roman" w:hAnsi="Times New Roman" w:cs="Times New Roman"/>
          <w:sz w:val="24"/>
          <w:szCs w:val="24"/>
        </w:rPr>
        <w:t>,</w:t>
      </w:r>
      <w:r w:rsidR="005E7A3F">
        <w:rPr>
          <w:rFonts w:ascii="Times New Roman" w:hAnsi="Times New Roman" w:cs="Times New Roman"/>
          <w:sz w:val="24"/>
          <w:szCs w:val="24"/>
        </w:rPr>
        <w:t xml:space="preserve"> w</w:t>
      </w:r>
      <w:r w:rsidR="00B729A7" w:rsidRPr="00F31BB8">
        <w:rPr>
          <w:rFonts w:ascii="Times New Roman" w:hAnsi="Times New Roman" w:cs="Times New Roman"/>
          <w:sz w:val="24"/>
          <w:szCs w:val="24"/>
        </w:rPr>
        <w:t xml:space="preserve">e can </w:t>
      </w:r>
      <w:r w:rsidR="005E7A3F">
        <w:rPr>
          <w:rFonts w:ascii="Times New Roman" w:hAnsi="Times New Roman" w:cs="Times New Roman"/>
          <w:sz w:val="24"/>
          <w:szCs w:val="24"/>
        </w:rPr>
        <w:t xml:space="preserve">generate survival curves that </w:t>
      </w:r>
      <w:r w:rsidR="00B729A7" w:rsidRPr="00F31BB8">
        <w:rPr>
          <w:rFonts w:ascii="Times New Roman" w:hAnsi="Times New Roman" w:cs="Times New Roman"/>
          <w:sz w:val="24"/>
          <w:szCs w:val="24"/>
        </w:rPr>
        <w:t xml:space="preserve">predict </w:t>
      </w:r>
      <w:r w:rsidR="005E7A3F">
        <w:rPr>
          <w:rFonts w:ascii="Times New Roman" w:hAnsi="Times New Roman" w:cs="Times New Roman"/>
          <w:sz w:val="24"/>
          <w:szCs w:val="24"/>
        </w:rPr>
        <w:t xml:space="preserve">the outcome </w:t>
      </w:r>
      <w:r w:rsidR="00B729A7" w:rsidRPr="00F31BB8">
        <w:rPr>
          <w:rFonts w:ascii="Times New Roman" w:hAnsi="Times New Roman" w:cs="Times New Roman"/>
          <w:sz w:val="24"/>
          <w:szCs w:val="24"/>
        </w:rPr>
        <w:t xml:space="preserve">of patients in such trials </w:t>
      </w:r>
      <w:r w:rsidR="00B729A7" w:rsidRPr="005E7A3F">
        <w:rPr>
          <w:rFonts w:ascii="Times New Roman" w:hAnsi="Times New Roman" w:cs="Times New Roman"/>
          <w:i/>
          <w:sz w:val="24"/>
          <w:szCs w:val="24"/>
        </w:rPr>
        <w:t>had they received sorafenib</w:t>
      </w:r>
      <w:r w:rsidR="00B729A7" w:rsidRPr="00F31BB8">
        <w:rPr>
          <w:rFonts w:ascii="Times New Roman" w:hAnsi="Times New Roman" w:cs="Times New Roman"/>
          <w:sz w:val="24"/>
          <w:szCs w:val="24"/>
        </w:rPr>
        <w:t xml:space="preserve"> although quantitative estimation of differences between the trial arms</w:t>
      </w:r>
      <w:r w:rsidR="005E7A3F">
        <w:rPr>
          <w:rFonts w:ascii="Times New Roman" w:hAnsi="Times New Roman" w:cs="Times New Roman"/>
          <w:sz w:val="24"/>
          <w:szCs w:val="24"/>
        </w:rPr>
        <w:t xml:space="preserve"> (sorafenib predicted vs actual new agent)</w:t>
      </w:r>
      <w:r w:rsidR="00395573">
        <w:rPr>
          <w:rFonts w:ascii="Times New Roman" w:hAnsi="Times New Roman" w:cs="Times New Roman"/>
          <w:sz w:val="24"/>
          <w:szCs w:val="24"/>
        </w:rPr>
        <w:t xml:space="preserve"> </w:t>
      </w:r>
      <w:r w:rsidR="005D6419">
        <w:rPr>
          <w:rFonts w:ascii="Times New Roman" w:hAnsi="Times New Roman" w:cs="Times New Roman"/>
          <w:sz w:val="24"/>
          <w:szCs w:val="24"/>
        </w:rPr>
        <w:t>remains methodologically</w:t>
      </w:r>
      <w:r w:rsidR="003177AB">
        <w:rPr>
          <w:rFonts w:ascii="Times New Roman" w:hAnsi="Times New Roman" w:cs="Times New Roman"/>
          <w:sz w:val="24"/>
          <w:szCs w:val="24"/>
        </w:rPr>
        <w:t xml:space="preserve"> </w:t>
      </w:r>
      <w:r w:rsidR="00B729A7" w:rsidRPr="00F31BB8">
        <w:rPr>
          <w:rFonts w:ascii="Times New Roman" w:hAnsi="Times New Roman" w:cs="Times New Roman"/>
          <w:sz w:val="24"/>
          <w:szCs w:val="24"/>
        </w:rPr>
        <w:t xml:space="preserve">challenging. </w:t>
      </w:r>
      <w:r w:rsidR="005E7A3F">
        <w:rPr>
          <w:rFonts w:ascii="Times New Roman" w:hAnsi="Times New Roman" w:cs="Times New Roman"/>
          <w:sz w:val="24"/>
          <w:szCs w:val="24"/>
        </w:rPr>
        <w:t xml:space="preserve"> Such an approach might be a useful preliminary screen for new agents when a go /no go decision concerning progression from phase II to phase III has to be made.</w:t>
      </w:r>
    </w:p>
    <w:p w14:paraId="7D332818" w14:textId="7A8046CF" w:rsidR="00265A96" w:rsidRDefault="00265A96" w:rsidP="00265A96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D2FD1DC" w14:textId="3C10CA4A" w:rsidR="004D60F4" w:rsidRDefault="00AB2E83" w:rsidP="00265A96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618FE66C" w14:textId="77777777" w:rsidR="006E5A80" w:rsidRDefault="006E5A80" w:rsidP="008164F1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it-IT"/>
        </w:rPr>
      </w:pPr>
    </w:p>
    <w:p w14:paraId="189ABD2F" w14:textId="508DD4C2" w:rsidR="006E5A80" w:rsidRDefault="002A5F06" w:rsidP="008164F1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DDITIONAL INFORMATION</w:t>
      </w:r>
    </w:p>
    <w:p w14:paraId="6A2181B5" w14:textId="3B98DFD8" w:rsidR="002A5F06" w:rsidRDefault="002A5F06" w:rsidP="008164F1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76017750" w14:textId="18CD39D9" w:rsidR="001A7247" w:rsidRPr="001F13B1" w:rsidRDefault="001A7247" w:rsidP="001A7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F13B1">
        <w:rPr>
          <w:rFonts w:ascii="Times New Roman" w:hAnsi="Times New Roman" w:cs="Times New Roman"/>
          <w:b/>
          <w:bCs/>
          <w:sz w:val="24"/>
          <w:szCs w:val="24"/>
        </w:rPr>
        <w:t xml:space="preserve">Ethical approval and consent to participate: </w:t>
      </w:r>
      <w:r w:rsidRPr="001F13B1">
        <w:rPr>
          <w:rFonts w:ascii="Times New Roman" w:hAnsi="Times New Roman" w:cs="Times New Roman"/>
          <w:sz w:val="24"/>
          <w:szCs w:val="24"/>
        </w:rPr>
        <w:t xml:space="preserve">The subjects in this study were part of two large trials that were previously </w:t>
      </w:r>
      <w:proofErr w:type="gramStart"/>
      <w:r w:rsidRPr="001F13B1">
        <w:rPr>
          <w:rFonts w:ascii="Times New Roman" w:hAnsi="Times New Roman" w:cs="Times New Roman"/>
          <w:sz w:val="24"/>
          <w:szCs w:val="24"/>
        </w:rPr>
        <w:t>published</w:t>
      </w:r>
      <w:proofErr w:type="gramEnd"/>
      <w:r w:rsidR="00323F2A" w:rsidRPr="006B498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b2huc29uPC9BdXRob3I+PFllYXI+MjAxMzwvWWVhcj48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</w:fldData>
        </w:fldChar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E773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b2huc29uPC9BdXRob3I+PFllYXI+MjAxMzwvWWVhcj48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</w:fldData>
        </w:fldChar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E7734">
        <w:rPr>
          <w:rFonts w:ascii="Times New Roman" w:hAnsi="Times New Roman" w:cs="Times New Roman"/>
          <w:sz w:val="24"/>
          <w:szCs w:val="24"/>
        </w:rPr>
      </w:r>
      <w:r w:rsidR="000E7734">
        <w:rPr>
          <w:rFonts w:ascii="Times New Roman" w:hAnsi="Times New Roman" w:cs="Times New Roman"/>
          <w:sz w:val="24"/>
          <w:szCs w:val="24"/>
        </w:rPr>
        <w:fldChar w:fldCharType="end"/>
      </w:r>
      <w:r w:rsidR="00323F2A" w:rsidRPr="006B498D">
        <w:rPr>
          <w:rFonts w:ascii="Times New Roman" w:hAnsi="Times New Roman" w:cs="Times New Roman"/>
          <w:sz w:val="24"/>
          <w:szCs w:val="24"/>
        </w:rPr>
        <w:fldChar w:fldCharType="separate"/>
      </w:r>
      <w:r w:rsidR="000E7734">
        <w:rPr>
          <w:rFonts w:ascii="Times New Roman" w:hAnsi="Times New Roman" w:cs="Times New Roman"/>
          <w:noProof/>
          <w:sz w:val="24"/>
          <w:szCs w:val="24"/>
        </w:rPr>
        <w:t>(6, 7)</w:t>
      </w:r>
      <w:r w:rsidR="00323F2A" w:rsidRPr="006B498D">
        <w:rPr>
          <w:rFonts w:ascii="Times New Roman" w:hAnsi="Times New Roman" w:cs="Times New Roman"/>
          <w:sz w:val="24"/>
          <w:szCs w:val="24"/>
        </w:rPr>
        <w:fldChar w:fldCharType="end"/>
      </w:r>
      <w:r w:rsidRPr="001F13B1">
        <w:rPr>
          <w:rFonts w:ascii="Times New Roman" w:hAnsi="Times New Roman" w:cs="Times New Roman"/>
          <w:sz w:val="24"/>
          <w:szCs w:val="24"/>
        </w:rPr>
        <w:t xml:space="preserve">. As such, ethical approval has been acquired </w:t>
      </w:r>
      <w:r>
        <w:rPr>
          <w:rFonts w:ascii="Times New Roman" w:hAnsi="Times New Roman" w:cs="Times New Roman"/>
          <w:sz w:val="24"/>
          <w:szCs w:val="24"/>
        </w:rPr>
        <w:t>and study performed in accordance with the Declaration of Helsinki, with all patients giving</w:t>
      </w:r>
      <w:r w:rsidRPr="001F13B1">
        <w:rPr>
          <w:rFonts w:ascii="Times New Roman" w:hAnsi="Times New Roman" w:cs="Times New Roman"/>
          <w:sz w:val="24"/>
          <w:szCs w:val="24"/>
        </w:rPr>
        <w:t xml:space="preserve"> informed</w:t>
      </w:r>
      <w:r>
        <w:rPr>
          <w:rFonts w:ascii="Times New Roman" w:hAnsi="Times New Roman" w:cs="Times New Roman"/>
          <w:sz w:val="24"/>
          <w:szCs w:val="24"/>
        </w:rPr>
        <w:t xml:space="preserve"> consent. </w:t>
      </w:r>
    </w:p>
    <w:p w14:paraId="50B83F0F" w14:textId="77777777" w:rsidR="00A245DA" w:rsidRPr="001F13B1" w:rsidRDefault="00A245DA" w:rsidP="00A245D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758086D" w14:textId="2BB2B207" w:rsidR="00A245DA" w:rsidRPr="001F13B1" w:rsidRDefault="00A245DA" w:rsidP="00A245D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F13B1">
        <w:rPr>
          <w:rFonts w:ascii="Times New Roman" w:hAnsi="Times New Roman" w:cs="Times New Roman"/>
          <w:b/>
          <w:sz w:val="24"/>
          <w:szCs w:val="24"/>
        </w:rPr>
        <w:t xml:space="preserve">Consent to publish: </w:t>
      </w:r>
      <w:r w:rsidR="003C10E8">
        <w:rPr>
          <w:rFonts w:ascii="Times New Roman" w:hAnsi="Times New Roman" w:cs="Times New Roman"/>
          <w:sz w:val="24"/>
          <w:szCs w:val="24"/>
        </w:rPr>
        <w:t>not applicable</w:t>
      </w:r>
    </w:p>
    <w:p w14:paraId="72D042F3" w14:textId="77777777" w:rsidR="00A245DA" w:rsidRDefault="00A245DA" w:rsidP="008164F1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388217D1" w14:textId="128F67E7" w:rsidR="007F435D" w:rsidRPr="003A6D3B" w:rsidRDefault="007F435D" w:rsidP="008164F1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3A6D3B">
        <w:rPr>
          <w:rFonts w:ascii="Times New Roman" w:hAnsi="Times New Roman" w:cs="Times New Roman"/>
          <w:b/>
          <w:sz w:val="24"/>
          <w:szCs w:val="24"/>
        </w:rPr>
        <w:t>Availability of data and material:</w:t>
      </w:r>
      <w:r w:rsidR="0058068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C12027">
        <w:rPr>
          <w:rFonts w:ascii="Times New Roman" w:hAnsi="Times New Roman" w:cs="Times New Roman"/>
          <w:sz w:val="24"/>
          <w:szCs w:val="24"/>
        </w:rPr>
        <w:t>All data</w:t>
      </w:r>
      <w:r w:rsidR="0058068F" w:rsidRPr="0058068F">
        <w:rPr>
          <w:rFonts w:ascii="Times New Roman" w:hAnsi="Times New Roman" w:cs="Times New Roman"/>
          <w:sz w:val="24"/>
          <w:szCs w:val="24"/>
        </w:rPr>
        <w:t xml:space="preserve"> remain the property of the sponsors of the trials from which they were extracted, as noted in the acknowledgments section</w:t>
      </w:r>
      <w:r w:rsidR="007E7120">
        <w:rPr>
          <w:rFonts w:ascii="Times New Roman" w:hAnsi="Times New Roman" w:cs="Times New Roman"/>
          <w:sz w:val="24"/>
          <w:szCs w:val="24"/>
        </w:rPr>
        <w:t>.</w:t>
      </w:r>
    </w:p>
    <w:p w14:paraId="3EC840F6" w14:textId="77777777" w:rsidR="008164F1" w:rsidRDefault="008164F1" w:rsidP="008164F1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1D88D48" w14:textId="3263EEAD" w:rsidR="007F435D" w:rsidRPr="007F435D" w:rsidRDefault="007F435D" w:rsidP="008164F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A6D3B">
        <w:rPr>
          <w:rFonts w:ascii="Times New Roman" w:hAnsi="Times New Roman" w:cs="Times New Roman"/>
          <w:b/>
          <w:sz w:val="24"/>
          <w:szCs w:val="24"/>
        </w:rPr>
        <w:t>Conflict of interest:</w:t>
      </w:r>
      <w:r>
        <w:rPr>
          <w:rFonts w:ascii="Times New Roman" w:hAnsi="Times New Roman" w:cs="Times New Roman"/>
          <w:sz w:val="24"/>
          <w:szCs w:val="24"/>
        </w:rPr>
        <w:t xml:space="preserve"> none</w:t>
      </w:r>
    </w:p>
    <w:p w14:paraId="4B251D71" w14:textId="77777777" w:rsidR="008164F1" w:rsidRDefault="008164F1" w:rsidP="008164F1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BB0F3A0" w14:textId="7EC448AD" w:rsidR="007F435D" w:rsidRPr="007F435D" w:rsidRDefault="007F435D" w:rsidP="008164F1">
      <w:pPr>
        <w:spacing w:after="0" w:line="480" w:lineRule="auto"/>
        <w:jc w:val="both"/>
        <w:rPr>
          <w:rFonts w:ascii="Times New Roman" w:eastAsia="Times New Roman" w:hAnsi="Times New Roman"/>
          <w:bCs/>
          <w:color w:val="000000" w:themeColor="text1"/>
          <w:sz w:val="24"/>
          <w:szCs w:val="24"/>
        </w:rPr>
      </w:pPr>
      <w:r w:rsidRPr="003A6D3B">
        <w:rPr>
          <w:rFonts w:ascii="Times New Roman" w:hAnsi="Times New Roman" w:cs="Times New Roman"/>
          <w:b/>
          <w:sz w:val="24"/>
          <w:szCs w:val="24"/>
        </w:rPr>
        <w:t>Funding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A6D3B">
        <w:rPr>
          <w:rFonts w:ascii="Times New Roman" w:eastAsia="Times New Roman" w:hAnsi="Times New Roman"/>
          <w:bCs/>
          <w:color w:val="000000" w:themeColor="text1"/>
          <w:sz w:val="24"/>
          <w:szCs w:val="24"/>
        </w:rPr>
        <w:t>SB and MGF acknowledge</w:t>
      </w:r>
      <w:r w:rsidRPr="006106E3">
        <w:rPr>
          <w:rFonts w:ascii="Times New Roman" w:eastAsia="Times New Roman" w:hAnsi="Times New Roman"/>
          <w:bCs/>
          <w:color w:val="000000" w:themeColor="text1"/>
          <w:sz w:val="24"/>
          <w:szCs w:val="24"/>
        </w:rPr>
        <w:t xml:space="preserve"> support from the UK EPSRC grant EP/N014499/1</w:t>
      </w:r>
    </w:p>
    <w:p w14:paraId="4766F829" w14:textId="77777777" w:rsidR="008164F1" w:rsidRDefault="008164F1" w:rsidP="008164F1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D35DD73" w14:textId="09ACDB55" w:rsidR="00E73FDE" w:rsidRPr="003A6D3B" w:rsidRDefault="007F435D" w:rsidP="008164F1">
      <w:pPr>
        <w:spacing w:after="0" w:line="480" w:lineRule="auto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r w:rsidRPr="003A6D3B">
        <w:rPr>
          <w:rFonts w:ascii="Times New Roman" w:hAnsi="Times New Roman" w:cs="Times New Roman"/>
          <w:b/>
          <w:sz w:val="24"/>
          <w:szCs w:val="24"/>
        </w:rPr>
        <w:t>Authors' contributions:</w:t>
      </w:r>
      <w:r w:rsidR="00E73FDE" w:rsidRPr="003A6D3B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167D777F" w14:textId="77777777" w:rsidR="00E73FDE" w:rsidRDefault="00E73FDE" w:rsidP="008164F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oncept and design: PJ, SB</w:t>
      </w:r>
    </w:p>
    <w:p w14:paraId="665DFA35" w14:textId="77777777" w:rsidR="00E73FDE" w:rsidRDefault="00E73FDE" w:rsidP="008164F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tatistical analysis: SB, RF, MGF</w:t>
      </w:r>
    </w:p>
    <w:p w14:paraId="6E7F0D53" w14:textId="2961E59C" w:rsidR="007F435D" w:rsidRDefault="00E73FDE" w:rsidP="008164F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rafting of the manuscript: all</w:t>
      </w:r>
    </w:p>
    <w:p w14:paraId="2BB24C6B" w14:textId="77777777" w:rsidR="008164F1" w:rsidRPr="007F435D" w:rsidRDefault="008164F1" w:rsidP="008164F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8120C5A" w14:textId="4E5CF6F5" w:rsidR="008A7FAB" w:rsidRPr="008A7FAB" w:rsidRDefault="007F435D" w:rsidP="002066E0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A7FAB">
        <w:rPr>
          <w:rFonts w:ascii="Times New Roman" w:hAnsi="Times New Roman" w:cs="Times New Roman"/>
          <w:b/>
          <w:sz w:val="24"/>
          <w:szCs w:val="24"/>
        </w:rPr>
        <w:t>Acknowledgements:</w:t>
      </w:r>
      <w:r w:rsidRPr="008A7FAB">
        <w:rPr>
          <w:rFonts w:ascii="Times New Roman" w:hAnsi="Times New Roman" w:cs="Times New Roman"/>
          <w:sz w:val="24"/>
          <w:szCs w:val="24"/>
        </w:rPr>
        <w:t xml:space="preserve"> We are grateful to </w:t>
      </w:r>
      <w:r w:rsidRPr="008A7FAB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en-US" w:eastAsia="en-GB"/>
        </w:rPr>
        <w:t>Professor Patrick Royston for his advice on the statistical methodology applied in this paper and to Bristol Myers Squibb and Pfizer for providing the data.</w:t>
      </w:r>
      <w:r w:rsidR="002066E0">
        <w:rPr>
          <w:rFonts w:ascii="Times New Roman" w:hAnsi="Times New Roman" w:cs="Times New Roman"/>
          <w:sz w:val="24"/>
          <w:szCs w:val="24"/>
        </w:rPr>
        <w:t xml:space="preserve"> </w:t>
      </w:r>
      <w:r w:rsidR="008A7FAB" w:rsidRPr="008A7FAB">
        <w:rPr>
          <w:rFonts w:ascii="Times New Roman" w:hAnsi="Times New Roman" w:cs="Times New Roman"/>
          <w:sz w:val="24"/>
          <w:szCs w:val="24"/>
        </w:rPr>
        <w:t>This</w:t>
      </w:r>
      <w:r w:rsidR="008A7FAB" w:rsidRPr="008A7FAB">
        <w:rPr>
          <w:rFonts w:ascii="Times New Roman" w:hAnsi="Times New Roman" w:cs="Times New Roman"/>
          <w:sz w:val="24"/>
          <w:szCs w:val="24"/>
        </w:rPr>
        <w:t xml:space="preserve"> study has been </w:t>
      </w:r>
      <w:r w:rsidR="008A7FAB" w:rsidRPr="008A7FAB">
        <w:rPr>
          <w:rFonts w:ascii="Times New Roman" w:hAnsi="Times New Roman" w:cs="Times New Roman"/>
          <w:sz w:val="24"/>
          <w:szCs w:val="24"/>
        </w:rPr>
        <w:t xml:space="preserve">previously presented at </w:t>
      </w:r>
      <w:r w:rsidR="008A7FAB" w:rsidRPr="008A7FAB">
        <w:rPr>
          <w:rFonts w:ascii="Times New Roman" w:hAnsi="Times New Roman" w:cs="Times New Roman"/>
          <w:sz w:val="24"/>
          <w:szCs w:val="24"/>
        </w:rPr>
        <w:t>The International Liver Congress, 53rd annual meeting of the European Association for the Study of the Liver (EASL), Paris, France, 2018</w:t>
      </w:r>
      <w:r w:rsidR="008A7FAB" w:rsidRPr="008A7FAB">
        <w:rPr>
          <w:rFonts w:ascii="Times New Roman" w:hAnsi="Times New Roman" w:cs="Times New Roman"/>
          <w:sz w:val="24"/>
          <w:szCs w:val="24"/>
        </w:rPr>
        <w:fldChar w:fldCharType="begin"/>
      </w:r>
      <w:r w:rsidR="000E773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rhane&lt;/Author&gt;&lt;Year&gt;2018&lt;/Year&gt;&lt;RecNum&gt;46&lt;/RecNum&gt;&lt;DisplayText&gt;(32)&lt;/DisplayText&gt;&lt;record&gt;&lt;rec-number&gt;46&lt;/rec-number&gt;&lt;foreign-keys&gt;&lt;key app="EN" db-id="wsd92ffe2ed05de2wt65vx5tdrwwvx5vwvvx" timestamp="1537952571"&gt;46&lt;/key&gt;&lt;/foreign-keys&gt;&lt;ref-type name="Journal Article"&gt;17&lt;/ref-type&gt;&lt;contributors&gt;&lt;authors&gt;&lt;author&gt;Berhane, S&lt;/author&gt;&lt;author&gt;Fox, R&lt;/author&gt;&lt;author&gt;Chan, SL&lt;/author&gt;&lt;author&gt;Yau, T&lt;/author&gt;&lt;author&gt;Johnson, P&lt;/author&gt;&lt;/authors&gt;&lt;/contributors&gt;&lt;titles&gt;&lt;title&gt;A statistical model for survival risk prediction in patients with advanced hepatocellular carcinoma undergoing sorafenib treatment&lt;/title&gt;&lt;secondary-title&gt;Journal of Hepatology&lt;/secondary-title&gt;&lt;/titles&gt;&lt;periodical&gt;&lt;full-title&gt;Journal of Hepatology&lt;/full-title&gt;&lt;/periodical&gt;&lt;pages&gt;S197-S198&lt;/pages&gt;&lt;volume&gt;68&lt;/volume&gt;&lt;dates&gt;&lt;year&gt;2018&lt;/year&gt;&lt;/dates&gt;&lt;isbn&gt;0168-8278&lt;/isbn&gt;&lt;urls&gt;&lt;/urls&gt;&lt;/record&gt;&lt;/Cite&gt;&lt;/EndNote&gt;</w:instrText>
      </w:r>
      <w:r w:rsidR="008A7FAB" w:rsidRPr="008A7FAB">
        <w:rPr>
          <w:rFonts w:ascii="Times New Roman" w:hAnsi="Times New Roman" w:cs="Times New Roman"/>
          <w:sz w:val="24"/>
          <w:szCs w:val="24"/>
        </w:rPr>
        <w:fldChar w:fldCharType="separate"/>
      </w:r>
      <w:r w:rsidR="000E7734">
        <w:rPr>
          <w:rFonts w:ascii="Times New Roman" w:hAnsi="Times New Roman" w:cs="Times New Roman"/>
          <w:noProof/>
          <w:sz w:val="24"/>
          <w:szCs w:val="24"/>
        </w:rPr>
        <w:t>(32)</w:t>
      </w:r>
      <w:r w:rsidR="008A7FAB" w:rsidRPr="008A7FAB">
        <w:rPr>
          <w:rFonts w:ascii="Times New Roman" w:hAnsi="Times New Roman" w:cs="Times New Roman"/>
          <w:sz w:val="24"/>
          <w:szCs w:val="24"/>
        </w:rPr>
        <w:fldChar w:fldCharType="end"/>
      </w:r>
    </w:p>
    <w:p w14:paraId="64226F14" w14:textId="10252782" w:rsidR="006E5A80" w:rsidRDefault="006E5A80">
      <w:pPr>
        <w:rPr>
          <w:rFonts w:ascii="Times New Roman" w:hAnsi="Times New Roman" w:cs="Times New Roman"/>
          <w:b/>
          <w:sz w:val="24"/>
          <w:szCs w:val="24"/>
          <w:lang w:val="it-IT"/>
        </w:rPr>
      </w:pPr>
      <w:r>
        <w:rPr>
          <w:rFonts w:ascii="Times New Roman" w:hAnsi="Times New Roman" w:cs="Times New Roman"/>
          <w:b/>
          <w:sz w:val="24"/>
          <w:szCs w:val="24"/>
          <w:lang w:val="it-IT"/>
        </w:rPr>
        <w:br w:type="page"/>
      </w:r>
    </w:p>
    <w:p w14:paraId="65D650A8" w14:textId="4CA1B016" w:rsidR="00A23DEC" w:rsidRPr="000E7734" w:rsidRDefault="00A23DEC" w:rsidP="000E7734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it-IT"/>
        </w:rPr>
      </w:pPr>
      <w:r w:rsidRPr="000E7734">
        <w:rPr>
          <w:rFonts w:ascii="Times New Roman" w:hAnsi="Times New Roman" w:cs="Times New Roman"/>
          <w:b/>
          <w:sz w:val="24"/>
          <w:szCs w:val="24"/>
          <w:lang w:val="it-IT"/>
        </w:rPr>
        <w:lastRenderedPageBreak/>
        <w:t>REFERENCES</w:t>
      </w:r>
    </w:p>
    <w:p w14:paraId="32247A76" w14:textId="77777777" w:rsidR="000E7734" w:rsidRPr="000E7734" w:rsidRDefault="00A23DEC" w:rsidP="000E7734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E7734">
        <w:rPr>
          <w:rFonts w:ascii="Times New Roman" w:hAnsi="Times New Roman" w:cs="Times New Roman"/>
          <w:sz w:val="24"/>
          <w:szCs w:val="24"/>
        </w:rPr>
        <w:fldChar w:fldCharType="begin"/>
      </w:r>
      <w:r w:rsidRPr="000E7734">
        <w:rPr>
          <w:rFonts w:ascii="Times New Roman" w:hAnsi="Times New Roman" w:cs="Times New Roman"/>
          <w:sz w:val="24"/>
          <w:szCs w:val="24"/>
          <w:lang w:val="it-IT"/>
        </w:rPr>
        <w:instrText xml:space="preserve"> ADDIN EN.REFLIST </w:instrText>
      </w:r>
      <w:r w:rsidRPr="000E7734">
        <w:rPr>
          <w:rFonts w:ascii="Times New Roman" w:hAnsi="Times New Roman" w:cs="Times New Roman"/>
          <w:sz w:val="24"/>
          <w:szCs w:val="24"/>
        </w:rPr>
        <w:fldChar w:fldCharType="separate"/>
      </w:r>
      <w:r w:rsidR="000E7734" w:rsidRPr="000E7734">
        <w:rPr>
          <w:rFonts w:ascii="Times New Roman" w:hAnsi="Times New Roman" w:cs="Times New Roman"/>
          <w:sz w:val="24"/>
          <w:szCs w:val="24"/>
        </w:rPr>
        <w:t>1.</w:t>
      </w:r>
      <w:r w:rsidR="000E7734" w:rsidRPr="000E7734">
        <w:rPr>
          <w:rFonts w:ascii="Times New Roman" w:hAnsi="Times New Roman" w:cs="Times New Roman"/>
          <w:sz w:val="24"/>
          <w:szCs w:val="24"/>
        </w:rPr>
        <w:tab/>
        <w:t>Llovet JM, Ricci S, Mazzaferro V, Hilgard P, Gane E, Blanc JF, et al. Sorafenib in advanced hepatocellular carcinoma. N Engl J Med. 2008;359(4):378-90.</w:t>
      </w:r>
    </w:p>
    <w:p w14:paraId="049A227E" w14:textId="77777777" w:rsidR="000E7734" w:rsidRPr="000E7734" w:rsidRDefault="000E7734" w:rsidP="000E7734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E7734">
        <w:rPr>
          <w:rFonts w:ascii="Times New Roman" w:hAnsi="Times New Roman" w:cs="Times New Roman"/>
          <w:sz w:val="24"/>
          <w:szCs w:val="24"/>
        </w:rPr>
        <w:t>2.</w:t>
      </w:r>
      <w:r w:rsidRPr="000E7734">
        <w:rPr>
          <w:rFonts w:ascii="Times New Roman" w:hAnsi="Times New Roman" w:cs="Times New Roman"/>
          <w:sz w:val="24"/>
          <w:szCs w:val="24"/>
        </w:rPr>
        <w:tab/>
        <w:t>Cheng AL, Kang YK, Chen Z, Tsao CJ, Qin S, Kim JS, et al. Efficacy and safety of sorafenib in patients in the Asia-Pacific region with advanced hepatocellular carcinoma: a phase III randomised, double-blind, placebo-controlled trial. Lancet Oncol. 2009;10(1):25-34.</w:t>
      </w:r>
    </w:p>
    <w:p w14:paraId="3C83B794" w14:textId="77777777" w:rsidR="000E7734" w:rsidRPr="000E7734" w:rsidRDefault="000E7734" w:rsidP="000E7734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E7734">
        <w:rPr>
          <w:rFonts w:ascii="Times New Roman" w:hAnsi="Times New Roman" w:cs="Times New Roman"/>
          <w:sz w:val="24"/>
          <w:szCs w:val="24"/>
        </w:rPr>
        <w:t>3.</w:t>
      </w:r>
      <w:r w:rsidRPr="000E7734">
        <w:rPr>
          <w:rFonts w:ascii="Times New Roman" w:hAnsi="Times New Roman" w:cs="Times New Roman"/>
          <w:sz w:val="24"/>
          <w:szCs w:val="24"/>
        </w:rPr>
        <w:tab/>
        <w:t>Finn RS, Zhu AX, Farah W, Almasri J, Zaiem F, Prokop LJ, et al. Therapies for advanced stage hepatocellular carcinoma with macrovascular invasion or metastatic disease: A systematic review and meta‐analysis. Hepatology. 2018;67(1):422-35.</w:t>
      </w:r>
    </w:p>
    <w:p w14:paraId="7BED9591" w14:textId="77777777" w:rsidR="000E7734" w:rsidRPr="000E7734" w:rsidRDefault="000E7734" w:rsidP="000E7734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E7734">
        <w:rPr>
          <w:rFonts w:ascii="Times New Roman" w:hAnsi="Times New Roman" w:cs="Times New Roman"/>
          <w:sz w:val="24"/>
          <w:szCs w:val="24"/>
        </w:rPr>
        <w:t>4.</w:t>
      </w:r>
      <w:r w:rsidRPr="000E7734">
        <w:rPr>
          <w:rFonts w:ascii="Times New Roman" w:hAnsi="Times New Roman" w:cs="Times New Roman"/>
          <w:sz w:val="24"/>
          <w:szCs w:val="24"/>
        </w:rPr>
        <w:tab/>
        <w:t>Raoul JL, Kudo M, Finn RS, Edeline J, Reig M, Galle PR. Systemic therapy for intermediate and advanced hepatocellular carcinoma: Sorafenib and beyond. Cancer Treat Rev. 2018;68:16-24.</w:t>
      </w:r>
    </w:p>
    <w:p w14:paraId="786E883C" w14:textId="77777777" w:rsidR="000E7734" w:rsidRPr="000E7734" w:rsidRDefault="000E7734" w:rsidP="000E7734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E7734">
        <w:rPr>
          <w:rFonts w:ascii="Times New Roman" w:hAnsi="Times New Roman" w:cs="Times New Roman"/>
          <w:sz w:val="24"/>
          <w:szCs w:val="24"/>
        </w:rPr>
        <w:t>5.</w:t>
      </w:r>
      <w:r w:rsidRPr="000E7734">
        <w:rPr>
          <w:rFonts w:ascii="Times New Roman" w:hAnsi="Times New Roman" w:cs="Times New Roman"/>
          <w:sz w:val="24"/>
          <w:szCs w:val="24"/>
        </w:rPr>
        <w:tab/>
        <w:t>European Association for the Study of the Liver. Electronic address eee, European Association for the Study of the L. EASL Clinical Practice Guidelines: Management of hepatocellular carcinoma. J Hepatol. 2018;69(1):182-236.</w:t>
      </w:r>
    </w:p>
    <w:p w14:paraId="75EFC3ED" w14:textId="77777777" w:rsidR="000E7734" w:rsidRPr="000E7734" w:rsidRDefault="000E7734" w:rsidP="000E7734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E7734">
        <w:rPr>
          <w:rFonts w:ascii="Times New Roman" w:hAnsi="Times New Roman" w:cs="Times New Roman"/>
          <w:sz w:val="24"/>
          <w:szCs w:val="24"/>
        </w:rPr>
        <w:t>6.</w:t>
      </w:r>
      <w:r w:rsidRPr="000E7734">
        <w:rPr>
          <w:rFonts w:ascii="Times New Roman" w:hAnsi="Times New Roman" w:cs="Times New Roman"/>
          <w:sz w:val="24"/>
          <w:szCs w:val="24"/>
        </w:rPr>
        <w:tab/>
        <w:t>Johnson PJ, Qin S, Park JW, Poon RT, Raoul JL, Philip PA, et al. Brivanib versus sorafenib as first-line therapy in patients with unresectable, advanced hepatocellular carcinoma: results from the randomized phase III BRISK-FL study. J Clin Oncol. 2013;31(28):3517-24.</w:t>
      </w:r>
    </w:p>
    <w:p w14:paraId="39A1261B" w14:textId="77777777" w:rsidR="000E7734" w:rsidRPr="000E7734" w:rsidRDefault="000E7734" w:rsidP="000E7734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E7734">
        <w:rPr>
          <w:rFonts w:ascii="Times New Roman" w:hAnsi="Times New Roman" w:cs="Times New Roman"/>
          <w:sz w:val="24"/>
          <w:szCs w:val="24"/>
        </w:rPr>
        <w:t>7.</w:t>
      </w:r>
      <w:r w:rsidRPr="000E7734">
        <w:rPr>
          <w:rFonts w:ascii="Times New Roman" w:hAnsi="Times New Roman" w:cs="Times New Roman"/>
          <w:sz w:val="24"/>
          <w:szCs w:val="24"/>
        </w:rPr>
        <w:tab/>
        <w:t>Cheng AL, Kang YK, Lin DY, Park JW, Kudo M, Qin S, et al. Sunitinib versus sorafenib in advanced hepatocellular cancer: results of a randomized phase III trial. J Clin Oncol. 2013;31(32):4067-75.</w:t>
      </w:r>
    </w:p>
    <w:p w14:paraId="6D1D07D9" w14:textId="77777777" w:rsidR="000E7734" w:rsidRPr="000E7734" w:rsidRDefault="000E7734" w:rsidP="000E7734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E7734">
        <w:rPr>
          <w:rFonts w:ascii="Times New Roman" w:hAnsi="Times New Roman" w:cs="Times New Roman"/>
          <w:sz w:val="24"/>
          <w:szCs w:val="24"/>
        </w:rPr>
        <w:t>8.</w:t>
      </w:r>
      <w:r w:rsidRPr="000E7734">
        <w:rPr>
          <w:rFonts w:ascii="Times New Roman" w:hAnsi="Times New Roman" w:cs="Times New Roman"/>
          <w:sz w:val="24"/>
          <w:szCs w:val="24"/>
        </w:rPr>
        <w:tab/>
        <w:t>Jackson R, Psarelli EE, Berhane S, Khan H, Johnson P. Impact of Viral Status on Survival in Patients Receiving Sorafenib for Advanced Hepatocellular Cancer: A Meta-Analysis of Randomized Phase III Trials. J Clin Oncol. 2017;35(6):622-8.</w:t>
      </w:r>
    </w:p>
    <w:p w14:paraId="0AF85846" w14:textId="77777777" w:rsidR="000E7734" w:rsidRPr="000E7734" w:rsidRDefault="000E7734" w:rsidP="000E7734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E7734">
        <w:rPr>
          <w:rFonts w:ascii="Times New Roman" w:hAnsi="Times New Roman" w:cs="Times New Roman"/>
          <w:sz w:val="24"/>
          <w:szCs w:val="24"/>
        </w:rPr>
        <w:t>9.</w:t>
      </w:r>
      <w:r w:rsidRPr="000E7734">
        <w:rPr>
          <w:rFonts w:ascii="Times New Roman" w:hAnsi="Times New Roman" w:cs="Times New Roman"/>
          <w:sz w:val="24"/>
          <w:szCs w:val="24"/>
        </w:rPr>
        <w:tab/>
        <w:t>Giannini EG, Bucci L, Garuti F, Brunacci M, Lenzi B, Valente M, et al. Patients with advanced hepatocellular carcinoma need a personalized management: A lesson from clinical practice. Hepatology. 2018;67(5):1784-96.</w:t>
      </w:r>
    </w:p>
    <w:p w14:paraId="39AC5F49" w14:textId="77777777" w:rsidR="000E7734" w:rsidRPr="000E7734" w:rsidRDefault="000E7734" w:rsidP="000E7734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E7734">
        <w:rPr>
          <w:rFonts w:ascii="Times New Roman" w:hAnsi="Times New Roman" w:cs="Times New Roman"/>
          <w:sz w:val="24"/>
          <w:szCs w:val="24"/>
        </w:rPr>
        <w:lastRenderedPageBreak/>
        <w:t>10.</w:t>
      </w:r>
      <w:r w:rsidRPr="000E7734">
        <w:rPr>
          <w:rFonts w:ascii="Times New Roman" w:hAnsi="Times New Roman" w:cs="Times New Roman"/>
          <w:sz w:val="24"/>
          <w:szCs w:val="24"/>
        </w:rPr>
        <w:tab/>
        <w:t>Samawi HH, Sim HW, Chan KK, Alghamdi MA, Lee-Ying RM, Knox JJ, et al. Prognosis of patients with hepatocellular carcinoma treated with sorafenib: a comparison of five models in a large Canadian database. Cancer Med. 2018.</w:t>
      </w:r>
    </w:p>
    <w:p w14:paraId="4D981DBD" w14:textId="77777777" w:rsidR="000E7734" w:rsidRPr="000E7734" w:rsidRDefault="000E7734" w:rsidP="000E7734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E7734">
        <w:rPr>
          <w:rFonts w:ascii="Times New Roman" w:hAnsi="Times New Roman" w:cs="Times New Roman"/>
          <w:sz w:val="24"/>
          <w:szCs w:val="24"/>
        </w:rPr>
        <w:t>11.</w:t>
      </w:r>
      <w:r w:rsidRPr="000E7734">
        <w:rPr>
          <w:rFonts w:ascii="Times New Roman" w:hAnsi="Times New Roman" w:cs="Times New Roman"/>
          <w:sz w:val="24"/>
          <w:szCs w:val="24"/>
        </w:rPr>
        <w:tab/>
        <w:t>Yuan J, Liang H, Li J, Li M, Tang B, Ma H, et al. Peripheral blood neutrophil count as a prognostic factor for patients with hepatocellular carcinoma treated with sorafenib. Molecular and Clinical Oncology. 2017;7(5):837-42.</w:t>
      </w:r>
    </w:p>
    <w:p w14:paraId="374A4F88" w14:textId="77777777" w:rsidR="000E7734" w:rsidRPr="000E7734" w:rsidRDefault="000E7734" w:rsidP="000E7734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E7734">
        <w:rPr>
          <w:rFonts w:ascii="Times New Roman" w:hAnsi="Times New Roman" w:cs="Times New Roman"/>
          <w:sz w:val="24"/>
          <w:szCs w:val="24"/>
        </w:rPr>
        <w:t>12.</w:t>
      </w:r>
      <w:r w:rsidRPr="000E7734">
        <w:rPr>
          <w:rFonts w:ascii="Times New Roman" w:hAnsi="Times New Roman" w:cs="Times New Roman"/>
          <w:sz w:val="24"/>
          <w:szCs w:val="24"/>
        </w:rPr>
        <w:tab/>
        <w:t>Pinter M, Sieghart W, Hucke F, Graziadei I, Vogel W, Maieron A, et al. Prognostic factors in patients with advanced hepatocellular carcinoma treated with sorafenib. Aliment Pharmacol Ther. 2011;34(8):949-59.</w:t>
      </w:r>
    </w:p>
    <w:p w14:paraId="033C31F7" w14:textId="77777777" w:rsidR="000E7734" w:rsidRPr="000E7734" w:rsidRDefault="000E7734" w:rsidP="000E7734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E7734">
        <w:rPr>
          <w:rFonts w:ascii="Times New Roman" w:hAnsi="Times New Roman" w:cs="Times New Roman"/>
          <w:sz w:val="24"/>
          <w:szCs w:val="24"/>
        </w:rPr>
        <w:t>13.</w:t>
      </w:r>
      <w:r w:rsidRPr="000E7734">
        <w:rPr>
          <w:rFonts w:ascii="Times New Roman" w:hAnsi="Times New Roman" w:cs="Times New Roman"/>
          <w:sz w:val="24"/>
          <w:szCs w:val="24"/>
        </w:rPr>
        <w:tab/>
        <w:t>Li J, Wang L, Cong N, Shi C, Bu W, Song J, et al. Efficacy of Sorafenib for Advanced Hepatocellular Carcinoma and Prognostic Factors. Hepatogastroenterology. 2014;61(132):954-7.</w:t>
      </w:r>
    </w:p>
    <w:p w14:paraId="2E4F9A94" w14:textId="77777777" w:rsidR="000E7734" w:rsidRPr="000E7734" w:rsidRDefault="000E7734" w:rsidP="000E7734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E7734">
        <w:rPr>
          <w:rFonts w:ascii="Times New Roman" w:hAnsi="Times New Roman" w:cs="Times New Roman"/>
          <w:sz w:val="24"/>
          <w:szCs w:val="24"/>
        </w:rPr>
        <w:t>14.</w:t>
      </w:r>
      <w:r w:rsidRPr="000E7734">
        <w:rPr>
          <w:rFonts w:ascii="Times New Roman" w:hAnsi="Times New Roman" w:cs="Times New Roman"/>
          <w:sz w:val="24"/>
          <w:szCs w:val="24"/>
        </w:rPr>
        <w:tab/>
        <w:t>Lee S, Kim BK, Kim SU, Park SY, Kim JK, Lee HW, et al. Clinical outcomes and prognostic factors of patients with advanced hepatocellular carcinoma treated with sorafenib as first-line therapy: a Korean multicenter study. J Gastroenterol Hepatol. 2014;29(7):1463-9.</w:t>
      </w:r>
    </w:p>
    <w:p w14:paraId="30D46526" w14:textId="77777777" w:rsidR="000E7734" w:rsidRPr="000E7734" w:rsidRDefault="000E7734" w:rsidP="000E7734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E7734">
        <w:rPr>
          <w:rFonts w:ascii="Times New Roman" w:hAnsi="Times New Roman" w:cs="Times New Roman"/>
          <w:sz w:val="24"/>
          <w:szCs w:val="24"/>
        </w:rPr>
        <w:t>15.</w:t>
      </w:r>
      <w:r w:rsidRPr="000E7734">
        <w:rPr>
          <w:rFonts w:ascii="Times New Roman" w:hAnsi="Times New Roman" w:cs="Times New Roman"/>
          <w:sz w:val="24"/>
          <w:szCs w:val="24"/>
        </w:rPr>
        <w:tab/>
        <w:t>Baek KK, Kim JH, Uhm JE, Park SH, Lee J, Park JO, et al. Prognostic factors in patients with advanced hepatocellular carcinoma treated with sorafenib: a retrospective comparison with previously known prognostic models. Oncology. 2011;80(3-4):167-74.</w:t>
      </w:r>
    </w:p>
    <w:p w14:paraId="6BAFCF42" w14:textId="77777777" w:rsidR="000E7734" w:rsidRPr="000E7734" w:rsidRDefault="000E7734" w:rsidP="000E7734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E7734">
        <w:rPr>
          <w:rFonts w:ascii="Times New Roman" w:hAnsi="Times New Roman" w:cs="Times New Roman"/>
          <w:sz w:val="24"/>
          <w:szCs w:val="24"/>
        </w:rPr>
        <w:t>16.</w:t>
      </w:r>
      <w:r w:rsidRPr="000E7734">
        <w:rPr>
          <w:rFonts w:ascii="Times New Roman" w:hAnsi="Times New Roman" w:cs="Times New Roman"/>
          <w:sz w:val="24"/>
          <w:szCs w:val="24"/>
        </w:rPr>
        <w:tab/>
        <w:t>Bruix J, Cheng AL, Meinhardt G, Nakajima K, De Sanctis Y, Llovet J. Prognostic factors and predictors of sorafenib benefit in patients with hepatocellular carcinoma: Analysis of two phase III studies. J Hepatol. 2017;67(5):999-1008.</w:t>
      </w:r>
    </w:p>
    <w:p w14:paraId="1F9DCE1E" w14:textId="77777777" w:rsidR="000E7734" w:rsidRPr="000E7734" w:rsidRDefault="000E7734" w:rsidP="000E7734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E7734">
        <w:rPr>
          <w:rFonts w:ascii="Times New Roman" w:hAnsi="Times New Roman" w:cs="Times New Roman"/>
          <w:sz w:val="24"/>
          <w:szCs w:val="24"/>
        </w:rPr>
        <w:t>17.</w:t>
      </w:r>
      <w:r w:rsidRPr="000E7734">
        <w:rPr>
          <w:rFonts w:ascii="Times New Roman" w:hAnsi="Times New Roman" w:cs="Times New Roman"/>
          <w:sz w:val="24"/>
          <w:szCs w:val="24"/>
        </w:rPr>
        <w:tab/>
        <w:t>Kelley RK, Venook AP. Sorafenib in hepatocellular carcinoma: separating the hype from the hope. J Clin Oncol. 2008;26(36):5845-8.</w:t>
      </w:r>
    </w:p>
    <w:p w14:paraId="2E18711D" w14:textId="77777777" w:rsidR="000E7734" w:rsidRPr="000E7734" w:rsidRDefault="000E7734" w:rsidP="000E7734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E7734">
        <w:rPr>
          <w:rFonts w:ascii="Times New Roman" w:hAnsi="Times New Roman" w:cs="Times New Roman"/>
          <w:sz w:val="24"/>
          <w:szCs w:val="24"/>
        </w:rPr>
        <w:t>18.</w:t>
      </w:r>
      <w:r w:rsidRPr="000E7734">
        <w:rPr>
          <w:rFonts w:ascii="Times New Roman" w:hAnsi="Times New Roman" w:cs="Times New Roman"/>
          <w:sz w:val="24"/>
          <w:szCs w:val="24"/>
        </w:rPr>
        <w:tab/>
        <w:t>Harding JJ, Abou-Alfa GK. Treating advanced hepatocellular carcinoma: How to get out of first gear. Cancer. 2014;120(20):3122-30.</w:t>
      </w:r>
    </w:p>
    <w:p w14:paraId="49157EA2" w14:textId="77777777" w:rsidR="000E7734" w:rsidRPr="000E7734" w:rsidRDefault="000E7734" w:rsidP="000E7734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E7734">
        <w:rPr>
          <w:rFonts w:ascii="Times New Roman" w:hAnsi="Times New Roman" w:cs="Times New Roman"/>
          <w:sz w:val="24"/>
          <w:szCs w:val="24"/>
        </w:rPr>
        <w:t>19.</w:t>
      </w:r>
      <w:r w:rsidRPr="000E7734">
        <w:rPr>
          <w:rFonts w:ascii="Times New Roman" w:hAnsi="Times New Roman" w:cs="Times New Roman"/>
          <w:sz w:val="24"/>
          <w:szCs w:val="24"/>
        </w:rPr>
        <w:tab/>
        <w:t>Huitzil-Melendez F, Saltz L, Song J, Capanu M, Jacobs G, Humphrey J, editors. Retrospective analysis of outcome in hepatocellular carcinoma (HCC) patients (pts) with hepatitis C (C+) versus B (B+) treated with sorafenib (S). Gastrointestinal Cancers Symposium; 2007.</w:t>
      </w:r>
    </w:p>
    <w:p w14:paraId="15C0D9B5" w14:textId="77777777" w:rsidR="000E7734" w:rsidRPr="000E7734" w:rsidRDefault="000E7734" w:rsidP="000E7734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E7734">
        <w:rPr>
          <w:rFonts w:ascii="Times New Roman" w:hAnsi="Times New Roman" w:cs="Times New Roman"/>
          <w:sz w:val="24"/>
          <w:szCs w:val="24"/>
        </w:rPr>
        <w:lastRenderedPageBreak/>
        <w:t>20.</w:t>
      </w:r>
      <w:r w:rsidRPr="000E7734">
        <w:rPr>
          <w:rFonts w:ascii="Times New Roman" w:hAnsi="Times New Roman" w:cs="Times New Roman"/>
          <w:sz w:val="24"/>
          <w:szCs w:val="24"/>
        </w:rPr>
        <w:tab/>
        <w:t>Shao YY, Shau WY, Chan SY, Lu LC, Hsu CH, Cheng AL. Treatment efficacy differences of sorafenib for advanced hepatocellular carcinoma: a meta-analysis of randomized clinical trials. Oncology. 2015;88(6):345-52.</w:t>
      </w:r>
    </w:p>
    <w:p w14:paraId="3CF4B750" w14:textId="77777777" w:rsidR="000E7734" w:rsidRPr="000E7734" w:rsidRDefault="000E7734" w:rsidP="000E7734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E7734">
        <w:rPr>
          <w:rFonts w:ascii="Times New Roman" w:hAnsi="Times New Roman" w:cs="Times New Roman"/>
          <w:sz w:val="24"/>
          <w:szCs w:val="24"/>
        </w:rPr>
        <w:t>21.</w:t>
      </w:r>
      <w:r w:rsidRPr="000E7734">
        <w:rPr>
          <w:rFonts w:ascii="Times New Roman" w:hAnsi="Times New Roman" w:cs="Times New Roman"/>
          <w:sz w:val="24"/>
          <w:szCs w:val="24"/>
        </w:rPr>
        <w:tab/>
        <w:t>Royston P, Altman DG. External validation of a Cox prognostic model: principles and methods. BMC Med Res Methodol. 2013;13:33.</w:t>
      </w:r>
    </w:p>
    <w:p w14:paraId="61710227" w14:textId="77777777" w:rsidR="000E7734" w:rsidRPr="000E7734" w:rsidRDefault="000E7734" w:rsidP="000E7734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E7734">
        <w:rPr>
          <w:rFonts w:ascii="Times New Roman" w:hAnsi="Times New Roman" w:cs="Times New Roman"/>
          <w:sz w:val="24"/>
          <w:szCs w:val="24"/>
        </w:rPr>
        <w:t>22.</w:t>
      </w:r>
      <w:r w:rsidRPr="000E7734">
        <w:rPr>
          <w:rFonts w:ascii="Times New Roman" w:hAnsi="Times New Roman" w:cs="Times New Roman"/>
          <w:sz w:val="24"/>
          <w:szCs w:val="24"/>
        </w:rPr>
        <w:tab/>
        <w:t>Royston P, Parmar MK. Flexible parametric proportional-hazards and proportional-odds models for censored survival data, with application to prognostic modelling and estimation of treatment effects. Stat Med. 2002;21(15):2175-97.</w:t>
      </w:r>
    </w:p>
    <w:p w14:paraId="3253C2F0" w14:textId="77777777" w:rsidR="000E7734" w:rsidRPr="000E7734" w:rsidRDefault="000E7734" w:rsidP="000E7734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E7734">
        <w:rPr>
          <w:rFonts w:ascii="Times New Roman" w:hAnsi="Times New Roman" w:cs="Times New Roman"/>
          <w:sz w:val="24"/>
          <w:szCs w:val="24"/>
        </w:rPr>
        <w:t>23.</w:t>
      </w:r>
      <w:r w:rsidRPr="000E7734">
        <w:rPr>
          <w:rFonts w:ascii="Times New Roman" w:hAnsi="Times New Roman" w:cs="Times New Roman"/>
          <w:sz w:val="24"/>
          <w:szCs w:val="24"/>
        </w:rPr>
        <w:tab/>
        <w:t>Newson RB. Comparing the predictive powers of survival models using Harrell's C or Somers' D. Stata Journal. 2010;10(3):339.</w:t>
      </w:r>
    </w:p>
    <w:p w14:paraId="51A22AAA" w14:textId="77777777" w:rsidR="000E7734" w:rsidRPr="000E7734" w:rsidRDefault="000E7734" w:rsidP="000E7734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E7734">
        <w:rPr>
          <w:rFonts w:ascii="Times New Roman" w:hAnsi="Times New Roman" w:cs="Times New Roman"/>
          <w:sz w:val="24"/>
          <w:szCs w:val="24"/>
        </w:rPr>
        <w:t>24.</w:t>
      </w:r>
      <w:r w:rsidRPr="000E7734">
        <w:rPr>
          <w:rFonts w:ascii="Times New Roman" w:hAnsi="Times New Roman" w:cs="Times New Roman"/>
          <w:sz w:val="24"/>
          <w:szCs w:val="24"/>
        </w:rPr>
        <w:tab/>
        <w:t>Royston P, Sauerbrei W. A new measure of prognostic separation in survival data. Stat Med. 2004;23(5):723-48.</w:t>
      </w:r>
    </w:p>
    <w:p w14:paraId="0853E20A" w14:textId="77777777" w:rsidR="000E7734" w:rsidRPr="000E7734" w:rsidRDefault="000E7734" w:rsidP="000E7734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E7734">
        <w:rPr>
          <w:rFonts w:ascii="Times New Roman" w:hAnsi="Times New Roman" w:cs="Times New Roman"/>
          <w:sz w:val="24"/>
          <w:szCs w:val="24"/>
        </w:rPr>
        <w:t>25.</w:t>
      </w:r>
      <w:r w:rsidRPr="000E7734">
        <w:rPr>
          <w:rFonts w:ascii="Times New Roman" w:hAnsi="Times New Roman" w:cs="Times New Roman"/>
          <w:sz w:val="24"/>
          <w:szCs w:val="24"/>
        </w:rPr>
        <w:tab/>
        <w:t>Raghunathan TE, Lepkowski JM, Van Hoewyk J, Solenberger P. A multivariate technique for multiply imputing missing values using a sequence of regression models. Survey methodology. 2001;27(1):85-96.</w:t>
      </w:r>
    </w:p>
    <w:p w14:paraId="235EFBDE" w14:textId="77777777" w:rsidR="000E7734" w:rsidRPr="000E7734" w:rsidRDefault="000E7734" w:rsidP="000E7734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E7734">
        <w:rPr>
          <w:rFonts w:ascii="Times New Roman" w:hAnsi="Times New Roman" w:cs="Times New Roman"/>
          <w:sz w:val="24"/>
          <w:szCs w:val="24"/>
        </w:rPr>
        <w:t>26.</w:t>
      </w:r>
      <w:r w:rsidRPr="000E7734">
        <w:rPr>
          <w:rFonts w:ascii="Times New Roman" w:hAnsi="Times New Roman" w:cs="Times New Roman"/>
          <w:sz w:val="24"/>
          <w:szCs w:val="24"/>
        </w:rPr>
        <w:tab/>
        <w:t>Van Buuren S, Boshuizen HC, Knook DL. Multiple imputation of missing blood pressure covariates in survival analysis. Statistics in medicine. 1999;18(6):681-94.</w:t>
      </w:r>
    </w:p>
    <w:p w14:paraId="04D30DA8" w14:textId="77777777" w:rsidR="000E7734" w:rsidRPr="000E7734" w:rsidRDefault="000E7734" w:rsidP="000E7734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E7734">
        <w:rPr>
          <w:rFonts w:ascii="Times New Roman" w:hAnsi="Times New Roman" w:cs="Times New Roman"/>
          <w:sz w:val="24"/>
          <w:szCs w:val="24"/>
        </w:rPr>
        <w:t>27.</w:t>
      </w:r>
      <w:r w:rsidRPr="000E7734">
        <w:rPr>
          <w:rFonts w:ascii="Times New Roman" w:hAnsi="Times New Roman" w:cs="Times New Roman"/>
          <w:sz w:val="24"/>
          <w:szCs w:val="24"/>
        </w:rPr>
        <w:tab/>
        <w:t>Van Buuren S. Multiple imputation of discrete and continuous data by fully conditional specification. Statistical methods in medical research. 2007;16(3):219-42.</w:t>
      </w:r>
    </w:p>
    <w:p w14:paraId="347B37E0" w14:textId="77777777" w:rsidR="000E7734" w:rsidRPr="000E7734" w:rsidRDefault="000E7734" w:rsidP="000E7734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E7734">
        <w:rPr>
          <w:rFonts w:ascii="Times New Roman" w:hAnsi="Times New Roman" w:cs="Times New Roman"/>
          <w:sz w:val="24"/>
          <w:szCs w:val="24"/>
        </w:rPr>
        <w:t>28.</w:t>
      </w:r>
      <w:r w:rsidRPr="000E7734">
        <w:rPr>
          <w:rFonts w:ascii="Times New Roman" w:hAnsi="Times New Roman" w:cs="Times New Roman"/>
          <w:sz w:val="24"/>
          <w:szCs w:val="24"/>
        </w:rPr>
        <w:tab/>
        <w:t>Sanoff HK, Chang Y, Lund JL, O'Neil BH, Dusetzina SB. Sorafenib Effectiveness in Advanced Hepatocellular Carcinoma. Oncologist. 2016;21(9):1113-20.</w:t>
      </w:r>
    </w:p>
    <w:p w14:paraId="3D51ADC6" w14:textId="77777777" w:rsidR="000E7734" w:rsidRPr="000E7734" w:rsidRDefault="000E7734" w:rsidP="000E7734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E7734">
        <w:rPr>
          <w:rFonts w:ascii="Times New Roman" w:hAnsi="Times New Roman" w:cs="Times New Roman"/>
          <w:sz w:val="24"/>
          <w:szCs w:val="24"/>
        </w:rPr>
        <w:t>29.</w:t>
      </w:r>
      <w:r w:rsidRPr="000E7734">
        <w:rPr>
          <w:rFonts w:ascii="Times New Roman" w:hAnsi="Times New Roman" w:cs="Times New Roman"/>
          <w:sz w:val="24"/>
          <w:szCs w:val="24"/>
        </w:rPr>
        <w:tab/>
        <w:t>Marisi G, Cucchetti A, Ulivi P, Canale M, Cabibbo G, Solaini L, et al. Ten years of sorafenib in hepatocellular carcinoma: Are there any predictive and/or prognostic markers? World J Gastroenterol. 2018;24(36):4152-63.</w:t>
      </w:r>
    </w:p>
    <w:p w14:paraId="50428592" w14:textId="77777777" w:rsidR="000E7734" w:rsidRPr="000E7734" w:rsidRDefault="000E7734" w:rsidP="000E7734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E7734">
        <w:rPr>
          <w:rFonts w:ascii="Times New Roman" w:hAnsi="Times New Roman" w:cs="Times New Roman"/>
          <w:sz w:val="24"/>
          <w:szCs w:val="24"/>
        </w:rPr>
        <w:t>30.</w:t>
      </w:r>
      <w:r w:rsidRPr="000E7734">
        <w:rPr>
          <w:rFonts w:ascii="Times New Roman" w:hAnsi="Times New Roman" w:cs="Times New Roman"/>
          <w:sz w:val="24"/>
          <w:szCs w:val="24"/>
        </w:rPr>
        <w:tab/>
        <w:t>Caldwell SH, Oelsner DH, Iezzoni JC, Hespenheide EE, Battle EH, Driscoll CJ. Cryptogenic cirrhosis: clinical characterization and risk factors for underlying disease. Hepatology. 1999;29(3):664-9.</w:t>
      </w:r>
    </w:p>
    <w:p w14:paraId="1158B146" w14:textId="77777777" w:rsidR="000E7734" w:rsidRPr="000E7734" w:rsidRDefault="000E7734" w:rsidP="000E7734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E7734">
        <w:rPr>
          <w:rFonts w:ascii="Times New Roman" w:hAnsi="Times New Roman" w:cs="Times New Roman"/>
          <w:sz w:val="24"/>
          <w:szCs w:val="24"/>
        </w:rPr>
        <w:lastRenderedPageBreak/>
        <w:t>31.</w:t>
      </w:r>
      <w:r w:rsidRPr="000E7734">
        <w:rPr>
          <w:rFonts w:ascii="Times New Roman" w:hAnsi="Times New Roman" w:cs="Times New Roman"/>
          <w:sz w:val="24"/>
          <w:szCs w:val="24"/>
        </w:rPr>
        <w:tab/>
        <w:t>Poonawala A, Nair SP, Thuluvath PJ. Prevalence of obesity and diabetes in patients with cryptogenic cirrhosis: a case-control study. Hepatology. 2000;32(4 Pt 1):689-92.</w:t>
      </w:r>
    </w:p>
    <w:p w14:paraId="4F267CD7" w14:textId="77777777" w:rsidR="000E7734" w:rsidRPr="000E7734" w:rsidRDefault="000E7734" w:rsidP="000E7734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E7734">
        <w:rPr>
          <w:rFonts w:ascii="Times New Roman" w:hAnsi="Times New Roman" w:cs="Times New Roman"/>
          <w:sz w:val="24"/>
          <w:szCs w:val="24"/>
        </w:rPr>
        <w:t>32.</w:t>
      </w:r>
      <w:r w:rsidRPr="000E7734">
        <w:rPr>
          <w:rFonts w:ascii="Times New Roman" w:hAnsi="Times New Roman" w:cs="Times New Roman"/>
          <w:sz w:val="24"/>
          <w:szCs w:val="24"/>
        </w:rPr>
        <w:tab/>
        <w:t>Berhane S, Fox R, Chan S, Yau T, Johnson P. A statistical model for survival risk prediction in patients with advanced hepatocellular carcinoma undergoing sorafenib treatment. Journal of Hepatology. 2018;68:S197-S8.</w:t>
      </w:r>
    </w:p>
    <w:p w14:paraId="11EE7E95" w14:textId="0B8D84A6" w:rsidR="001132DF" w:rsidRPr="000E7734" w:rsidRDefault="00A23DEC" w:rsidP="000E7734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0E7734">
        <w:rPr>
          <w:rFonts w:ascii="Times New Roman" w:hAnsi="Times New Roman" w:cs="Times New Roman"/>
          <w:sz w:val="24"/>
          <w:szCs w:val="24"/>
        </w:rPr>
        <w:fldChar w:fldCharType="end"/>
      </w:r>
      <w:r w:rsidR="001132DF" w:rsidRPr="000E7734">
        <w:rPr>
          <w:rFonts w:ascii="Times New Roman" w:hAnsi="Times New Roman" w:cs="Times New Roman"/>
          <w:sz w:val="24"/>
          <w:szCs w:val="24"/>
        </w:rPr>
        <w:br w:type="page"/>
      </w:r>
    </w:p>
    <w:p w14:paraId="59F89471" w14:textId="278158B1" w:rsidR="00615724" w:rsidRDefault="00615724" w:rsidP="00AC257B">
      <w:pPr>
        <w:rPr>
          <w:rFonts w:ascii="Times New Roman" w:hAnsi="Times New Roman" w:cs="Times New Roman"/>
          <w:sz w:val="24"/>
          <w:szCs w:val="24"/>
        </w:rPr>
      </w:pPr>
      <w:bookmarkStart w:id="0" w:name="_Hlk508270934"/>
    </w:p>
    <w:bookmarkEnd w:id="0"/>
    <w:p w14:paraId="6BA1ACE6" w14:textId="77777777" w:rsidR="002A5F06" w:rsidRDefault="002A5F06" w:rsidP="002A5F06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AF7DB7">
        <w:rPr>
          <w:rFonts w:ascii="Times New Roman" w:hAnsi="Times New Roman" w:cs="Times New Roman"/>
          <w:b/>
          <w:sz w:val="24"/>
          <w:szCs w:val="24"/>
        </w:rPr>
        <w:t>FIGURE LEGENDS</w:t>
      </w:r>
    </w:p>
    <w:p w14:paraId="3472EDD7" w14:textId="77777777" w:rsidR="002A5F06" w:rsidRPr="00AF7DB7" w:rsidRDefault="002A5F06" w:rsidP="002A5F06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381B155E" w14:textId="77777777" w:rsidR="002A5F06" w:rsidRPr="00AF7DB7" w:rsidRDefault="002A5F06" w:rsidP="002A5F0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igure 1A-B.</w:t>
      </w:r>
      <w:r w:rsidRPr="00AF7DB7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F45548">
        <w:rPr>
          <w:rFonts w:ascii="Times New Roman" w:hAnsi="Times New Roman" w:cs="Times New Roman"/>
          <w:b/>
          <w:sz w:val="24"/>
          <w:szCs w:val="24"/>
        </w:rPr>
        <w:t>Survival according to the risk categories</w:t>
      </w:r>
      <w:r>
        <w:rPr>
          <w:rFonts w:ascii="Times New Roman" w:hAnsi="Times New Roman" w:cs="Times New Roman"/>
          <w:b/>
          <w:sz w:val="24"/>
          <w:szCs w:val="24"/>
        </w:rPr>
        <w:t xml:space="preserve"> as defined by the sorafenib model</w:t>
      </w:r>
      <w:r w:rsidRPr="00F45548">
        <w:rPr>
          <w:rFonts w:ascii="Times New Roman" w:hAnsi="Times New Roman" w:cs="Times New Roman"/>
          <w:b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Kaplan-Meier survival curves and the corresponding risk table for</w:t>
      </w:r>
      <w:r>
        <w:rPr>
          <w:rFonts w:ascii="Times New Roman" w:hAnsi="Times New Roman" w:cs="Times New Roman"/>
          <w:sz w:val="24"/>
          <w:szCs w:val="24"/>
        </w:rPr>
        <w:t xml:space="preserve"> (A) training and (B</w:t>
      </w:r>
      <w:r w:rsidRPr="00AF7DB7">
        <w:rPr>
          <w:rFonts w:ascii="Times New Roman" w:hAnsi="Times New Roman" w:cs="Times New Roman"/>
          <w:sz w:val="24"/>
          <w:szCs w:val="24"/>
        </w:rPr>
        <w:t xml:space="preserve">) </w:t>
      </w:r>
      <w:r>
        <w:rPr>
          <w:rFonts w:ascii="Times New Roman" w:hAnsi="Times New Roman" w:cs="Times New Roman"/>
          <w:sz w:val="24"/>
          <w:szCs w:val="24"/>
        </w:rPr>
        <w:t>validation set.</w:t>
      </w:r>
    </w:p>
    <w:p w14:paraId="020F7CD6" w14:textId="77777777" w:rsidR="002A5F06" w:rsidRDefault="002A5F06" w:rsidP="002A5F06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734CE5F" w14:textId="77777777" w:rsidR="002A5F06" w:rsidRPr="00AF7DB7" w:rsidRDefault="002A5F06" w:rsidP="002A5F0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igure 2A-B.</w:t>
      </w:r>
      <w:r w:rsidRPr="00AF7DB7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6C271E">
        <w:rPr>
          <w:rFonts w:ascii="Times New Roman" w:hAnsi="Times New Roman" w:cs="Times New Roman"/>
          <w:b/>
          <w:sz w:val="24"/>
          <w:szCs w:val="24"/>
        </w:rPr>
        <w:t>Calibration plots</w:t>
      </w:r>
      <w:r>
        <w:rPr>
          <w:rFonts w:ascii="Times New Roman" w:hAnsi="Times New Roman" w:cs="Times New Roman"/>
          <w:b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Comparing </w:t>
      </w:r>
      <w:r w:rsidRPr="00AF7DB7">
        <w:rPr>
          <w:rFonts w:ascii="Times New Roman" w:hAnsi="Times New Roman" w:cs="Times New Roman"/>
          <w:sz w:val="24"/>
          <w:szCs w:val="24"/>
        </w:rPr>
        <w:t>observed KM curves (solid line) and model-predicted mean sur</w:t>
      </w:r>
      <w:r>
        <w:rPr>
          <w:rFonts w:ascii="Times New Roman" w:hAnsi="Times New Roman" w:cs="Times New Roman"/>
          <w:sz w:val="24"/>
          <w:szCs w:val="24"/>
        </w:rPr>
        <w:t>vival curve (dashed line) for each risk category in the (A) training and (B</w:t>
      </w:r>
      <w:r w:rsidRPr="00AF7DB7">
        <w:rPr>
          <w:rFonts w:ascii="Times New Roman" w:hAnsi="Times New Roman" w:cs="Times New Roman"/>
          <w:sz w:val="24"/>
          <w:szCs w:val="24"/>
        </w:rPr>
        <w:t xml:space="preserve">) </w:t>
      </w:r>
      <w:r>
        <w:rPr>
          <w:rFonts w:ascii="Times New Roman" w:hAnsi="Times New Roman" w:cs="Times New Roman"/>
          <w:sz w:val="24"/>
          <w:szCs w:val="24"/>
        </w:rPr>
        <w:t>validation set.</w:t>
      </w:r>
    </w:p>
    <w:p w14:paraId="2FDDE7EF" w14:textId="77777777" w:rsidR="002A5F06" w:rsidRDefault="002A5F06" w:rsidP="002A5F0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F1788FF" w14:textId="77777777" w:rsidR="002A5F06" w:rsidRPr="00AF7DB7" w:rsidRDefault="002A5F06" w:rsidP="002A5F0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igure 3A-B.</w:t>
      </w:r>
      <w:r w:rsidRPr="00AF7DB7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 xml:space="preserve">Survival and calibration plots for all patients combined. </w:t>
      </w:r>
      <w:r w:rsidRPr="00477284">
        <w:rPr>
          <w:rFonts w:ascii="Times New Roman" w:hAnsi="Times New Roman" w:cs="Times New Roman"/>
          <w:sz w:val="24"/>
          <w:szCs w:val="24"/>
        </w:rPr>
        <w:t xml:space="preserve">(A) 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Kaplan-Meier survival curves according to the risk categories as defined by the sorafenib</w:t>
      </w:r>
      <w:r>
        <w:rPr>
          <w:rFonts w:ascii="Times New Roman" w:hAnsi="Times New Roman" w:cs="Times New Roman"/>
          <w:sz w:val="24"/>
          <w:szCs w:val="24"/>
        </w:rPr>
        <w:t xml:space="preserve"> model and (B) calibration p</w:t>
      </w:r>
      <w:r w:rsidRPr="00AF7DB7">
        <w:rPr>
          <w:rFonts w:ascii="Times New Roman" w:hAnsi="Times New Roman" w:cs="Times New Roman"/>
          <w:sz w:val="24"/>
          <w:szCs w:val="24"/>
        </w:rPr>
        <w:t xml:space="preserve">lots of observed KM curves (solid line) and model-predicted mean </w:t>
      </w:r>
      <w:r>
        <w:rPr>
          <w:rFonts w:ascii="Times New Roman" w:hAnsi="Times New Roman" w:cs="Times New Roman"/>
          <w:sz w:val="24"/>
          <w:szCs w:val="24"/>
        </w:rPr>
        <w:t>survival curve (dashed line). Risk tables for both graphs shown below each figure.</w:t>
      </w:r>
    </w:p>
    <w:p w14:paraId="719563A9" w14:textId="2BB9DBD9" w:rsidR="00845C67" w:rsidRDefault="00845C67" w:rsidP="006106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433D0E7" w14:textId="04033762" w:rsidR="002A5F06" w:rsidRDefault="002A5F06" w:rsidP="006106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F4FA0E6" w14:textId="046F9912" w:rsidR="006106E3" w:rsidRPr="006106E3" w:rsidRDefault="006106E3" w:rsidP="006106E3">
      <w:pPr>
        <w:spacing w:after="0" w:line="480" w:lineRule="auto"/>
        <w:jc w:val="both"/>
        <w:rPr>
          <w:rFonts w:ascii="Times New Roman" w:hAnsi="Times New Roman" w:cs="Times New Roman"/>
        </w:rPr>
      </w:pPr>
    </w:p>
    <w:p w14:paraId="0D75D6A9" w14:textId="20FC781A" w:rsidR="006106E3" w:rsidRDefault="006106E3" w:rsidP="00C521ED">
      <w:pPr>
        <w:spacing w:after="0" w:line="360" w:lineRule="auto"/>
        <w:jc w:val="both"/>
        <w:rPr>
          <w:rFonts w:ascii="Times New Roman" w:hAnsi="Times New Roman" w:cs="Times New Roman"/>
          <w:i/>
        </w:rPr>
      </w:pPr>
      <w:bookmarkStart w:id="1" w:name="_GoBack"/>
      <w:bookmarkEnd w:id="1"/>
    </w:p>
    <w:sectPr w:rsidR="006106E3" w:rsidSect="00203237">
      <w:footerReference w:type="default" r:id="rId10"/>
      <w:pgSz w:w="11906" w:h="16838"/>
      <w:pgMar w:top="851" w:right="851" w:bottom="851" w:left="851" w:header="709" w:footer="709" w:gutter="0"/>
      <w:lnNumType w:countBy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4A1230D" w14:textId="77777777" w:rsidR="00924333" w:rsidRDefault="00924333" w:rsidP="006B26E4">
      <w:pPr>
        <w:spacing w:after="0" w:line="240" w:lineRule="auto"/>
      </w:pPr>
      <w:r>
        <w:separator/>
      </w:r>
    </w:p>
  </w:endnote>
  <w:endnote w:type="continuationSeparator" w:id="0">
    <w:p w14:paraId="533815C2" w14:textId="77777777" w:rsidR="00924333" w:rsidRDefault="00924333" w:rsidP="006B26E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52009435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314A6E8" w14:textId="326A56DC" w:rsidR="00081635" w:rsidRDefault="00081635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E0677">
          <w:rPr>
            <w:noProof/>
          </w:rPr>
          <w:t>11</w:t>
        </w:r>
        <w:r>
          <w:rPr>
            <w:noProof/>
          </w:rPr>
          <w:fldChar w:fldCharType="end"/>
        </w:r>
      </w:p>
    </w:sdtContent>
  </w:sdt>
  <w:p w14:paraId="0A53EE12" w14:textId="77777777" w:rsidR="00081635" w:rsidRDefault="0008163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17279F3" w14:textId="77777777" w:rsidR="00924333" w:rsidRDefault="00924333" w:rsidP="006B26E4">
      <w:pPr>
        <w:spacing w:after="0" w:line="240" w:lineRule="auto"/>
      </w:pPr>
      <w:r>
        <w:separator/>
      </w:r>
    </w:p>
  </w:footnote>
  <w:footnote w:type="continuationSeparator" w:id="0">
    <w:p w14:paraId="66458819" w14:textId="77777777" w:rsidR="00924333" w:rsidRDefault="00924333" w:rsidP="006B26E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0C0128"/>
    <w:multiLevelType w:val="hybridMultilevel"/>
    <w:tmpl w:val="2D9AF99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0376DC3"/>
    <w:multiLevelType w:val="multilevel"/>
    <w:tmpl w:val="494E9E38"/>
    <w:lvl w:ilvl="0">
      <w:start w:val="1"/>
      <w:numFmt w:val="decimal"/>
      <w:lvlText w:val="%1."/>
      <w:lvlJc w:val="left"/>
      <w:pPr>
        <w:ind w:left="720" w:hanging="360"/>
      </w:pPr>
      <w:rPr>
        <w:b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" w15:restartNumberingAfterBreak="0">
    <w:nsid w:val="030D3C00"/>
    <w:multiLevelType w:val="hybridMultilevel"/>
    <w:tmpl w:val="53B24578"/>
    <w:lvl w:ilvl="0" w:tplc="7B5E38E6">
      <w:start w:val="1"/>
      <w:numFmt w:val="decimal"/>
      <w:lvlText w:val="%1."/>
      <w:lvlJc w:val="left"/>
      <w:pPr>
        <w:ind w:left="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720" w:hanging="360"/>
      </w:pPr>
    </w:lvl>
    <w:lvl w:ilvl="2" w:tplc="0809001B" w:tentative="1">
      <w:start w:val="1"/>
      <w:numFmt w:val="lowerRoman"/>
      <w:lvlText w:val="%3."/>
      <w:lvlJc w:val="right"/>
      <w:pPr>
        <w:ind w:left="1440" w:hanging="180"/>
      </w:pPr>
    </w:lvl>
    <w:lvl w:ilvl="3" w:tplc="0809000F" w:tentative="1">
      <w:start w:val="1"/>
      <w:numFmt w:val="decimal"/>
      <w:lvlText w:val="%4."/>
      <w:lvlJc w:val="left"/>
      <w:pPr>
        <w:ind w:left="2160" w:hanging="360"/>
      </w:pPr>
    </w:lvl>
    <w:lvl w:ilvl="4" w:tplc="08090019" w:tentative="1">
      <w:start w:val="1"/>
      <w:numFmt w:val="lowerLetter"/>
      <w:lvlText w:val="%5."/>
      <w:lvlJc w:val="left"/>
      <w:pPr>
        <w:ind w:left="2880" w:hanging="360"/>
      </w:pPr>
    </w:lvl>
    <w:lvl w:ilvl="5" w:tplc="0809001B" w:tentative="1">
      <w:start w:val="1"/>
      <w:numFmt w:val="lowerRoman"/>
      <w:lvlText w:val="%6."/>
      <w:lvlJc w:val="right"/>
      <w:pPr>
        <w:ind w:left="3600" w:hanging="180"/>
      </w:pPr>
    </w:lvl>
    <w:lvl w:ilvl="6" w:tplc="0809000F" w:tentative="1">
      <w:start w:val="1"/>
      <w:numFmt w:val="decimal"/>
      <w:lvlText w:val="%7."/>
      <w:lvlJc w:val="left"/>
      <w:pPr>
        <w:ind w:left="4320" w:hanging="360"/>
      </w:pPr>
    </w:lvl>
    <w:lvl w:ilvl="7" w:tplc="08090019" w:tentative="1">
      <w:start w:val="1"/>
      <w:numFmt w:val="lowerLetter"/>
      <w:lvlText w:val="%8."/>
      <w:lvlJc w:val="left"/>
      <w:pPr>
        <w:ind w:left="5040" w:hanging="360"/>
      </w:pPr>
    </w:lvl>
    <w:lvl w:ilvl="8" w:tplc="0809001B" w:tentative="1">
      <w:start w:val="1"/>
      <w:numFmt w:val="lowerRoman"/>
      <w:lvlText w:val="%9."/>
      <w:lvlJc w:val="right"/>
      <w:pPr>
        <w:ind w:left="5760" w:hanging="180"/>
      </w:pPr>
    </w:lvl>
  </w:abstractNum>
  <w:abstractNum w:abstractNumId="3" w15:restartNumberingAfterBreak="0">
    <w:nsid w:val="119521BD"/>
    <w:multiLevelType w:val="multilevel"/>
    <w:tmpl w:val="ACB8BD52"/>
    <w:lvl w:ilvl="0">
      <w:start w:val="1"/>
      <w:numFmt w:val="decimal"/>
      <w:lvlText w:val="%1."/>
      <w:lvlJc w:val="left"/>
      <w:pPr>
        <w:ind w:left="720" w:hanging="360"/>
      </w:pPr>
      <w:rPr>
        <w:rFonts w:ascii="Arial" w:eastAsiaTheme="minorEastAsia" w:hAnsi="Arial" w:cs="Arial"/>
        <w:b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4" w15:restartNumberingAfterBreak="0">
    <w:nsid w:val="1B3731C1"/>
    <w:multiLevelType w:val="multilevel"/>
    <w:tmpl w:val="AE3E0976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2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5" w15:restartNumberingAfterBreak="0">
    <w:nsid w:val="204B0C8A"/>
    <w:multiLevelType w:val="multilevel"/>
    <w:tmpl w:val="494E9E38"/>
    <w:lvl w:ilvl="0">
      <w:start w:val="1"/>
      <w:numFmt w:val="decimal"/>
      <w:lvlText w:val="%1."/>
      <w:lvlJc w:val="left"/>
      <w:pPr>
        <w:ind w:left="360" w:hanging="360"/>
      </w:pPr>
      <w:rPr>
        <w:b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20F51B57"/>
    <w:multiLevelType w:val="multilevel"/>
    <w:tmpl w:val="620010E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104" w:hanging="384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440"/>
      </w:pPr>
      <w:rPr>
        <w:rFonts w:hint="default"/>
      </w:rPr>
    </w:lvl>
  </w:abstractNum>
  <w:abstractNum w:abstractNumId="7" w15:restartNumberingAfterBreak="0">
    <w:nsid w:val="26890E5C"/>
    <w:multiLevelType w:val="hybridMultilevel"/>
    <w:tmpl w:val="E87C732E"/>
    <w:lvl w:ilvl="0" w:tplc="8A0C967E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9345925"/>
    <w:multiLevelType w:val="hybridMultilevel"/>
    <w:tmpl w:val="0C7E9EA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44723B0"/>
    <w:multiLevelType w:val="multilevel"/>
    <w:tmpl w:val="E8245444"/>
    <w:lvl w:ilvl="0">
      <w:start w:val="1"/>
      <w:numFmt w:val="decimal"/>
      <w:lvlText w:val="%1."/>
      <w:lvlJc w:val="left"/>
      <w:pPr>
        <w:ind w:left="720" w:hanging="360"/>
      </w:pPr>
      <w:rPr>
        <w:rFonts w:asciiTheme="minorHAnsi" w:eastAsiaTheme="minorHAnsi" w:hAnsiTheme="minorHAnsi" w:cs="Arial"/>
        <w:b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0" w15:restartNumberingAfterBreak="0">
    <w:nsid w:val="52F551E7"/>
    <w:multiLevelType w:val="multilevel"/>
    <w:tmpl w:val="620010E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104" w:hanging="384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440"/>
      </w:pPr>
      <w:rPr>
        <w:rFonts w:hint="default"/>
      </w:rPr>
    </w:lvl>
  </w:abstractNum>
  <w:abstractNum w:abstractNumId="11" w15:restartNumberingAfterBreak="0">
    <w:nsid w:val="58CB3F6F"/>
    <w:multiLevelType w:val="multilevel"/>
    <w:tmpl w:val="932CA56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5D9F58F6"/>
    <w:multiLevelType w:val="multilevel"/>
    <w:tmpl w:val="21A41BBC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6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3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6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2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5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2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5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200" w:hanging="1800"/>
      </w:pPr>
      <w:rPr>
        <w:rFonts w:hint="default"/>
      </w:rPr>
    </w:lvl>
  </w:abstractNum>
  <w:abstractNum w:abstractNumId="13" w15:restartNumberingAfterBreak="0">
    <w:nsid w:val="617B6D51"/>
    <w:multiLevelType w:val="multilevel"/>
    <w:tmpl w:val="620010E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104" w:hanging="384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440"/>
      </w:pPr>
      <w:rPr>
        <w:rFonts w:hint="default"/>
      </w:rPr>
    </w:lvl>
  </w:abstractNum>
  <w:abstractNum w:abstractNumId="14" w15:restartNumberingAfterBreak="0">
    <w:nsid w:val="6E797504"/>
    <w:multiLevelType w:val="hybridMultilevel"/>
    <w:tmpl w:val="A926917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7138421A"/>
    <w:multiLevelType w:val="hybridMultilevel"/>
    <w:tmpl w:val="37228614"/>
    <w:lvl w:ilvl="0" w:tplc="08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AF142A4"/>
    <w:multiLevelType w:val="hybridMultilevel"/>
    <w:tmpl w:val="1624D1E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10"/>
  </w:num>
  <w:num w:numId="3">
    <w:abstractNumId w:val="8"/>
  </w:num>
  <w:num w:numId="4">
    <w:abstractNumId w:val="4"/>
  </w:num>
  <w:num w:numId="5">
    <w:abstractNumId w:val="13"/>
  </w:num>
  <w:num w:numId="6">
    <w:abstractNumId w:val="5"/>
  </w:num>
  <w:num w:numId="7">
    <w:abstractNumId w:val="3"/>
  </w:num>
  <w:num w:numId="8">
    <w:abstractNumId w:val="9"/>
  </w:num>
  <w:num w:numId="9">
    <w:abstractNumId w:val="1"/>
  </w:num>
  <w:num w:numId="10">
    <w:abstractNumId w:val="12"/>
  </w:num>
  <w:num w:numId="11">
    <w:abstractNumId w:val="15"/>
  </w:num>
  <w:num w:numId="12">
    <w:abstractNumId w:val="14"/>
  </w:num>
  <w:num w:numId="13">
    <w:abstractNumId w:val="0"/>
  </w:num>
  <w:num w:numId="14">
    <w:abstractNumId w:val="11"/>
  </w:num>
  <w:num w:numId="15">
    <w:abstractNumId w:val="7"/>
  </w:num>
  <w:num w:numId="16">
    <w:abstractNumId w:val="16"/>
  </w:num>
  <w:num w:numId="1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activeWritingStyle w:appName="MSWord" w:lang="en-GB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131078" w:nlCheck="1" w:checkStyle="1"/>
  <w:activeWritingStyle w:appName="MSWord" w:lang="en-US" w:vendorID="64" w:dllVersion="131078" w:nlCheck="1" w:checkStyle="1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vvtarsv75p2rfea25gp2eec2dtwwsrzvdes&quot;&gt;My EndNote Library&lt;record-ids&gt;&lt;item&gt;5&lt;/item&gt;&lt;item&gt;13&lt;/item&gt;&lt;item&gt;16&lt;/item&gt;&lt;item&gt;17&lt;/item&gt;&lt;item&gt;18&lt;/item&gt;&lt;item&gt;19&lt;/item&gt;&lt;/record-ids&gt;&lt;/item&gt;&lt;/Libraries&gt;"/>
  </w:docVars>
  <w:rsids>
    <w:rsidRoot w:val="00576AD9"/>
    <w:rsid w:val="0000001F"/>
    <w:rsid w:val="000003D9"/>
    <w:rsid w:val="00000FDF"/>
    <w:rsid w:val="00001DCE"/>
    <w:rsid w:val="000022C5"/>
    <w:rsid w:val="00002479"/>
    <w:rsid w:val="00002631"/>
    <w:rsid w:val="00002EE8"/>
    <w:rsid w:val="000032C8"/>
    <w:rsid w:val="00005089"/>
    <w:rsid w:val="000062DE"/>
    <w:rsid w:val="00006456"/>
    <w:rsid w:val="00006B6C"/>
    <w:rsid w:val="00011011"/>
    <w:rsid w:val="000119E4"/>
    <w:rsid w:val="00011AAC"/>
    <w:rsid w:val="000123FE"/>
    <w:rsid w:val="00012464"/>
    <w:rsid w:val="00013AA8"/>
    <w:rsid w:val="00013F7C"/>
    <w:rsid w:val="0001437E"/>
    <w:rsid w:val="00014433"/>
    <w:rsid w:val="0001479A"/>
    <w:rsid w:val="00015632"/>
    <w:rsid w:val="00015E41"/>
    <w:rsid w:val="000164B7"/>
    <w:rsid w:val="000166B3"/>
    <w:rsid w:val="00016D94"/>
    <w:rsid w:val="00020012"/>
    <w:rsid w:val="000207DD"/>
    <w:rsid w:val="000213CF"/>
    <w:rsid w:val="000246B8"/>
    <w:rsid w:val="00025ADF"/>
    <w:rsid w:val="00025F72"/>
    <w:rsid w:val="00026349"/>
    <w:rsid w:val="00026612"/>
    <w:rsid w:val="00026F85"/>
    <w:rsid w:val="0003017E"/>
    <w:rsid w:val="00031C35"/>
    <w:rsid w:val="0003207A"/>
    <w:rsid w:val="000322E8"/>
    <w:rsid w:val="000326AA"/>
    <w:rsid w:val="00032FC6"/>
    <w:rsid w:val="00034A7C"/>
    <w:rsid w:val="00034D83"/>
    <w:rsid w:val="00035279"/>
    <w:rsid w:val="00036662"/>
    <w:rsid w:val="00036ECE"/>
    <w:rsid w:val="0003758B"/>
    <w:rsid w:val="000378C8"/>
    <w:rsid w:val="00041B8C"/>
    <w:rsid w:val="00042773"/>
    <w:rsid w:val="00042B0A"/>
    <w:rsid w:val="0004394A"/>
    <w:rsid w:val="00044522"/>
    <w:rsid w:val="00044839"/>
    <w:rsid w:val="0004764A"/>
    <w:rsid w:val="00047E1F"/>
    <w:rsid w:val="00050CC5"/>
    <w:rsid w:val="00050E49"/>
    <w:rsid w:val="000514EB"/>
    <w:rsid w:val="00054585"/>
    <w:rsid w:val="00054E02"/>
    <w:rsid w:val="00055C66"/>
    <w:rsid w:val="00057CD1"/>
    <w:rsid w:val="00060696"/>
    <w:rsid w:val="00060A7F"/>
    <w:rsid w:val="00061739"/>
    <w:rsid w:val="0006427B"/>
    <w:rsid w:val="00064AD0"/>
    <w:rsid w:val="000655B3"/>
    <w:rsid w:val="00065A5D"/>
    <w:rsid w:val="0006758E"/>
    <w:rsid w:val="00067928"/>
    <w:rsid w:val="00067C72"/>
    <w:rsid w:val="0007028B"/>
    <w:rsid w:val="00070632"/>
    <w:rsid w:val="000711B9"/>
    <w:rsid w:val="00071607"/>
    <w:rsid w:val="000724DD"/>
    <w:rsid w:val="0007328C"/>
    <w:rsid w:val="00074615"/>
    <w:rsid w:val="00075A8B"/>
    <w:rsid w:val="00080542"/>
    <w:rsid w:val="0008099A"/>
    <w:rsid w:val="00081635"/>
    <w:rsid w:val="00082CDA"/>
    <w:rsid w:val="0008382B"/>
    <w:rsid w:val="00084213"/>
    <w:rsid w:val="000849ED"/>
    <w:rsid w:val="00084B7E"/>
    <w:rsid w:val="000851A2"/>
    <w:rsid w:val="000855A8"/>
    <w:rsid w:val="00085C71"/>
    <w:rsid w:val="00087DB8"/>
    <w:rsid w:val="00087EE3"/>
    <w:rsid w:val="00091768"/>
    <w:rsid w:val="00091D95"/>
    <w:rsid w:val="000920B3"/>
    <w:rsid w:val="0009730E"/>
    <w:rsid w:val="0009784D"/>
    <w:rsid w:val="000979E8"/>
    <w:rsid w:val="000A03A6"/>
    <w:rsid w:val="000A0594"/>
    <w:rsid w:val="000A2D4C"/>
    <w:rsid w:val="000A3354"/>
    <w:rsid w:val="000A5CF7"/>
    <w:rsid w:val="000A714F"/>
    <w:rsid w:val="000A7DC0"/>
    <w:rsid w:val="000A7EED"/>
    <w:rsid w:val="000B0A14"/>
    <w:rsid w:val="000B2926"/>
    <w:rsid w:val="000B2B43"/>
    <w:rsid w:val="000B3EC9"/>
    <w:rsid w:val="000B444D"/>
    <w:rsid w:val="000B4974"/>
    <w:rsid w:val="000B5690"/>
    <w:rsid w:val="000B6283"/>
    <w:rsid w:val="000B651E"/>
    <w:rsid w:val="000B67ED"/>
    <w:rsid w:val="000B6F58"/>
    <w:rsid w:val="000C0299"/>
    <w:rsid w:val="000C06DA"/>
    <w:rsid w:val="000C0BFE"/>
    <w:rsid w:val="000C131F"/>
    <w:rsid w:val="000C1832"/>
    <w:rsid w:val="000C1967"/>
    <w:rsid w:val="000C376B"/>
    <w:rsid w:val="000C390D"/>
    <w:rsid w:val="000C3F0B"/>
    <w:rsid w:val="000C5D47"/>
    <w:rsid w:val="000C5F32"/>
    <w:rsid w:val="000C66F0"/>
    <w:rsid w:val="000C7084"/>
    <w:rsid w:val="000D01E4"/>
    <w:rsid w:val="000D037C"/>
    <w:rsid w:val="000D23D6"/>
    <w:rsid w:val="000D2678"/>
    <w:rsid w:val="000D31CB"/>
    <w:rsid w:val="000D36A6"/>
    <w:rsid w:val="000D578E"/>
    <w:rsid w:val="000D5DB0"/>
    <w:rsid w:val="000D5F4A"/>
    <w:rsid w:val="000D7686"/>
    <w:rsid w:val="000E0D63"/>
    <w:rsid w:val="000E0F75"/>
    <w:rsid w:val="000E219A"/>
    <w:rsid w:val="000E21ED"/>
    <w:rsid w:val="000E2762"/>
    <w:rsid w:val="000E3CF1"/>
    <w:rsid w:val="000E4959"/>
    <w:rsid w:val="000E4A1E"/>
    <w:rsid w:val="000E73F5"/>
    <w:rsid w:val="000E7734"/>
    <w:rsid w:val="000E7991"/>
    <w:rsid w:val="000F01F4"/>
    <w:rsid w:val="000F07F3"/>
    <w:rsid w:val="000F0A1A"/>
    <w:rsid w:val="000F0C0C"/>
    <w:rsid w:val="000F14C1"/>
    <w:rsid w:val="000F22DD"/>
    <w:rsid w:val="000F2DF1"/>
    <w:rsid w:val="000F4182"/>
    <w:rsid w:val="000F59AD"/>
    <w:rsid w:val="001014F6"/>
    <w:rsid w:val="00101FEC"/>
    <w:rsid w:val="00102931"/>
    <w:rsid w:val="00104537"/>
    <w:rsid w:val="00105C46"/>
    <w:rsid w:val="001063B3"/>
    <w:rsid w:val="0010666F"/>
    <w:rsid w:val="00111267"/>
    <w:rsid w:val="001116DD"/>
    <w:rsid w:val="00111D1D"/>
    <w:rsid w:val="00112295"/>
    <w:rsid w:val="001132DF"/>
    <w:rsid w:val="001137B8"/>
    <w:rsid w:val="001137FC"/>
    <w:rsid w:val="00113C05"/>
    <w:rsid w:val="00114A09"/>
    <w:rsid w:val="00114D08"/>
    <w:rsid w:val="00115A72"/>
    <w:rsid w:val="00122275"/>
    <w:rsid w:val="0012262E"/>
    <w:rsid w:val="00123003"/>
    <w:rsid w:val="001239C5"/>
    <w:rsid w:val="0012401D"/>
    <w:rsid w:val="0012407A"/>
    <w:rsid w:val="00125153"/>
    <w:rsid w:val="001254D6"/>
    <w:rsid w:val="00125E72"/>
    <w:rsid w:val="00127992"/>
    <w:rsid w:val="00127AFE"/>
    <w:rsid w:val="001309BE"/>
    <w:rsid w:val="00130EA0"/>
    <w:rsid w:val="00133256"/>
    <w:rsid w:val="00134C39"/>
    <w:rsid w:val="00134EA3"/>
    <w:rsid w:val="00134EF2"/>
    <w:rsid w:val="00135429"/>
    <w:rsid w:val="00136941"/>
    <w:rsid w:val="00136D45"/>
    <w:rsid w:val="00136EAF"/>
    <w:rsid w:val="00137120"/>
    <w:rsid w:val="00140016"/>
    <w:rsid w:val="001401BE"/>
    <w:rsid w:val="0014071F"/>
    <w:rsid w:val="001409DA"/>
    <w:rsid w:val="00140A25"/>
    <w:rsid w:val="00140CB8"/>
    <w:rsid w:val="0014144A"/>
    <w:rsid w:val="00141D1C"/>
    <w:rsid w:val="001420EC"/>
    <w:rsid w:val="0014214E"/>
    <w:rsid w:val="00143A81"/>
    <w:rsid w:val="00144CCB"/>
    <w:rsid w:val="00144DFF"/>
    <w:rsid w:val="00145807"/>
    <w:rsid w:val="00145CE2"/>
    <w:rsid w:val="00146097"/>
    <w:rsid w:val="001469A7"/>
    <w:rsid w:val="00146AE7"/>
    <w:rsid w:val="00146D01"/>
    <w:rsid w:val="001500A9"/>
    <w:rsid w:val="001507C9"/>
    <w:rsid w:val="00150A78"/>
    <w:rsid w:val="00150F10"/>
    <w:rsid w:val="00151BFB"/>
    <w:rsid w:val="00152EA9"/>
    <w:rsid w:val="00152F49"/>
    <w:rsid w:val="001541DB"/>
    <w:rsid w:val="001543E5"/>
    <w:rsid w:val="00155C02"/>
    <w:rsid w:val="00155CEB"/>
    <w:rsid w:val="0015657C"/>
    <w:rsid w:val="00156B92"/>
    <w:rsid w:val="00156D79"/>
    <w:rsid w:val="0016006D"/>
    <w:rsid w:val="001607B7"/>
    <w:rsid w:val="001613EA"/>
    <w:rsid w:val="00161C1F"/>
    <w:rsid w:val="00163250"/>
    <w:rsid w:val="00163B78"/>
    <w:rsid w:val="001645A6"/>
    <w:rsid w:val="00165229"/>
    <w:rsid w:val="00166283"/>
    <w:rsid w:val="0016713C"/>
    <w:rsid w:val="00167AD1"/>
    <w:rsid w:val="00170B79"/>
    <w:rsid w:val="001711A9"/>
    <w:rsid w:val="001720A7"/>
    <w:rsid w:val="001732B8"/>
    <w:rsid w:val="00174139"/>
    <w:rsid w:val="00174D6C"/>
    <w:rsid w:val="0017538F"/>
    <w:rsid w:val="00175ED8"/>
    <w:rsid w:val="001769AB"/>
    <w:rsid w:val="00177330"/>
    <w:rsid w:val="0017764D"/>
    <w:rsid w:val="001801C2"/>
    <w:rsid w:val="00180350"/>
    <w:rsid w:val="00180431"/>
    <w:rsid w:val="001805E8"/>
    <w:rsid w:val="00180779"/>
    <w:rsid w:val="0018224D"/>
    <w:rsid w:val="00182BC0"/>
    <w:rsid w:val="001830CF"/>
    <w:rsid w:val="001835CA"/>
    <w:rsid w:val="00185C26"/>
    <w:rsid w:val="00186EB0"/>
    <w:rsid w:val="00187826"/>
    <w:rsid w:val="0019032C"/>
    <w:rsid w:val="001906CC"/>
    <w:rsid w:val="00190A8A"/>
    <w:rsid w:val="00193029"/>
    <w:rsid w:val="0019370A"/>
    <w:rsid w:val="001938D0"/>
    <w:rsid w:val="00193FFA"/>
    <w:rsid w:val="0019466D"/>
    <w:rsid w:val="00194D22"/>
    <w:rsid w:val="0019547F"/>
    <w:rsid w:val="00196CE7"/>
    <w:rsid w:val="00197C14"/>
    <w:rsid w:val="001A100A"/>
    <w:rsid w:val="001A135A"/>
    <w:rsid w:val="001A332A"/>
    <w:rsid w:val="001A3388"/>
    <w:rsid w:val="001A40D1"/>
    <w:rsid w:val="001A562B"/>
    <w:rsid w:val="001A585B"/>
    <w:rsid w:val="001A6601"/>
    <w:rsid w:val="001A67DB"/>
    <w:rsid w:val="001A6C95"/>
    <w:rsid w:val="001A702D"/>
    <w:rsid w:val="001A713D"/>
    <w:rsid w:val="001A7247"/>
    <w:rsid w:val="001A78F1"/>
    <w:rsid w:val="001A7C7C"/>
    <w:rsid w:val="001B116F"/>
    <w:rsid w:val="001B1215"/>
    <w:rsid w:val="001B1339"/>
    <w:rsid w:val="001B1FEC"/>
    <w:rsid w:val="001B3E8C"/>
    <w:rsid w:val="001B4548"/>
    <w:rsid w:val="001B5F9C"/>
    <w:rsid w:val="001B6A03"/>
    <w:rsid w:val="001B6C9F"/>
    <w:rsid w:val="001C0F98"/>
    <w:rsid w:val="001C1673"/>
    <w:rsid w:val="001C3900"/>
    <w:rsid w:val="001C3BC1"/>
    <w:rsid w:val="001C4314"/>
    <w:rsid w:val="001C4D0A"/>
    <w:rsid w:val="001C6A35"/>
    <w:rsid w:val="001C6DC6"/>
    <w:rsid w:val="001C6E85"/>
    <w:rsid w:val="001C6FD2"/>
    <w:rsid w:val="001D0198"/>
    <w:rsid w:val="001D02CB"/>
    <w:rsid w:val="001D0371"/>
    <w:rsid w:val="001D2C4A"/>
    <w:rsid w:val="001D36F2"/>
    <w:rsid w:val="001D3A3B"/>
    <w:rsid w:val="001D3ACC"/>
    <w:rsid w:val="001D4381"/>
    <w:rsid w:val="001D5164"/>
    <w:rsid w:val="001D5684"/>
    <w:rsid w:val="001D5F76"/>
    <w:rsid w:val="001D6DA9"/>
    <w:rsid w:val="001D6E86"/>
    <w:rsid w:val="001D6FB7"/>
    <w:rsid w:val="001E0D20"/>
    <w:rsid w:val="001E2765"/>
    <w:rsid w:val="001E2807"/>
    <w:rsid w:val="001E3A00"/>
    <w:rsid w:val="001E3AE5"/>
    <w:rsid w:val="001E3E66"/>
    <w:rsid w:val="001E6F50"/>
    <w:rsid w:val="001E73FB"/>
    <w:rsid w:val="001E7F4B"/>
    <w:rsid w:val="001F06C0"/>
    <w:rsid w:val="001F0DF1"/>
    <w:rsid w:val="001F2767"/>
    <w:rsid w:val="001F288E"/>
    <w:rsid w:val="001F4542"/>
    <w:rsid w:val="001F5CAC"/>
    <w:rsid w:val="001F5F3B"/>
    <w:rsid w:val="001F7930"/>
    <w:rsid w:val="00203237"/>
    <w:rsid w:val="00204A36"/>
    <w:rsid w:val="002056DF"/>
    <w:rsid w:val="00205E80"/>
    <w:rsid w:val="002060FD"/>
    <w:rsid w:val="002066E0"/>
    <w:rsid w:val="00206ABC"/>
    <w:rsid w:val="00207DFF"/>
    <w:rsid w:val="00212100"/>
    <w:rsid w:val="00212741"/>
    <w:rsid w:val="00213183"/>
    <w:rsid w:val="0021348C"/>
    <w:rsid w:val="00214AD0"/>
    <w:rsid w:val="002156FF"/>
    <w:rsid w:val="0021680C"/>
    <w:rsid w:val="002169A5"/>
    <w:rsid w:val="002174D1"/>
    <w:rsid w:val="00217CEE"/>
    <w:rsid w:val="0022142B"/>
    <w:rsid w:val="00221CF4"/>
    <w:rsid w:val="002223FF"/>
    <w:rsid w:val="00223404"/>
    <w:rsid w:val="00223E92"/>
    <w:rsid w:val="00223FFE"/>
    <w:rsid w:val="002240D2"/>
    <w:rsid w:val="0022450D"/>
    <w:rsid w:val="00224826"/>
    <w:rsid w:val="0022529E"/>
    <w:rsid w:val="002253E0"/>
    <w:rsid w:val="0022637C"/>
    <w:rsid w:val="002266BE"/>
    <w:rsid w:val="00226E96"/>
    <w:rsid w:val="00226F42"/>
    <w:rsid w:val="002274EC"/>
    <w:rsid w:val="002276C1"/>
    <w:rsid w:val="00227F09"/>
    <w:rsid w:val="002314C9"/>
    <w:rsid w:val="00232BFA"/>
    <w:rsid w:val="00233037"/>
    <w:rsid w:val="0023374B"/>
    <w:rsid w:val="00233B45"/>
    <w:rsid w:val="0023418A"/>
    <w:rsid w:val="00235907"/>
    <w:rsid w:val="00236972"/>
    <w:rsid w:val="00240CE4"/>
    <w:rsid w:val="00240D18"/>
    <w:rsid w:val="00240E12"/>
    <w:rsid w:val="002411A7"/>
    <w:rsid w:val="00242569"/>
    <w:rsid w:val="00242658"/>
    <w:rsid w:val="002428D9"/>
    <w:rsid w:val="0024299C"/>
    <w:rsid w:val="0024363F"/>
    <w:rsid w:val="00243AE1"/>
    <w:rsid w:val="002464A4"/>
    <w:rsid w:val="002466FA"/>
    <w:rsid w:val="00246C15"/>
    <w:rsid w:val="00247526"/>
    <w:rsid w:val="00247C9B"/>
    <w:rsid w:val="00247D98"/>
    <w:rsid w:val="00247EF1"/>
    <w:rsid w:val="00250ECB"/>
    <w:rsid w:val="0025139B"/>
    <w:rsid w:val="00251C0A"/>
    <w:rsid w:val="00251DF2"/>
    <w:rsid w:val="00252AE5"/>
    <w:rsid w:val="002532C3"/>
    <w:rsid w:val="00254C4B"/>
    <w:rsid w:val="00257B83"/>
    <w:rsid w:val="00257E02"/>
    <w:rsid w:val="00260863"/>
    <w:rsid w:val="00260AFD"/>
    <w:rsid w:val="00262F8A"/>
    <w:rsid w:val="0026370F"/>
    <w:rsid w:val="002645DD"/>
    <w:rsid w:val="002655D8"/>
    <w:rsid w:val="00265A96"/>
    <w:rsid w:val="00265C52"/>
    <w:rsid w:val="00266544"/>
    <w:rsid w:val="00266D7D"/>
    <w:rsid w:val="00266E31"/>
    <w:rsid w:val="00271355"/>
    <w:rsid w:val="00272DA3"/>
    <w:rsid w:val="002745C3"/>
    <w:rsid w:val="0027578B"/>
    <w:rsid w:val="002757C9"/>
    <w:rsid w:val="00275B0A"/>
    <w:rsid w:val="002760F9"/>
    <w:rsid w:val="00277644"/>
    <w:rsid w:val="0027772F"/>
    <w:rsid w:val="0028125C"/>
    <w:rsid w:val="00281410"/>
    <w:rsid w:val="00281B37"/>
    <w:rsid w:val="00281FB6"/>
    <w:rsid w:val="00284734"/>
    <w:rsid w:val="00284DF5"/>
    <w:rsid w:val="00285B60"/>
    <w:rsid w:val="00285E36"/>
    <w:rsid w:val="00286F9D"/>
    <w:rsid w:val="00287267"/>
    <w:rsid w:val="00287993"/>
    <w:rsid w:val="002917D6"/>
    <w:rsid w:val="00291D94"/>
    <w:rsid w:val="002928A6"/>
    <w:rsid w:val="002930D2"/>
    <w:rsid w:val="00293B8D"/>
    <w:rsid w:val="00293EBC"/>
    <w:rsid w:val="0029405C"/>
    <w:rsid w:val="002942D7"/>
    <w:rsid w:val="00295100"/>
    <w:rsid w:val="00296149"/>
    <w:rsid w:val="00296626"/>
    <w:rsid w:val="002A1A09"/>
    <w:rsid w:val="002A2B68"/>
    <w:rsid w:val="002A2C20"/>
    <w:rsid w:val="002A3475"/>
    <w:rsid w:val="002A3E4E"/>
    <w:rsid w:val="002A5258"/>
    <w:rsid w:val="002A5F06"/>
    <w:rsid w:val="002A60EF"/>
    <w:rsid w:val="002A61DD"/>
    <w:rsid w:val="002A68CC"/>
    <w:rsid w:val="002A6EC8"/>
    <w:rsid w:val="002A6EE1"/>
    <w:rsid w:val="002A7A19"/>
    <w:rsid w:val="002B0159"/>
    <w:rsid w:val="002B158B"/>
    <w:rsid w:val="002B2139"/>
    <w:rsid w:val="002B2D0B"/>
    <w:rsid w:val="002B37DB"/>
    <w:rsid w:val="002B6D3E"/>
    <w:rsid w:val="002B6D56"/>
    <w:rsid w:val="002C07BC"/>
    <w:rsid w:val="002C3717"/>
    <w:rsid w:val="002C4619"/>
    <w:rsid w:val="002C507C"/>
    <w:rsid w:val="002C539A"/>
    <w:rsid w:val="002C5958"/>
    <w:rsid w:val="002C5E85"/>
    <w:rsid w:val="002C78FA"/>
    <w:rsid w:val="002C7E7C"/>
    <w:rsid w:val="002D058A"/>
    <w:rsid w:val="002D0955"/>
    <w:rsid w:val="002D1CB4"/>
    <w:rsid w:val="002D1DA9"/>
    <w:rsid w:val="002D2275"/>
    <w:rsid w:val="002D30A9"/>
    <w:rsid w:val="002D3710"/>
    <w:rsid w:val="002D56C4"/>
    <w:rsid w:val="002D574C"/>
    <w:rsid w:val="002E2C91"/>
    <w:rsid w:val="002E5C1D"/>
    <w:rsid w:val="002E6C82"/>
    <w:rsid w:val="002F044A"/>
    <w:rsid w:val="002F0EB9"/>
    <w:rsid w:val="002F5E21"/>
    <w:rsid w:val="002F6CCE"/>
    <w:rsid w:val="002F6F4C"/>
    <w:rsid w:val="002F733E"/>
    <w:rsid w:val="002F74B3"/>
    <w:rsid w:val="002F7554"/>
    <w:rsid w:val="002F78CD"/>
    <w:rsid w:val="002F7C29"/>
    <w:rsid w:val="0030057F"/>
    <w:rsid w:val="00300A3F"/>
    <w:rsid w:val="00300BD3"/>
    <w:rsid w:val="00300E6F"/>
    <w:rsid w:val="00302F05"/>
    <w:rsid w:val="00303F0B"/>
    <w:rsid w:val="00304316"/>
    <w:rsid w:val="00305032"/>
    <w:rsid w:val="00307312"/>
    <w:rsid w:val="00310054"/>
    <w:rsid w:val="00311545"/>
    <w:rsid w:val="00314344"/>
    <w:rsid w:val="00315650"/>
    <w:rsid w:val="0031706E"/>
    <w:rsid w:val="003177AB"/>
    <w:rsid w:val="00322D13"/>
    <w:rsid w:val="00323F2A"/>
    <w:rsid w:val="00325BF5"/>
    <w:rsid w:val="00326387"/>
    <w:rsid w:val="003279C2"/>
    <w:rsid w:val="003312C1"/>
    <w:rsid w:val="00331434"/>
    <w:rsid w:val="003319C4"/>
    <w:rsid w:val="00332261"/>
    <w:rsid w:val="003356B2"/>
    <w:rsid w:val="0033693D"/>
    <w:rsid w:val="00336FB4"/>
    <w:rsid w:val="003373C8"/>
    <w:rsid w:val="00340F3D"/>
    <w:rsid w:val="0034258B"/>
    <w:rsid w:val="00342EB4"/>
    <w:rsid w:val="0034400D"/>
    <w:rsid w:val="00344863"/>
    <w:rsid w:val="00344F9E"/>
    <w:rsid w:val="00345C47"/>
    <w:rsid w:val="0034662A"/>
    <w:rsid w:val="00347833"/>
    <w:rsid w:val="00347B80"/>
    <w:rsid w:val="00347E1F"/>
    <w:rsid w:val="003509CB"/>
    <w:rsid w:val="00351640"/>
    <w:rsid w:val="003534E7"/>
    <w:rsid w:val="00354188"/>
    <w:rsid w:val="00355907"/>
    <w:rsid w:val="0035731A"/>
    <w:rsid w:val="00357B80"/>
    <w:rsid w:val="00357CBB"/>
    <w:rsid w:val="00357DD9"/>
    <w:rsid w:val="003600E8"/>
    <w:rsid w:val="00360245"/>
    <w:rsid w:val="00360499"/>
    <w:rsid w:val="00360836"/>
    <w:rsid w:val="00363762"/>
    <w:rsid w:val="003651E4"/>
    <w:rsid w:val="00365D66"/>
    <w:rsid w:val="003677BF"/>
    <w:rsid w:val="00370F74"/>
    <w:rsid w:val="00371E67"/>
    <w:rsid w:val="00372B3E"/>
    <w:rsid w:val="00372DCB"/>
    <w:rsid w:val="00374ECA"/>
    <w:rsid w:val="00375888"/>
    <w:rsid w:val="00376ED6"/>
    <w:rsid w:val="00377780"/>
    <w:rsid w:val="0038053F"/>
    <w:rsid w:val="003806BF"/>
    <w:rsid w:val="00381091"/>
    <w:rsid w:val="00381D81"/>
    <w:rsid w:val="00382374"/>
    <w:rsid w:val="00382495"/>
    <w:rsid w:val="00383D0E"/>
    <w:rsid w:val="0038561F"/>
    <w:rsid w:val="00386972"/>
    <w:rsid w:val="00386EE0"/>
    <w:rsid w:val="003875C1"/>
    <w:rsid w:val="003919F3"/>
    <w:rsid w:val="00392F32"/>
    <w:rsid w:val="003934AB"/>
    <w:rsid w:val="003939F6"/>
    <w:rsid w:val="00393D5B"/>
    <w:rsid w:val="00394556"/>
    <w:rsid w:val="00394A1E"/>
    <w:rsid w:val="00395573"/>
    <w:rsid w:val="0039568C"/>
    <w:rsid w:val="00396BE5"/>
    <w:rsid w:val="00397D1E"/>
    <w:rsid w:val="003A1459"/>
    <w:rsid w:val="003A1B95"/>
    <w:rsid w:val="003A25BB"/>
    <w:rsid w:val="003A2615"/>
    <w:rsid w:val="003A2728"/>
    <w:rsid w:val="003A2D29"/>
    <w:rsid w:val="003A346D"/>
    <w:rsid w:val="003A38B1"/>
    <w:rsid w:val="003A3E28"/>
    <w:rsid w:val="003A435B"/>
    <w:rsid w:val="003A4F3F"/>
    <w:rsid w:val="003A53A4"/>
    <w:rsid w:val="003A541B"/>
    <w:rsid w:val="003A5680"/>
    <w:rsid w:val="003A6B5E"/>
    <w:rsid w:val="003A6D3B"/>
    <w:rsid w:val="003A6F39"/>
    <w:rsid w:val="003A6F49"/>
    <w:rsid w:val="003A713B"/>
    <w:rsid w:val="003A7E14"/>
    <w:rsid w:val="003B13B2"/>
    <w:rsid w:val="003B2A59"/>
    <w:rsid w:val="003B3AF8"/>
    <w:rsid w:val="003B4F55"/>
    <w:rsid w:val="003B4F76"/>
    <w:rsid w:val="003B596B"/>
    <w:rsid w:val="003B61EF"/>
    <w:rsid w:val="003B6A4D"/>
    <w:rsid w:val="003B6AEB"/>
    <w:rsid w:val="003B7257"/>
    <w:rsid w:val="003B7A17"/>
    <w:rsid w:val="003C0DD8"/>
    <w:rsid w:val="003C10E8"/>
    <w:rsid w:val="003C1271"/>
    <w:rsid w:val="003C1FB8"/>
    <w:rsid w:val="003C1FE2"/>
    <w:rsid w:val="003C3083"/>
    <w:rsid w:val="003C3E28"/>
    <w:rsid w:val="003C4C29"/>
    <w:rsid w:val="003C5C63"/>
    <w:rsid w:val="003C654A"/>
    <w:rsid w:val="003C7781"/>
    <w:rsid w:val="003D03AC"/>
    <w:rsid w:val="003D080F"/>
    <w:rsid w:val="003D0EDA"/>
    <w:rsid w:val="003D37EE"/>
    <w:rsid w:val="003D3C7C"/>
    <w:rsid w:val="003D4250"/>
    <w:rsid w:val="003D53E3"/>
    <w:rsid w:val="003D59F6"/>
    <w:rsid w:val="003D5C21"/>
    <w:rsid w:val="003D609F"/>
    <w:rsid w:val="003D7687"/>
    <w:rsid w:val="003D7F4A"/>
    <w:rsid w:val="003E1B47"/>
    <w:rsid w:val="003E2EDA"/>
    <w:rsid w:val="003E35A3"/>
    <w:rsid w:val="003E43C5"/>
    <w:rsid w:val="003E450B"/>
    <w:rsid w:val="003E46DB"/>
    <w:rsid w:val="003E660D"/>
    <w:rsid w:val="003E6E3E"/>
    <w:rsid w:val="003E74DA"/>
    <w:rsid w:val="003E7DC5"/>
    <w:rsid w:val="003F019A"/>
    <w:rsid w:val="003F024B"/>
    <w:rsid w:val="003F0896"/>
    <w:rsid w:val="003F23B2"/>
    <w:rsid w:val="003F318F"/>
    <w:rsid w:val="003F4355"/>
    <w:rsid w:val="003F534A"/>
    <w:rsid w:val="003F5DA0"/>
    <w:rsid w:val="003F6339"/>
    <w:rsid w:val="003F72F9"/>
    <w:rsid w:val="003F7687"/>
    <w:rsid w:val="003F7EC9"/>
    <w:rsid w:val="00400AE1"/>
    <w:rsid w:val="004017D9"/>
    <w:rsid w:val="00401C5D"/>
    <w:rsid w:val="00403DE8"/>
    <w:rsid w:val="004048F6"/>
    <w:rsid w:val="00407233"/>
    <w:rsid w:val="00407647"/>
    <w:rsid w:val="00410C95"/>
    <w:rsid w:val="00410F64"/>
    <w:rsid w:val="0041380C"/>
    <w:rsid w:val="00413D61"/>
    <w:rsid w:val="004148C2"/>
    <w:rsid w:val="00415292"/>
    <w:rsid w:val="00415741"/>
    <w:rsid w:val="004158D7"/>
    <w:rsid w:val="00415D4F"/>
    <w:rsid w:val="00416195"/>
    <w:rsid w:val="004165AA"/>
    <w:rsid w:val="00417CE4"/>
    <w:rsid w:val="00420BF8"/>
    <w:rsid w:val="004211EA"/>
    <w:rsid w:val="00421DB4"/>
    <w:rsid w:val="00421ED0"/>
    <w:rsid w:val="00421EDB"/>
    <w:rsid w:val="00422A58"/>
    <w:rsid w:val="00423438"/>
    <w:rsid w:val="0042407F"/>
    <w:rsid w:val="00424D58"/>
    <w:rsid w:val="004270E3"/>
    <w:rsid w:val="0042756B"/>
    <w:rsid w:val="00430D6B"/>
    <w:rsid w:val="00431F4C"/>
    <w:rsid w:val="004333ED"/>
    <w:rsid w:val="00434E8C"/>
    <w:rsid w:val="004358EE"/>
    <w:rsid w:val="00435BB6"/>
    <w:rsid w:val="0043796B"/>
    <w:rsid w:val="00441CEE"/>
    <w:rsid w:val="00441E5A"/>
    <w:rsid w:val="0044247B"/>
    <w:rsid w:val="00442909"/>
    <w:rsid w:val="00444D3C"/>
    <w:rsid w:val="00445C4A"/>
    <w:rsid w:val="0044681B"/>
    <w:rsid w:val="00446925"/>
    <w:rsid w:val="004474FC"/>
    <w:rsid w:val="00447CA1"/>
    <w:rsid w:val="00450633"/>
    <w:rsid w:val="0045072D"/>
    <w:rsid w:val="0045301E"/>
    <w:rsid w:val="00453D17"/>
    <w:rsid w:val="00453F4F"/>
    <w:rsid w:val="00454AB1"/>
    <w:rsid w:val="00454CAB"/>
    <w:rsid w:val="0045623F"/>
    <w:rsid w:val="00456EE7"/>
    <w:rsid w:val="0045762C"/>
    <w:rsid w:val="0046036A"/>
    <w:rsid w:val="0046284F"/>
    <w:rsid w:val="00462D26"/>
    <w:rsid w:val="00463B2A"/>
    <w:rsid w:val="00463F4F"/>
    <w:rsid w:val="00464A24"/>
    <w:rsid w:val="00464BB6"/>
    <w:rsid w:val="00466470"/>
    <w:rsid w:val="00466510"/>
    <w:rsid w:val="004670B8"/>
    <w:rsid w:val="00467967"/>
    <w:rsid w:val="00467B39"/>
    <w:rsid w:val="004709EC"/>
    <w:rsid w:val="00470B41"/>
    <w:rsid w:val="00473673"/>
    <w:rsid w:val="00473B4E"/>
    <w:rsid w:val="00474A21"/>
    <w:rsid w:val="00474F09"/>
    <w:rsid w:val="00475CE2"/>
    <w:rsid w:val="00475E70"/>
    <w:rsid w:val="00477284"/>
    <w:rsid w:val="00477E6B"/>
    <w:rsid w:val="00480A9F"/>
    <w:rsid w:val="004822BB"/>
    <w:rsid w:val="00482655"/>
    <w:rsid w:val="004828E9"/>
    <w:rsid w:val="0048321B"/>
    <w:rsid w:val="00483538"/>
    <w:rsid w:val="004836FE"/>
    <w:rsid w:val="00483E38"/>
    <w:rsid w:val="00484C5B"/>
    <w:rsid w:val="00484E7F"/>
    <w:rsid w:val="00485F9E"/>
    <w:rsid w:val="00486810"/>
    <w:rsid w:val="00486A23"/>
    <w:rsid w:val="0049046F"/>
    <w:rsid w:val="00490497"/>
    <w:rsid w:val="004912A0"/>
    <w:rsid w:val="00491503"/>
    <w:rsid w:val="00491B8C"/>
    <w:rsid w:val="00492227"/>
    <w:rsid w:val="004923BD"/>
    <w:rsid w:val="00493443"/>
    <w:rsid w:val="00493988"/>
    <w:rsid w:val="00495553"/>
    <w:rsid w:val="00495F65"/>
    <w:rsid w:val="004965BE"/>
    <w:rsid w:val="00497808"/>
    <w:rsid w:val="004A133A"/>
    <w:rsid w:val="004A250E"/>
    <w:rsid w:val="004A5946"/>
    <w:rsid w:val="004A6BA1"/>
    <w:rsid w:val="004A6E32"/>
    <w:rsid w:val="004A7774"/>
    <w:rsid w:val="004A7C7C"/>
    <w:rsid w:val="004B23E6"/>
    <w:rsid w:val="004B254A"/>
    <w:rsid w:val="004B3C7C"/>
    <w:rsid w:val="004B3CE7"/>
    <w:rsid w:val="004B5411"/>
    <w:rsid w:val="004B551A"/>
    <w:rsid w:val="004B61AA"/>
    <w:rsid w:val="004B61D6"/>
    <w:rsid w:val="004B76D5"/>
    <w:rsid w:val="004C0280"/>
    <w:rsid w:val="004C37A3"/>
    <w:rsid w:val="004C3940"/>
    <w:rsid w:val="004C3947"/>
    <w:rsid w:val="004C56B5"/>
    <w:rsid w:val="004C5E69"/>
    <w:rsid w:val="004C6979"/>
    <w:rsid w:val="004C6C73"/>
    <w:rsid w:val="004D041F"/>
    <w:rsid w:val="004D2067"/>
    <w:rsid w:val="004D2599"/>
    <w:rsid w:val="004D31A9"/>
    <w:rsid w:val="004D3FE5"/>
    <w:rsid w:val="004D413D"/>
    <w:rsid w:val="004D535E"/>
    <w:rsid w:val="004D579C"/>
    <w:rsid w:val="004D60F4"/>
    <w:rsid w:val="004E11B5"/>
    <w:rsid w:val="004E1A3A"/>
    <w:rsid w:val="004E26CB"/>
    <w:rsid w:val="004E2A24"/>
    <w:rsid w:val="004E3CB5"/>
    <w:rsid w:val="004E3E2E"/>
    <w:rsid w:val="004E40FA"/>
    <w:rsid w:val="004E4A5A"/>
    <w:rsid w:val="004E656E"/>
    <w:rsid w:val="004E6BC6"/>
    <w:rsid w:val="004E6F9F"/>
    <w:rsid w:val="004E72E9"/>
    <w:rsid w:val="004E760F"/>
    <w:rsid w:val="004E7D82"/>
    <w:rsid w:val="004F0E73"/>
    <w:rsid w:val="004F1C72"/>
    <w:rsid w:val="004F1F49"/>
    <w:rsid w:val="004F2E4F"/>
    <w:rsid w:val="004F33A3"/>
    <w:rsid w:val="004F34C9"/>
    <w:rsid w:val="004F73C2"/>
    <w:rsid w:val="00500C3E"/>
    <w:rsid w:val="00501C4C"/>
    <w:rsid w:val="00501D9F"/>
    <w:rsid w:val="005021B0"/>
    <w:rsid w:val="0050291C"/>
    <w:rsid w:val="00502C7D"/>
    <w:rsid w:val="005032CC"/>
    <w:rsid w:val="005043F9"/>
    <w:rsid w:val="005052EF"/>
    <w:rsid w:val="005060CC"/>
    <w:rsid w:val="00506219"/>
    <w:rsid w:val="00506B44"/>
    <w:rsid w:val="00510371"/>
    <w:rsid w:val="00510D26"/>
    <w:rsid w:val="00511664"/>
    <w:rsid w:val="005123B1"/>
    <w:rsid w:val="00514A12"/>
    <w:rsid w:val="005164B7"/>
    <w:rsid w:val="005169A6"/>
    <w:rsid w:val="00517582"/>
    <w:rsid w:val="005209F2"/>
    <w:rsid w:val="00520F36"/>
    <w:rsid w:val="005213A7"/>
    <w:rsid w:val="005215ED"/>
    <w:rsid w:val="005218C9"/>
    <w:rsid w:val="00521914"/>
    <w:rsid w:val="00522CC1"/>
    <w:rsid w:val="00523ECB"/>
    <w:rsid w:val="00524C6D"/>
    <w:rsid w:val="00526426"/>
    <w:rsid w:val="00526679"/>
    <w:rsid w:val="005268A6"/>
    <w:rsid w:val="00527E09"/>
    <w:rsid w:val="00530E18"/>
    <w:rsid w:val="00533974"/>
    <w:rsid w:val="0053433B"/>
    <w:rsid w:val="00535B98"/>
    <w:rsid w:val="00536511"/>
    <w:rsid w:val="0053715B"/>
    <w:rsid w:val="005377E9"/>
    <w:rsid w:val="00540055"/>
    <w:rsid w:val="0054040E"/>
    <w:rsid w:val="0054247D"/>
    <w:rsid w:val="005436AB"/>
    <w:rsid w:val="00545D81"/>
    <w:rsid w:val="00546385"/>
    <w:rsid w:val="005467B6"/>
    <w:rsid w:val="00546946"/>
    <w:rsid w:val="00552305"/>
    <w:rsid w:val="005524DE"/>
    <w:rsid w:val="00552C98"/>
    <w:rsid w:val="00553124"/>
    <w:rsid w:val="0055350F"/>
    <w:rsid w:val="005546C9"/>
    <w:rsid w:val="005601AB"/>
    <w:rsid w:val="005620E8"/>
    <w:rsid w:val="00563B94"/>
    <w:rsid w:val="005642F3"/>
    <w:rsid w:val="00564E08"/>
    <w:rsid w:val="00565F66"/>
    <w:rsid w:val="005663DD"/>
    <w:rsid w:val="005670FA"/>
    <w:rsid w:val="00567180"/>
    <w:rsid w:val="005679E5"/>
    <w:rsid w:val="00567B85"/>
    <w:rsid w:val="005702F8"/>
    <w:rsid w:val="00571176"/>
    <w:rsid w:val="005718BB"/>
    <w:rsid w:val="005720BF"/>
    <w:rsid w:val="00572298"/>
    <w:rsid w:val="005723C7"/>
    <w:rsid w:val="00573CE7"/>
    <w:rsid w:val="00573FD8"/>
    <w:rsid w:val="005746F0"/>
    <w:rsid w:val="00574D89"/>
    <w:rsid w:val="00575A24"/>
    <w:rsid w:val="00576AD9"/>
    <w:rsid w:val="00577EF3"/>
    <w:rsid w:val="0058068F"/>
    <w:rsid w:val="005808EE"/>
    <w:rsid w:val="0058098F"/>
    <w:rsid w:val="00580BB0"/>
    <w:rsid w:val="00581375"/>
    <w:rsid w:val="00581769"/>
    <w:rsid w:val="00582D9D"/>
    <w:rsid w:val="00583071"/>
    <w:rsid w:val="00584295"/>
    <w:rsid w:val="00584988"/>
    <w:rsid w:val="0058582E"/>
    <w:rsid w:val="00585D39"/>
    <w:rsid w:val="00585F2D"/>
    <w:rsid w:val="0059020B"/>
    <w:rsid w:val="00590C5F"/>
    <w:rsid w:val="0059306A"/>
    <w:rsid w:val="0059312F"/>
    <w:rsid w:val="00595252"/>
    <w:rsid w:val="00595A87"/>
    <w:rsid w:val="00596D12"/>
    <w:rsid w:val="0059737F"/>
    <w:rsid w:val="0059773A"/>
    <w:rsid w:val="005A08A4"/>
    <w:rsid w:val="005A3B32"/>
    <w:rsid w:val="005A4279"/>
    <w:rsid w:val="005A4C74"/>
    <w:rsid w:val="005A5F7C"/>
    <w:rsid w:val="005A645B"/>
    <w:rsid w:val="005A69C3"/>
    <w:rsid w:val="005A7253"/>
    <w:rsid w:val="005A7E02"/>
    <w:rsid w:val="005A7EF5"/>
    <w:rsid w:val="005B015E"/>
    <w:rsid w:val="005B0611"/>
    <w:rsid w:val="005B29EC"/>
    <w:rsid w:val="005B2B76"/>
    <w:rsid w:val="005B2E18"/>
    <w:rsid w:val="005B40DC"/>
    <w:rsid w:val="005B4B2F"/>
    <w:rsid w:val="005B6262"/>
    <w:rsid w:val="005B6CDE"/>
    <w:rsid w:val="005B7D81"/>
    <w:rsid w:val="005B7ED8"/>
    <w:rsid w:val="005C074E"/>
    <w:rsid w:val="005C0FCE"/>
    <w:rsid w:val="005C174D"/>
    <w:rsid w:val="005C3D40"/>
    <w:rsid w:val="005C4D0B"/>
    <w:rsid w:val="005C5B54"/>
    <w:rsid w:val="005C5F59"/>
    <w:rsid w:val="005C6144"/>
    <w:rsid w:val="005C6492"/>
    <w:rsid w:val="005C6F26"/>
    <w:rsid w:val="005C7482"/>
    <w:rsid w:val="005C78C6"/>
    <w:rsid w:val="005D0958"/>
    <w:rsid w:val="005D1877"/>
    <w:rsid w:val="005D2E4B"/>
    <w:rsid w:val="005D3C84"/>
    <w:rsid w:val="005D3F25"/>
    <w:rsid w:val="005D4E05"/>
    <w:rsid w:val="005D546A"/>
    <w:rsid w:val="005D5CA6"/>
    <w:rsid w:val="005D6419"/>
    <w:rsid w:val="005D67A3"/>
    <w:rsid w:val="005D681A"/>
    <w:rsid w:val="005D6EF0"/>
    <w:rsid w:val="005E030B"/>
    <w:rsid w:val="005E0677"/>
    <w:rsid w:val="005E09FB"/>
    <w:rsid w:val="005E15CE"/>
    <w:rsid w:val="005E1E0A"/>
    <w:rsid w:val="005E420F"/>
    <w:rsid w:val="005E5532"/>
    <w:rsid w:val="005E6421"/>
    <w:rsid w:val="005E7398"/>
    <w:rsid w:val="005E775E"/>
    <w:rsid w:val="005E7A3F"/>
    <w:rsid w:val="005E7D36"/>
    <w:rsid w:val="005F065C"/>
    <w:rsid w:val="005F06A8"/>
    <w:rsid w:val="005F2F72"/>
    <w:rsid w:val="005F40F7"/>
    <w:rsid w:val="005F4DD1"/>
    <w:rsid w:val="005F4FF3"/>
    <w:rsid w:val="005F6BB1"/>
    <w:rsid w:val="005F7071"/>
    <w:rsid w:val="005F7B93"/>
    <w:rsid w:val="00600155"/>
    <w:rsid w:val="00600F0F"/>
    <w:rsid w:val="00600F76"/>
    <w:rsid w:val="0060181B"/>
    <w:rsid w:val="00602C9F"/>
    <w:rsid w:val="00604187"/>
    <w:rsid w:val="00606B0E"/>
    <w:rsid w:val="00606BDB"/>
    <w:rsid w:val="00606CFC"/>
    <w:rsid w:val="006074A5"/>
    <w:rsid w:val="00607F22"/>
    <w:rsid w:val="0061041B"/>
    <w:rsid w:val="006106E3"/>
    <w:rsid w:val="00610EB6"/>
    <w:rsid w:val="00612925"/>
    <w:rsid w:val="00612BCA"/>
    <w:rsid w:val="006139EC"/>
    <w:rsid w:val="00613AA0"/>
    <w:rsid w:val="00613C76"/>
    <w:rsid w:val="0061463C"/>
    <w:rsid w:val="00615724"/>
    <w:rsid w:val="0061627D"/>
    <w:rsid w:val="00617163"/>
    <w:rsid w:val="00617AAD"/>
    <w:rsid w:val="006208B0"/>
    <w:rsid w:val="00621DF1"/>
    <w:rsid w:val="0062217E"/>
    <w:rsid w:val="006245B9"/>
    <w:rsid w:val="006246E9"/>
    <w:rsid w:val="006249AD"/>
    <w:rsid w:val="0062545D"/>
    <w:rsid w:val="00626ADC"/>
    <w:rsid w:val="00630B12"/>
    <w:rsid w:val="00630FE6"/>
    <w:rsid w:val="00632B4A"/>
    <w:rsid w:val="0063343E"/>
    <w:rsid w:val="00634EB4"/>
    <w:rsid w:val="006359A8"/>
    <w:rsid w:val="006359D1"/>
    <w:rsid w:val="00635ADC"/>
    <w:rsid w:val="00635CB3"/>
    <w:rsid w:val="00637098"/>
    <w:rsid w:val="006405D4"/>
    <w:rsid w:val="006410E7"/>
    <w:rsid w:val="00642CF7"/>
    <w:rsid w:val="0064301D"/>
    <w:rsid w:val="00644AB8"/>
    <w:rsid w:val="0064542B"/>
    <w:rsid w:val="0064620E"/>
    <w:rsid w:val="0064693F"/>
    <w:rsid w:val="00646A0C"/>
    <w:rsid w:val="00647FC7"/>
    <w:rsid w:val="00650559"/>
    <w:rsid w:val="00650849"/>
    <w:rsid w:val="006516DD"/>
    <w:rsid w:val="006519A5"/>
    <w:rsid w:val="00653323"/>
    <w:rsid w:val="0065362E"/>
    <w:rsid w:val="00653F2A"/>
    <w:rsid w:val="006546A8"/>
    <w:rsid w:val="0065479C"/>
    <w:rsid w:val="00654806"/>
    <w:rsid w:val="00655C89"/>
    <w:rsid w:val="00655D1F"/>
    <w:rsid w:val="00656437"/>
    <w:rsid w:val="00657AEE"/>
    <w:rsid w:val="00661851"/>
    <w:rsid w:val="006618A3"/>
    <w:rsid w:val="006637F0"/>
    <w:rsid w:val="006647A5"/>
    <w:rsid w:val="00664F89"/>
    <w:rsid w:val="00666DD4"/>
    <w:rsid w:val="006700E2"/>
    <w:rsid w:val="00670571"/>
    <w:rsid w:val="006705C4"/>
    <w:rsid w:val="0067063B"/>
    <w:rsid w:val="00671492"/>
    <w:rsid w:val="006736BA"/>
    <w:rsid w:val="00673C60"/>
    <w:rsid w:val="0067448C"/>
    <w:rsid w:val="00674F84"/>
    <w:rsid w:val="00675C8E"/>
    <w:rsid w:val="006768D6"/>
    <w:rsid w:val="00676A23"/>
    <w:rsid w:val="00676A2C"/>
    <w:rsid w:val="00676DE2"/>
    <w:rsid w:val="00680BFA"/>
    <w:rsid w:val="00680E54"/>
    <w:rsid w:val="00681184"/>
    <w:rsid w:val="006827BC"/>
    <w:rsid w:val="00683008"/>
    <w:rsid w:val="00683146"/>
    <w:rsid w:val="00685D11"/>
    <w:rsid w:val="0068612D"/>
    <w:rsid w:val="0068664D"/>
    <w:rsid w:val="0069087E"/>
    <w:rsid w:val="0069115F"/>
    <w:rsid w:val="00691BDA"/>
    <w:rsid w:val="006933DC"/>
    <w:rsid w:val="0069567F"/>
    <w:rsid w:val="00695E3C"/>
    <w:rsid w:val="006968AF"/>
    <w:rsid w:val="00697454"/>
    <w:rsid w:val="00697C99"/>
    <w:rsid w:val="006A1C06"/>
    <w:rsid w:val="006A1CD8"/>
    <w:rsid w:val="006A1F5C"/>
    <w:rsid w:val="006A25B6"/>
    <w:rsid w:val="006A4C15"/>
    <w:rsid w:val="006A5121"/>
    <w:rsid w:val="006A5876"/>
    <w:rsid w:val="006A5CC8"/>
    <w:rsid w:val="006A6726"/>
    <w:rsid w:val="006B018A"/>
    <w:rsid w:val="006B062C"/>
    <w:rsid w:val="006B26E4"/>
    <w:rsid w:val="006B2EF9"/>
    <w:rsid w:val="006B3D5C"/>
    <w:rsid w:val="006B44A5"/>
    <w:rsid w:val="006B498D"/>
    <w:rsid w:val="006B60E9"/>
    <w:rsid w:val="006B61DE"/>
    <w:rsid w:val="006B6343"/>
    <w:rsid w:val="006B7503"/>
    <w:rsid w:val="006B778D"/>
    <w:rsid w:val="006C01D6"/>
    <w:rsid w:val="006C0442"/>
    <w:rsid w:val="006C0ACD"/>
    <w:rsid w:val="006C2237"/>
    <w:rsid w:val="006C2394"/>
    <w:rsid w:val="006C271E"/>
    <w:rsid w:val="006C33B2"/>
    <w:rsid w:val="006C3E9A"/>
    <w:rsid w:val="006C3F41"/>
    <w:rsid w:val="006C45AB"/>
    <w:rsid w:val="006C5499"/>
    <w:rsid w:val="006C62F3"/>
    <w:rsid w:val="006C6BD8"/>
    <w:rsid w:val="006D332B"/>
    <w:rsid w:val="006D44F0"/>
    <w:rsid w:val="006D57A6"/>
    <w:rsid w:val="006D5EBB"/>
    <w:rsid w:val="006D619C"/>
    <w:rsid w:val="006D691C"/>
    <w:rsid w:val="006D6BBB"/>
    <w:rsid w:val="006D77C5"/>
    <w:rsid w:val="006E0E71"/>
    <w:rsid w:val="006E18D0"/>
    <w:rsid w:val="006E21D8"/>
    <w:rsid w:val="006E3BA5"/>
    <w:rsid w:val="006E4495"/>
    <w:rsid w:val="006E5A80"/>
    <w:rsid w:val="006E5C5F"/>
    <w:rsid w:val="006E603F"/>
    <w:rsid w:val="006E6C0C"/>
    <w:rsid w:val="006E7BCF"/>
    <w:rsid w:val="006F132A"/>
    <w:rsid w:val="006F1EDF"/>
    <w:rsid w:val="006F2511"/>
    <w:rsid w:val="006F319F"/>
    <w:rsid w:val="006F40FA"/>
    <w:rsid w:val="006F5890"/>
    <w:rsid w:val="006F716F"/>
    <w:rsid w:val="00701490"/>
    <w:rsid w:val="00702282"/>
    <w:rsid w:val="00704593"/>
    <w:rsid w:val="00704852"/>
    <w:rsid w:val="00705071"/>
    <w:rsid w:val="00706919"/>
    <w:rsid w:val="007075A9"/>
    <w:rsid w:val="00707C17"/>
    <w:rsid w:val="00710F36"/>
    <w:rsid w:val="00711286"/>
    <w:rsid w:val="00711640"/>
    <w:rsid w:val="00711D1F"/>
    <w:rsid w:val="00713194"/>
    <w:rsid w:val="00714434"/>
    <w:rsid w:val="00714E86"/>
    <w:rsid w:val="00714E98"/>
    <w:rsid w:val="007172E5"/>
    <w:rsid w:val="00720464"/>
    <w:rsid w:val="007205CD"/>
    <w:rsid w:val="00721FE2"/>
    <w:rsid w:val="00722511"/>
    <w:rsid w:val="007225E6"/>
    <w:rsid w:val="007226B0"/>
    <w:rsid w:val="00722702"/>
    <w:rsid w:val="0072291B"/>
    <w:rsid w:val="007261C8"/>
    <w:rsid w:val="0073002D"/>
    <w:rsid w:val="007300A6"/>
    <w:rsid w:val="007301BC"/>
    <w:rsid w:val="00730AF6"/>
    <w:rsid w:val="00731584"/>
    <w:rsid w:val="00731C34"/>
    <w:rsid w:val="00732884"/>
    <w:rsid w:val="0073291C"/>
    <w:rsid w:val="0073305C"/>
    <w:rsid w:val="0073320B"/>
    <w:rsid w:val="00733441"/>
    <w:rsid w:val="0073358E"/>
    <w:rsid w:val="007339FE"/>
    <w:rsid w:val="00733C0C"/>
    <w:rsid w:val="007345E3"/>
    <w:rsid w:val="00735498"/>
    <w:rsid w:val="007357AB"/>
    <w:rsid w:val="0073596C"/>
    <w:rsid w:val="00735D92"/>
    <w:rsid w:val="00736D2D"/>
    <w:rsid w:val="00737046"/>
    <w:rsid w:val="0073711D"/>
    <w:rsid w:val="007374DB"/>
    <w:rsid w:val="00737A9F"/>
    <w:rsid w:val="00740A1F"/>
    <w:rsid w:val="00742AB1"/>
    <w:rsid w:val="007439EA"/>
    <w:rsid w:val="007445C7"/>
    <w:rsid w:val="00744E1F"/>
    <w:rsid w:val="00747329"/>
    <w:rsid w:val="0074784C"/>
    <w:rsid w:val="00747D05"/>
    <w:rsid w:val="00747DE3"/>
    <w:rsid w:val="00750CB9"/>
    <w:rsid w:val="00750EE1"/>
    <w:rsid w:val="007514F9"/>
    <w:rsid w:val="00752E55"/>
    <w:rsid w:val="007538C7"/>
    <w:rsid w:val="007539D3"/>
    <w:rsid w:val="007540E4"/>
    <w:rsid w:val="00754C0E"/>
    <w:rsid w:val="00755BBB"/>
    <w:rsid w:val="00755E71"/>
    <w:rsid w:val="007564BF"/>
    <w:rsid w:val="00757095"/>
    <w:rsid w:val="00757865"/>
    <w:rsid w:val="00760060"/>
    <w:rsid w:val="00761731"/>
    <w:rsid w:val="00761D18"/>
    <w:rsid w:val="00761E79"/>
    <w:rsid w:val="007621E1"/>
    <w:rsid w:val="00762447"/>
    <w:rsid w:val="0076330E"/>
    <w:rsid w:val="007634A7"/>
    <w:rsid w:val="00763506"/>
    <w:rsid w:val="00763E71"/>
    <w:rsid w:val="007644CC"/>
    <w:rsid w:val="00764EA6"/>
    <w:rsid w:val="00765D2E"/>
    <w:rsid w:val="00766277"/>
    <w:rsid w:val="00767FEC"/>
    <w:rsid w:val="00770A63"/>
    <w:rsid w:val="00772566"/>
    <w:rsid w:val="00777755"/>
    <w:rsid w:val="007801FE"/>
    <w:rsid w:val="00781ABD"/>
    <w:rsid w:val="00781EAA"/>
    <w:rsid w:val="00782197"/>
    <w:rsid w:val="00782CFF"/>
    <w:rsid w:val="00782E46"/>
    <w:rsid w:val="00783750"/>
    <w:rsid w:val="00784F2D"/>
    <w:rsid w:val="007859E7"/>
    <w:rsid w:val="007871A8"/>
    <w:rsid w:val="0078752A"/>
    <w:rsid w:val="00791E4E"/>
    <w:rsid w:val="00791E67"/>
    <w:rsid w:val="00791F1E"/>
    <w:rsid w:val="00792675"/>
    <w:rsid w:val="0079285B"/>
    <w:rsid w:val="00792FE9"/>
    <w:rsid w:val="00794548"/>
    <w:rsid w:val="007946D8"/>
    <w:rsid w:val="007952C4"/>
    <w:rsid w:val="0079533F"/>
    <w:rsid w:val="007954F7"/>
    <w:rsid w:val="007A03E0"/>
    <w:rsid w:val="007A0B26"/>
    <w:rsid w:val="007A10B5"/>
    <w:rsid w:val="007A2402"/>
    <w:rsid w:val="007A264D"/>
    <w:rsid w:val="007A265B"/>
    <w:rsid w:val="007A4D5A"/>
    <w:rsid w:val="007A50CE"/>
    <w:rsid w:val="007A651E"/>
    <w:rsid w:val="007A6AFE"/>
    <w:rsid w:val="007B0711"/>
    <w:rsid w:val="007B1667"/>
    <w:rsid w:val="007B384F"/>
    <w:rsid w:val="007B428D"/>
    <w:rsid w:val="007B68B9"/>
    <w:rsid w:val="007B6B8B"/>
    <w:rsid w:val="007B6BEA"/>
    <w:rsid w:val="007B7BA9"/>
    <w:rsid w:val="007C0281"/>
    <w:rsid w:val="007C0931"/>
    <w:rsid w:val="007C111F"/>
    <w:rsid w:val="007C1322"/>
    <w:rsid w:val="007C149B"/>
    <w:rsid w:val="007C18BD"/>
    <w:rsid w:val="007C1EFC"/>
    <w:rsid w:val="007C2B9F"/>
    <w:rsid w:val="007C2E5C"/>
    <w:rsid w:val="007C3688"/>
    <w:rsid w:val="007C5794"/>
    <w:rsid w:val="007C6050"/>
    <w:rsid w:val="007C6A94"/>
    <w:rsid w:val="007C708B"/>
    <w:rsid w:val="007C72E9"/>
    <w:rsid w:val="007D105D"/>
    <w:rsid w:val="007D2544"/>
    <w:rsid w:val="007D5B34"/>
    <w:rsid w:val="007D5DE1"/>
    <w:rsid w:val="007D6C10"/>
    <w:rsid w:val="007D6C84"/>
    <w:rsid w:val="007D71C6"/>
    <w:rsid w:val="007E0747"/>
    <w:rsid w:val="007E2031"/>
    <w:rsid w:val="007E421C"/>
    <w:rsid w:val="007E49D7"/>
    <w:rsid w:val="007E5E8A"/>
    <w:rsid w:val="007E6688"/>
    <w:rsid w:val="007E6AF7"/>
    <w:rsid w:val="007E7120"/>
    <w:rsid w:val="007E7504"/>
    <w:rsid w:val="007E78C9"/>
    <w:rsid w:val="007F0BE2"/>
    <w:rsid w:val="007F0D99"/>
    <w:rsid w:val="007F158F"/>
    <w:rsid w:val="007F1B89"/>
    <w:rsid w:val="007F2730"/>
    <w:rsid w:val="007F359D"/>
    <w:rsid w:val="007F435D"/>
    <w:rsid w:val="007F4A6D"/>
    <w:rsid w:val="007F4DD6"/>
    <w:rsid w:val="007F5501"/>
    <w:rsid w:val="007F5D2A"/>
    <w:rsid w:val="007F6103"/>
    <w:rsid w:val="007F69CD"/>
    <w:rsid w:val="007F7F4E"/>
    <w:rsid w:val="00801E53"/>
    <w:rsid w:val="00802D08"/>
    <w:rsid w:val="008045B6"/>
    <w:rsid w:val="008053CB"/>
    <w:rsid w:val="00806AF8"/>
    <w:rsid w:val="008115B0"/>
    <w:rsid w:val="0081204E"/>
    <w:rsid w:val="00813292"/>
    <w:rsid w:val="008164A1"/>
    <w:rsid w:val="008164F1"/>
    <w:rsid w:val="008176C9"/>
    <w:rsid w:val="0081788F"/>
    <w:rsid w:val="00817A8A"/>
    <w:rsid w:val="008201B7"/>
    <w:rsid w:val="00820BBC"/>
    <w:rsid w:val="008211F1"/>
    <w:rsid w:val="00821584"/>
    <w:rsid w:val="00821FA0"/>
    <w:rsid w:val="00822B1B"/>
    <w:rsid w:val="00822DD3"/>
    <w:rsid w:val="008243F0"/>
    <w:rsid w:val="00824F2B"/>
    <w:rsid w:val="008258B9"/>
    <w:rsid w:val="00825A96"/>
    <w:rsid w:val="00827B08"/>
    <w:rsid w:val="00827B30"/>
    <w:rsid w:val="00830006"/>
    <w:rsid w:val="00830494"/>
    <w:rsid w:val="0083049F"/>
    <w:rsid w:val="00831535"/>
    <w:rsid w:val="00833556"/>
    <w:rsid w:val="0083405C"/>
    <w:rsid w:val="00834148"/>
    <w:rsid w:val="00834248"/>
    <w:rsid w:val="0083448B"/>
    <w:rsid w:val="00835BA5"/>
    <w:rsid w:val="0083638B"/>
    <w:rsid w:val="0084010C"/>
    <w:rsid w:val="00840956"/>
    <w:rsid w:val="00842137"/>
    <w:rsid w:val="00843830"/>
    <w:rsid w:val="00843EA7"/>
    <w:rsid w:val="008440CF"/>
    <w:rsid w:val="008440F3"/>
    <w:rsid w:val="0084525A"/>
    <w:rsid w:val="00845C67"/>
    <w:rsid w:val="00847AC9"/>
    <w:rsid w:val="008510BB"/>
    <w:rsid w:val="0085124E"/>
    <w:rsid w:val="008514E4"/>
    <w:rsid w:val="00852B46"/>
    <w:rsid w:val="008533B2"/>
    <w:rsid w:val="0085377D"/>
    <w:rsid w:val="00853819"/>
    <w:rsid w:val="00853EEE"/>
    <w:rsid w:val="008544A9"/>
    <w:rsid w:val="00854839"/>
    <w:rsid w:val="0085489A"/>
    <w:rsid w:val="00855340"/>
    <w:rsid w:val="00856559"/>
    <w:rsid w:val="00860C41"/>
    <w:rsid w:val="00861A4B"/>
    <w:rsid w:val="008623B0"/>
    <w:rsid w:val="00863949"/>
    <w:rsid w:val="0086410A"/>
    <w:rsid w:val="008650E2"/>
    <w:rsid w:val="0086635D"/>
    <w:rsid w:val="00866EEC"/>
    <w:rsid w:val="008679D2"/>
    <w:rsid w:val="00870902"/>
    <w:rsid w:val="00873604"/>
    <w:rsid w:val="008737DD"/>
    <w:rsid w:val="00873819"/>
    <w:rsid w:val="00873FF9"/>
    <w:rsid w:val="00876C98"/>
    <w:rsid w:val="00876F8C"/>
    <w:rsid w:val="0087775E"/>
    <w:rsid w:val="00880222"/>
    <w:rsid w:val="0088203B"/>
    <w:rsid w:val="00882237"/>
    <w:rsid w:val="00882B18"/>
    <w:rsid w:val="00882C9B"/>
    <w:rsid w:val="00884A14"/>
    <w:rsid w:val="00884F6B"/>
    <w:rsid w:val="008864C2"/>
    <w:rsid w:val="008865F6"/>
    <w:rsid w:val="008868EB"/>
    <w:rsid w:val="00886A17"/>
    <w:rsid w:val="008871AC"/>
    <w:rsid w:val="00887324"/>
    <w:rsid w:val="00890ACF"/>
    <w:rsid w:val="00890E9C"/>
    <w:rsid w:val="0089258D"/>
    <w:rsid w:val="00892BD4"/>
    <w:rsid w:val="0089338A"/>
    <w:rsid w:val="00893435"/>
    <w:rsid w:val="008942C4"/>
    <w:rsid w:val="00895747"/>
    <w:rsid w:val="008979B1"/>
    <w:rsid w:val="008A0696"/>
    <w:rsid w:val="008A0FC5"/>
    <w:rsid w:val="008A14F1"/>
    <w:rsid w:val="008A2F84"/>
    <w:rsid w:val="008A354B"/>
    <w:rsid w:val="008A36F9"/>
    <w:rsid w:val="008A7581"/>
    <w:rsid w:val="008A7FAB"/>
    <w:rsid w:val="008B0246"/>
    <w:rsid w:val="008B11FD"/>
    <w:rsid w:val="008B1D8B"/>
    <w:rsid w:val="008B2C85"/>
    <w:rsid w:val="008B3FFA"/>
    <w:rsid w:val="008B50FB"/>
    <w:rsid w:val="008B5A29"/>
    <w:rsid w:val="008B61CC"/>
    <w:rsid w:val="008B7ACC"/>
    <w:rsid w:val="008B7E28"/>
    <w:rsid w:val="008C01D2"/>
    <w:rsid w:val="008C070C"/>
    <w:rsid w:val="008C12D5"/>
    <w:rsid w:val="008C13A0"/>
    <w:rsid w:val="008C19F1"/>
    <w:rsid w:val="008C5508"/>
    <w:rsid w:val="008C6266"/>
    <w:rsid w:val="008C6888"/>
    <w:rsid w:val="008C6AEE"/>
    <w:rsid w:val="008C77DE"/>
    <w:rsid w:val="008C7E90"/>
    <w:rsid w:val="008C7EC0"/>
    <w:rsid w:val="008D09A0"/>
    <w:rsid w:val="008D112F"/>
    <w:rsid w:val="008D1578"/>
    <w:rsid w:val="008D1EA8"/>
    <w:rsid w:val="008D24A7"/>
    <w:rsid w:val="008D3089"/>
    <w:rsid w:val="008D3397"/>
    <w:rsid w:val="008D37EE"/>
    <w:rsid w:val="008D3EF7"/>
    <w:rsid w:val="008D5457"/>
    <w:rsid w:val="008D65A3"/>
    <w:rsid w:val="008D6C67"/>
    <w:rsid w:val="008D6E90"/>
    <w:rsid w:val="008E0F26"/>
    <w:rsid w:val="008E582C"/>
    <w:rsid w:val="008E5891"/>
    <w:rsid w:val="008E6145"/>
    <w:rsid w:val="008F0C61"/>
    <w:rsid w:val="008F0E45"/>
    <w:rsid w:val="008F167C"/>
    <w:rsid w:val="008F39D1"/>
    <w:rsid w:val="008F6B60"/>
    <w:rsid w:val="008F6F75"/>
    <w:rsid w:val="00900E09"/>
    <w:rsid w:val="009012FA"/>
    <w:rsid w:val="00901329"/>
    <w:rsid w:val="009019D7"/>
    <w:rsid w:val="00902C33"/>
    <w:rsid w:val="00904FF5"/>
    <w:rsid w:val="00905E1E"/>
    <w:rsid w:val="00907CE3"/>
    <w:rsid w:val="00907E92"/>
    <w:rsid w:val="0091029D"/>
    <w:rsid w:val="009128F0"/>
    <w:rsid w:val="00913842"/>
    <w:rsid w:val="00913A32"/>
    <w:rsid w:val="00914684"/>
    <w:rsid w:val="00914B64"/>
    <w:rsid w:val="00914DED"/>
    <w:rsid w:val="009158B0"/>
    <w:rsid w:val="009167F1"/>
    <w:rsid w:val="00916FB0"/>
    <w:rsid w:val="00921045"/>
    <w:rsid w:val="009241AB"/>
    <w:rsid w:val="00924333"/>
    <w:rsid w:val="00924DBA"/>
    <w:rsid w:val="0093022B"/>
    <w:rsid w:val="009308DB"/>
    <w:rsid w:val="009317B7"/>
    <w:rsid w:val="00933232"/>
    <w:rsid w:val="009332AF"/>
    <w:rsid w:val="00933A0A"/>
    <w:rsid w:val="00933DC0"/>
    <w:rsid w:val="009342D0"/>
    <w:rsid w:val="009360AB"/>
    <w:rsid w:val="0093634A"/>
    <w:rsid w:val="00940B89"/>
    <w:rsid w:val="00941E50"/>
    <w:rsid w:val="00943C81"/>
    <w:rsid w:val="00943E90"/>
    <w:rsid w:val="00944C94"/>
    <w:rsid w:val="0094501B"/>
    <w:rsid w:val="00945E5E"/>
    <w:rsid w:val="00945EEF"/>
    <w:rsid w:val="00947058"/>
    <w:rsid w:val="00947350"/>
    <w:rsid w:val="00947878"/>
    <w:rsid w:val="00951671"/>
    <w:rsid w:val="00953F9C"/>
    <w:rsid w:val="009567B3"/>
    <w:rsid w:val="009568EA"/>
    <w:rsid w:val="00957529"/>
    <w:rsid w:val="00957A06"/>
    <w:rsid w:val="00960679"/>
    <w:rsid w:val="009608B0"/>
    <w:rsid w:val="00960E9F"/>
    <w:rsid w:val="00961326"/>
    <w:rsid w:val="00964947"/>
    <w:rsid w:val="00964A0B"/>
    <w:rsid w:val="00964DB6"/>
    <w:rsid w:val="009660F2"/>
    <w:rsid w:val="009663E0"/>
    <w:rsid w:val="00966DD0"/>
    <w:rsid w:val="00967FA0"/>
    <w:rsid w:val="00970135"/>
    <w:rsid w:val="0097053E"/>
    <w:rsid w:val="0097076D"/>
    <w:rsid w:val="009709CC"/>
    <w:rsid w:val="00972576"/>
    <w:rsid w:val="00972903"/>
    <w:rsid w:val="00973735"/>
    <w:rsid w:val="00973ADC"/>
    <w:rsid w:val="00974195"/>
    <w:rsid w:val="009748CF"/>
    <w:rsid w:val="009750C4"/>
    <w:rsid w:val="00975A14"/>
    <w:rsid w:val="00980211"/>
    <w:rsid w:val="009806A3"/>
    <w:rsid w:val="00980E4F"/>
    <w:rsid w:val="00981CE8"/>
    <w:rsid w:val="00981EE3"/>
    <w:rsid w:val="0098309C"/>
    <w:rsid w:val="0098376A"/>
    <w:rsid w:val="00983877"/>
    <w:rsid w:val="00987FEF"/>
    <w:rsid w:val="0099031A"/>
    <w:rsid w:val="0099162B"/>
    <w:rsid w:val="00991A5D"/>
    <w:rsid w:val="00991FD2"/>
    <w:rsid w:val="00992015"/>
    <w:rsid w:val="0099243A"/>
    <w:rsid w:val="00993595"/>
    <w:rsid w:val="009935B7"/>
    <w:rsid w:val="00993B02"/>
    <w:rsid w:val="00993F93"/>
    <w:rsid w:val="0099443A"/>
    <w:rsid w:val="009963ED"/>
    <w:rsid w:val="009A09D0"/>
    <w:rsid w:val="009A0EE8"/>
    <w:rsid w:val="009A16A3"/>
    <w:rsid w:val="009A19D8"/>
    <w:rsid w:val="009A1ED5"/>
    <w:rsid w:val="009A3C47"/>
    <w:rsid w:val="009A414B"/>
    <w:rsid w:val="009A59AC"/>
    <w:rsid w:val="009A62B0"/>
    <w:rsid w:val="009A6F64"/>
    <w:rsid w:val="009A7705"/>
    <w:rsid w:val="009B0C85"/>
    <w:rsid w:val="009B107D"/>
    <w:rsid w:val="009B126C"/>
    <w:rsid w:val="009B1640"/>
    <w:rsid w:val="009B18ED"/>
    <w:rsid w:val="009B3310"/>
    <w:rsid w:val="009B3A05"/>
    <w:rsid w:val="009B3D77"/>
    <w:rsid w:val="009B436A"/>
    <w:rsid w:val="009B47FE"/>
    <w:rsid w:val="009B5B49"/>
    <w:rsid w:val="009B5E19"/>
    <w:rsid w:val="009B62F1"/>
    <w:rsid w:val="009B65E9"/>
    <w:rsid w:val="009B6946"/>
    <w:rsid w:val="009B7DA8"/>
    <w:rsid w:val="009C18F8"/>
    <w:rsid w:val="009C3E19"/>
    <w:rsid w:val="009C4AB5"/>
    <w:rsid w:val="009C5FA4"/>
    <w:rsid w:val="009C691E"/>
    <w:rsid w:val="009C7B18"/>
    <w:rsid w:val="009C7BEB"/>
    <w:rsid w:val="009D254A"/>
    <w:rsid w:val="009D3EC6"/>
    <w:rsid w:val="009D5218"/>
    <w:rsid w:val="009D5665"/>
    <w:rsid w:val="009D5F0A"/>
    <w:rsid w:val="009D6851"/>
    <w:rsid w:val="009D6C33"/>
    <w:rsid w:val="009E1041"/>
    <w:rsid w:val="009E1FBD"/>
    <w:rsid w:val="009E2B6A"/>
    <w:rsid w:val="009E2C6E"/>
    <w:rsid w:val="009E3AC2"/>
    <w:rsid w:val="009E4114"/>
    <w:rsid w:val="009E4664"/>
    <w:rsid w:val="009E5B91"/>
    <w:rsid w:val="009E6366"/>
    <w:rsid w:val="009E6525"/>
    <w:rsid w:val="009E6A19"/>
    <w:rsid w:val="009E7342"/>
    <w:rsid w:val="009E7B00"/>
    <w:rsid w:val="009E7B23"/>
    <w:rsid w:val="009F0F7C"/>
    <w:rsid w:val="009F197E"/>
    <w:rsid w:val="009F2765"/>
    <w:rsid w:val="009F282F"/>
    <w:rsid w:val="009F2E2B"/>
    <w:rsid w:val="009F46C3"/>
    <w:rsid w:val="009F4D2A"/>
    <w:rsid w:val="009F622C"/>
    <w:rsid w:val="009F6860"/>
    <w:rsid w:val="009F6E6A"/>
    <w:rsid w:val="009F7C9A"/>
    <w:rsid w:val="00A007AA"/>
    <w:rsid w:val="00A01434"/>
    <w:rsid w:val="00A014EF"/>
    <w:rsid w:val="00A01CFE"/>
    <w:rsid w:val="00A0299F"/>
    <w:rsid w:val="00A02B8F"/>
    <w:rsid w:val="00A0363D"/>
    <w:rsid w:val="00A03708"/>
    <w:rsid w:val="00A04FD9"/>
    <w:rsid w:val="00A051F0"/>
    <w:rsid w:val="00A0524C"/>
    <w:rsid w:val="00A05AEA"/>
    <w:rsid w:val="00A05C06"/>
    <w:rsid w:val="00A066E9"/>
    <w:rsid w:val="00A069A2"/>
    <w:rsid w:val="00A071B8"/>
    <w:rsid w:val="00A0779B"/>
    <w:rsid w:val="00A0791B"/>
    <w:rsid w:val="00A07D21"/>
    <w:rsid w:val="00A1052C"/>
    <w:rsid w:val="00A108C9"/>
    <w:rsid w:val="00A10E2B"/>
    <w:rsid w:val="00A1186F"/>
    <w:rsid w:val="00A134D7"/>
    <w:rsid w:val="00A13C5A"/>
    <w:rsid w:val="00A15FEE"/>
    <w:rsid w:val="00A17210"/>
    <w:rsid w:val="00A1734F"/>
    <w:rsid w:val="00A17A67"/>
    <w:rsid w:val="00A20BE0"/>
    <w:rsid w:val="00A21EA6"/>
    <w:rsid w:val="00A221F1"/>
    <w:rsid w:val="00A23DEC"/>
    <w:rsid w:val="00A245DA"/>
    <w:rsid w:val="00A246EE"/>
    <w:rsid w:val="00A24E10"/>
    <w:rsid w:val="00A2548A"/>
    <w:rsid w:val="00A258D5"/>
    <w:rsid w:val="00A26614"/>
    <w:rsid w:val="00A26920"/>
    <w:rsid w:val="00A3235D"/>
    <w:rsid w:val="00A3490D"/>
    <w:rsid w:val="00A34FF3"/>
    <w:rsid w:val="00A35E4F"/>
    <w:rsid w:val="00A37A96"/>
    <w:rsid w:val="00A40B7C"/>
    <w:rsid w:val="00A42497"/>
    <w:rsid w:val="00A424E2"/>
    <w:rsid w:val="00A433BA"/>
    <w:rsid w:val="00A4349B"/>
    <w:rsid w:val="00A4399D"/>
    <w:rsid w:val="00A44CCF"/>
    <w:rsid w:val="00A466B2"/>
    <w:rsid w:val="00A46AA9"/>
    <w:rsid w:val="00A4704C"/>
    <w:rsid w:val="00A47B20"/>
    <w:rsid w:val="00A47DE6"/>
    <w:rsid w:val="00A50EDF"/>
    <w:rsid w:val="00A516FC"/>
    <w:rsid w:val="00A51CC1"/>
    <w:rsid w:val="00A526B0"/>
    <w:rsid w:val="00A539BA"/>
    <w:rsid w:val="00A53D9A"/>
    <w:rsid w:val="00A55A37"/>
    <w:rsid w:val="00A55B94"/>
    <w:rsid w:val="00A56818"/>
    <w:rsid w:val="00A5789C"/>
    <w:rsid w:val="00A613FF"/>
    <w:rsid w:val="00A61548"/>
    <w:rsid w:val="00A6245E"/>
    <w:rsid w:val="00A64797"/>
    <w:rsid w:val="00A6605B"/>
    <w:rsid w:val="00A7072C"/>
    <w:rsid w:val="00A70905"/>
    <w:rsid w:val="00A71696"/>
    <w:rsid w:val="00A71953"/>
    <w:rsid w:val="00A71E82"/>
    <w:rsid w:val="00A729A4"/>
    <w:rsid w:val="00A73557"/>
    <w:rsid w:val="00A73F52"/>
    <w:rsid w:val="00A760A1"/>
    <w:rsid w:val="00A769F7"/>
    <w:rsid w:val="00A76DA0"/>
    <w:rsid w:val="00A7743A"/>
    <w:rsid w:val="00A779DA"/>
    <w:rsid w:val="00A8098E"/>
    <w:rsid w:val="00A81228"/>
    <w:rsid w:val="00A812CC"/>
    <w:rsid w:val="00A82AD5"/>
    <w:rsid w:val="00A82D0C"/>
    <w:rsid w:val="00A8336F"/>
    <w:rsid w:val="00A845F7"/>
    <w:rsid w:val="00A859F1"/>
    <w:rsid w:val="00A8645B"/>
    <w:rsid w:val="00A87BB5"/>
    <w:rsid w:val="00A914F7"/>
    <w:rsid w:val="00A91B6F"/>
    <w:rsid w:val="00A94432"/>
    <w:rsid w:val="00A94795"/>
    <w:rsid w:val="00A952B6"/>
    <w:rsid w:val="00A9555E"/>
    <w:rsid w:val="00A956E0"/>
    <w:rsid w:val="00A9654F"/>
    <w:rsid w:val="00A967F9"/>
    <w:rsid w:val="00A97BEB"/>
    <w:rsid w:val="00A97F62"/>
    <w:rsid w:val="00AA0E09"/>
    <w:rsid w:val="00AA0E88"/>
    <w:rsid w:val="00AA10AC"/>
    <w:rsid w:val="00AA2166"/>
    <w:rsid w:val="00AA2180"/>
    <w:rsid w:val="00AA23D0"/>
    <w:rsid w:val="00AA2812"/>
    <w:rsid w:val="00AA3D60"/>
    <w:rsid w:val="00AA4DD9"/>
    <w:rsid w:val="00AA5908"/>
    <w:rsid w:val="00AA673E"/>
    <w:rsid w:val="00AB06FA"/>
    <w:rsid w:val="00AB0B19"/>
    <w:rsid w:val="00AB1864"/>
    <w:rsid w:val="00AB1C33"/>
    <w:rsid w:val="00AB1E18"/>
    <w:rsid w:val="00AB2E83"/>
    <w:rsid w:val="00AB3023"/>
    <w:rsid w:val="00AB4223"/>
    <w:rsid w:val="00AB46CA"/>
    <w:rsid w:val="00AB5B57"/>
    <w:rsid w:val="00AB6549"/>
    <w:rsid w:val="00AB74F2"/>
    <w:rsid w:val="00AC035E"/>
    <w:rsid w:val="00AC15F9"/>
    <w:rsid w:val="00AC1D9F"/>
    <w:rsid w:val="00AC246C"/>
    <w:rsid w:val="00AC257B"/>
    <w:rsid w:val="00AC3116"/>
    <w:rsid w:val="00AC404F"/>
    <w:rsid w:val="00AC4BD0"/>
    <w:rsid w:val="00AC5A44"/>
    <w:rsid w:val="00AC5F12"/>
    <w:rsid w:val="00AC60C0"/>
    <w:rsid w:val="00AC7D40"/>
    <w:rsid w:val="00AD0A14"/>
    <w:rsid w:val="00AD3478"/>
    <w:rsid w:val="00AD3540"/>
    <w:rsid w:val="00AD3AF5"/>
    <w:rsid w:val="00AD42B1"/>
    <w:rsid w:val="00AD5FD1"/>
    <w:rsid w:val="00AD6343"/>
    <w:rsid w:val="00AD651C"/>
    <w:rsid w:val="00AD735F"/>
    <w:rsid w:val="00AE03BF"/>
    <w:rsid w:val="00AE0DEB"/>
    <w:rsid w:val="00AE19EC"/>
    <w:rsid w:val="00AE1FAB"/>
    <w:rsid w:val="00AE2AFD"/>
    <w:rsid w:val="00AE3990"/>
    <w:rsid w:val="00AE3C4E"/>
    <w:rsid w:val="00AE4C6E"/>
    <w:rsid w:val="00AE4C73"/>
    <w:rsid w:val="00AE5146"/>
    <w:rsid w:val="00AE529A"/>
    <w:rsid w:val="00AE5F37"/>
    <w:rsid w:val="00AE7023"/>
    <w:rsid w:val="00AF1D5F"/>
    <w:rsid w:val="00AF212F"/>
    <w:rsid w:val="00AF2D29"/>
    <w:rsid w:val="00AF43CB"/>
    <w:rsid w:val="00AF4677"/>
    <w:rsid w:val="00AF584F"/>
    <w:rsid w:val="00AF788B"/>
    <w:rsid w:val="00AF7DB7"/>
    <w:rsid w:val="00B00231"/>
    <w:rsid w:val="00B00CFC"/>
    <w:rsid w:val="00B01524"/>
    <w:rsid w:val="00B01FDC"/>
    <w:rsid w:val="00B028D9"/>
    <w:rsid w:val="00B053D3"/>
    <w:rsid w:val="00B05B63"/>
    <w:rsid w:val="00B062E3"/>
    <w:rsid w:val="00B06383"/>
    <w:rsid w:val="00B0653E"/>
    <w:rsid w:val="00B06630"/>
    <w:rsid w:val="00B07459"/>
    <w:rsid w:val="00B074EA"/>
    <w:rsid w:val="00B11936"/>
    <w:rsid w:val="00B13310"/>
    <w:rsid w:val="00B13FB2"/>
    <w:rsid w:val="00B14720"/>
    <w:rsid w:val="00B15A2E"/>
    <w:rsid w:val="00B16612"/>
    <w:rsid w:val="00B169F9"/>
    <w:rsid w:val="00B2010B"/>
    <w:rsid w:val="00B20687"/>
    <w:rsid w:val="00B206E4"/>
    <w:rsid w:val="00B20B08"/>
    <w:rsid w:val="00B20BE8"/>
    <w:rsid w:val="00B21BAD"/>
    <w:rsid w:val="00B22257"/>
    <w:rsid w:val="00B2332E"/>
    <w:rsid w:val="00B2336E"/>
    <w:rsid w:val="00B23CA3"/>
    <w:rsid w:val="00B24886"/>
    <w:rsid w:val="00B25FA5"/>
    <w:rsid w:val="00B26C75"/>
    <w:rsid w:val="00B273F1"/>
    <w:rsid w:val="00B274EF"/>
    <w:rsid w:val="00B2796F"/>
    <w:rsid w:val="00B306BD"/>
    <w:rsid w:val="00B3092C"/>
    <w:rsid w:val="00B310B4"/>
    <w:rsid w:val="00B3169C"/>
    <w:rsid w:val="00B32DED"/>
    <w:rsid w:val="00B33329"/>
    <w:rsid w:val="00B3563A"/>
    <w:rsid w:val="00B4058D"/>
    <w:rsid w:val="00B41400"/>
    <w:rsid w:val="00B419F7"/>
    <w:rsid w:val="00B41DA5"/>
    <w:rsid w:val="00B45A51"/>
    <w:rsid w:val="00B47CC7"/>
    <w:rsid w:val="00B5182B"/>
    <w:rsid w:val="00B5212B"/>
    <w:rsid w:val="00B52706"/>
    <w:rsid w:val="00B52757"/>
    <w:rsid w:val="00B528BC"/>
    <w:rsid w:val="00B54209"/>
    <w:rsid w:val="00B557D3"/>
    <w:rsid w:val="00B55B3A"/>
    <w:rsid w:val="00B55F3D"/>
    <w:rsid w:val="00B5695A"/>
    <w:rsid w:val="00B569EB"/>
    <w:rsid w:val="00B56BAD"/>
    <w:rsid w:val="00B56F77"/>
    <w:rsid w:val="00B570A4"/>
    <w:rsid w:val="00B60234"/>
    <w:rsid w:val="00B63047"/>
    <w:rsid w:val="00B6317C"/>
    <w:rsid w:val="00B63A5F"/>
    <w:rsid w:val="00B63C82"/>
    <w:rsid w:val="00B64A48"/>
    <w:rsid w:val="00B650D2"/>
    <w:rsid w:val="00B65F52"/>
    <w:rsid w:val="00B715E3"/>
    <w:rsid w:val="00B729A7"/>
    <w:rsid w:val="00B738B0"/>
    <w:rsid w:val="00B74AF1"/>
    <w:rsid w:val="00B75427"/>
    <w:rsid w:val="00B75A91"/>
    <w:rsid w:val="00B7616E"/>
    <w:rsid w:val="00B77423"/>
    <w:rsid w:val="00B82542"/>
    <w:rsid w:val="00B82BA1"/>
    <w:rsid w:val="00B83B3D"/>
    <w:rsid w:val="00B84C1D"/>
    <w:rsid w:val="00B8758A"/>
    <w:rsid w:val="00B875A6"/>
    <w:rsid w:val="00B87E88"/>
    <w:rsid w:val="00B87E8C"/>
    <w:rsid w:val="00B87FDD"/>
    <w:rsid w:val="00B921F3"/>
    <w:rsid w:val="00B92793"/>
    <w:rsid w:val="00B92FB0"/>
    <w:rsid w:val="00B93B87"/>
    <w:rsid w:val="00B94903"/>
    <w:rsid w:val="00B94F07"/>
    <w:rsid w:val="00B952A2"/>
    <w:rsid w:val="00B95A28"/>
    <w:rsid w:val="00B95F07"/>
    <w:rsid w:val="00B95FD3"/>
    <w:rsid w:val="00B97212"/>
    <w:rsid w:val="00B97912"/>
    <w:rsid w:val="00BA0F5B"/>
    <w:rsid w:val="00BA10BF"/>
    <w:rsid w:val="00BA2459"/>
    <w:rsid w:val="00BA245D"/>
    <w:rsid w:val="00BA30DB"/>
    <w:rsid w:val="00BA3C46"/>
    <w:rsid w:val="00BA3CD3"/>
    <w:rsid w:val="00BA57E9"/>
    <w:rsid w:val="00BA58E9"/>
    <w:rsid w:val="00BA5A22"/>
    <w:rsid w:val="00BA7557"/>
    <w:rsid w:val="00BB042D"/>
    <w:rsid w:val="00BB06D9"/>
    <w:rsid w:val="00BB1867"/>
    <w:rsid w:val="00BB196A"/>
    <w:rsid w:val="00BB20F9"/>
    <w:rsid w:val="00BB2333"/>
    <w:rsid w:val="00BB2DBB"/>
    <w:rsid w:val="00BB2DE5"/>
    <w:rsid w:val="00BB36C5"/>
    <w:rsid w:val="00BB4C7D"/>
    <w:rsid w:val="00BB5BD9"/>
    <w:rsid w:val="00BB7456"/>
    <w:rsid w:val="00BB7C6F"/>
    <w:rsid w:val="00BC1596"/>
    <w:rsid w:val="00BC2057"/>
    <w:rsid w:val="00BC21AE"/>
    <w:rsid w:val="00BC3635"/>
    <w:rsid w:val="00BC4B00"/>
    <w:rsid w:val="00BC4E1B"/>
    <w:rsid w:val="00BC4FE8"/>
    <w:rsid w:val="00BC52DC"/>
    <w:rsid w:val="00BC5A7B"/>
    <w:rsid w:val="00BC5C59"/>
    <w:rsid w:val="00BC6D59"/>
    <w:rsid w:val="00BC79A6"/>
    <w:rsid w:val="00BC7BA4"/>
    <w:rsid w:val="00BD0203"/>
    <w:rsid w:val="00BD0C74"/>
    <w:rsid w:val="00BD0DE4"/>
    <w:rsid w:val="00BD2B8E"/>
    <w:rsid w:val="00BD3D6D"/>
    <w:rsid w:val="00BD439A"/>
    <w:rsid w:val="00BD4995"/>
    <w:rsid w:val="00BD4DC2"/>
    <w:rsid w:val="00BD5C73"/>
    <w:rsid w:val="00BD6516"/>
    <w:rsid w:val="00BE03CB"/>
    <w:rsid w:val="00BE1904"/>
    <w:rsid w:val="00BE2660"/>
    <w:rsid w:val="00BE2E69"/>
    <w:rsid w:val="00BE3158"/>
    <w:rsid w:val="00BE3C8C"/>
    <w:rsid w:val="00BE53FB"/>
    <w:rsid w:val="00BE6261"/>
    <w:rsid w:val="00BE67D7"/>
    <w:rsid w:val="00BE6A9A"/>
    <w:rsid w:val="00BE6F77"/>
    <w:rsid w:val="00BF0015"/>
    <w:rsid w:val="00BF01D6"/>
    <w:rsid w:val="00BF1FA0"/>
    <w:rsid w:val="00BF36A2"/>
    <w:rsid w:val="00BF538F"/>
    <w:rsid w:val="00BF5AB0"/>
    <w:rsid w:val="00BF743B"/>
    <w:rsid w:val="00C01360"/>
    <w:rsid w:val="00C03246"/>
    <w:rsid w:val="00C0355E"/>
    <w:rsid w:val="00C03A7F"/>
    <w:rsid w:val="00C04FF4"/>
    <w:rsid w:val="00C05792"/>
    <w:rsid w:val="00C05C4D"/>
    <w:rsid w:val="00C0702F"/>
    <w:rsid w:val="00C1125E"/>
    <w:rsid w:val="00C12027"/>
    <w:rsid w:val="00C15094"/>
    <w:rsid w:val="00C15B1C"/>
    <w:rsid w:val="00C16E31"/>
    <w:rsid w:val="00C17FFE"/>
    <w:rsid w:val="00C2059F"/>
    <w:rsid w:val="00C2129D"/>
    <w:rsid w:val="00C2261C"/>
    <w:rsid w:val="00C23925"/>
    <w:rsid w:val="00C261BC"/>
    <w:rsid w:val="00C262E5"/>
    <w:rsid w:val="00C3183E"/>
    <w:rsid w:val="00C32066"/>
    <w:rsid w:val="00C32178"/>
    <w:rsid w:val="00C329EE"/>
    <w:rsid w:val="00C33947"/>
    <w:rsid w:val="00C33AE3"/>
    <w:rsid w:val="00C35091"/>
    <w:rsid w:val="00C35DFD"/>
    <w:rsid w:val="00C36002"/>
    <w:rsid w:val="00C3602B"/>
    <w:rsid w:val="00C36B5D"/>
    <w:rsid w:val="00C36FF3"/>
    <w:rsid w:val="00C3710D"/>
    <w:rsid w:val="00C40515"/>
    <w:rsid w:val="00C4072D"/>
    <w:rsid w:val="00C41243"/>
    <w:rsid w:val="00C41C03"/>
    <w:rsid w:val="00C41E27"/>
    <w:rsid w:val="00C41FB4"/>
    <w:rsid w:val="00C42567"/>
    <w:rsid w:val="00C4377F"/>
    <w:rsid w:val="00C43E6E"/>
    <w:rsid w:val="00C44EA3"/>
    <w:rsid w:val="00C450FE"/>
    <w:rsid w:val="00C45159"/>
    <w:rsid w:val="00C45DBC"/>
    <w:rsid w:val="00C461B6"/>
    <w:rsid w:val="00C4677F"/>
    <w:rsid w:val="00C46D89"/>
    <w:rsid w:val="00C46F83"/>
    <w:rsid w:val="00C4702C"/>
    <w:rsid w:val="00C5058D"/>
    <w:rsid w:val="00C50ABF"/>
    <w:rsid w:val="00C5217F"/>
    <w:rsid w:val="00C521ED"/>
    <w:rsid w:val="00C52313"/>
    <w:rsid w:val="00C5336D"/>
    <w:rsid w:val="00C53805"/>
    <w:rsid w:val="00C53888"/>
    <w:rsid w:val="00C54137"/>
    <w:rsid w:val="00C5446D"/>
    <w:rsid w:val="00C547CC"/>
    <w:rsid w:val="00C5546D"/>
    <w:rsid w:val="00C5595D"/>
    <w:rsid w:val="00C5625E"/>
    <w:rsid w:val="00C56C9B"/>
    <w:rsid w:val="00C56FC8"/>
    <w:rsid w:val="00C574DF"/>
    <w:rsid w:val="00C57956"/>
    <w:rsid w:val="00C610F9"/>
    <w:rsid w:val="00C61408"/>
    <w:rsid w:val="00C61613"/>
    <w:rsid w:val="00C61F67"/>
    <w:rsid w:val="00C63ED6"/>
    <w:rsid w:val="00C6474F"/>
    <w:rsid w:val="00C64DAD"/>
    <w:rsid w:val="00C65B25"/>
    <w:rsid w:val="00C66266"/>
    <w:rsid w:val="00C66387"/>
    <w:rsid w:val="00C67C0D"/>
    <w:rsid w:val="00C70EF5"/>
    <w:rsid w:val="00C71106"/>
    <w:rsid w:val="00C71483"/>
    <w:rsid w:val="00C715FE"/>
    <w:rsid w:val="00C71B2A"/>
    <w:rsid w:val="00C7218B"/>
    <w:rsid w:val="00C73077"/>
    <w:rsid w:val="00C737A2"/>
    <w:rsid w:val="00C73D34"/>
    <w:rsid w:val="00C74FB4"/>
    <w:rsid w:val="00C75F6E"/>
    <w:rsid w:val="00C76777"/>
    <w:rsid w:val="00C819EC"/>
    <w:rsid w:val="00C82131"/>
    <w:rsid w:val="00C82882"/>
    <w:rsid w:val="00C829BE"/>
    <w:rsid w:val="00C83D4E"/>
    <w:rsid w:val="00C83DC7"/>
    <w:rsid w:val="00C83F7D"/>
    <w:rsid w:val="00C84A8B"/>
    <w:rsid w:val="00C85A50"/>
    <w:rsid w:val="00C85FDE"/>
    <w:rsid w:val="00C90B36"/>
    <w:rsid w:val="00C90B3D"/>
    <w:rsid w:val="00C92073"/>
    <w:rsid w:val="00C9239D"/>
    <w:rsid w:val="00C931C8"/>
    <w:rsid w:val="00C93C03"/>
    <w:rsid w:val="00C97EBA"/>
    <w:rsid w:val="00CA032E"/>
    <w:rsid w:val="00CA1944"/>
    <w:rsid w:val="00CA1CE4"/>
    <w:rsid w:val="00CA342B"/>
    <w:rsid w:val="00CA4670"/>
    <w:rsid w:val="00CA6B37"/>
    <w:rsid w:val="00CA777D"/>
    <w:rsid w:val="00CB0867"/>
    <w:rsid w:val="00CB0EF3"/>
    <w:rsid w:val="00CB11E9"/>
    <w:rsid w:val="00CB1E1B"/>
    <w:rsid w:val="00CB2929"/>
    <w:rsid w:val="00CB2AE6"/>
    <w:rsid w:val="00CB3532"/>
    <w:rsid w:val="00CB37A6"/>
    <w:rsid w:val="00CB45D5"/>
    <w:rsid w:val="00CB485C"/>
    <w:rsid w:val="00CB6DD5"/>
    <w:rsid w:val="00CB7ABD"/>
    <w:rsid w:val="00CC116B"/>
    <w:rsid w:val="00CC2F39"/>
    <w:rsid w:val="00CC301D"/>
    <w:rsid w:val="00CC3433"/>
    <w:rsid w:val="00CC369C"/>
    <w:rsid w:val="00CC4F01"/>
    <w:rsid w:val="00CC5F9A"/>
    <w:rsid w:val="00CC7C7E"/>
    <w:rsid w:val="00CC7F12"/>
    <w:rsid w:val="00CD0F1C"/>
    <w:rsid w:val="00CD15D8"/>
    <w:rsid w:val="00CD1CF8"/>
    <w:rsid w:val="00CD2B09"/>
    <w:rsid w:val="00CD3706"/>
    <w:rsid w:val="00CD3858"/>
    <w:rsid w:val="00CD4394"/>
    <w:rsid w:val="00CD5A6E"/>
    <w:rsid w:val="00CD6DFC"/>
    <w:rsid w:val="00CD73AE"/>
    <w:rsid w:val="00CD7D84"/>
    <w:rsid w:val="00CE14A5"/>
    <w:rsid w:val="00CE2802"/>
    <w:rsid w:val="00CE2EE3"/>
    <w:rsid w:val="00CE4507"/>
    <w:rsid w:val="00CE5078"/>
    <w:rsid w:val="00CE7176"/>
    <w:rsid w:val="00CE730F"/>
    <w:rsid w:val="00CE7A45"/>
    <w:rsid w:val="00CE7CA8"/>
    <w:rsid w:val="00CE7CEE"/>
    <w:rsid w:val="00CF0638"/>
    <w:rsid w:val="00CF2ACC"/>
    <w:rsid w:val="00CF37DA"/>
    <w:rsid w:val="00CF3A3D"/>
    <w:rsid w:val="00CF500D"/>
    <w:rsid w:val="00CF50D8"/>
    <w:rsid w:val="00CF551D"/>
    <w:rsid w:val="00CF6135"/>
    <w:rsid w:val="00CF7B29"/>
    <w:rsid w:val="00D0102D"/>
    <w:rsid w:val="00D01B28"/>
    <w:rsid w:val="00D02046"/>
    <w:rsid w:val="00D024BD"/>
    <w:rsid w:val="00D030D6"/>
    <w:rsid w:val="00D03732"/>
    <w:rsid w:val="00D041A7"/>
    <w:rsid w:val="00D05013"/>
    <w:rsid w:val="00D0572A"/>
    <w:rsid w:val="00D05E90"/>
    <w:rsid w:val="00D0662D"/>
    <w:rsid w:val="00D0702E"/>
    <w:rsid w:val="00D07426"/>
    <w:rsid w:val="00D07F17"/>
    <w:rsid w:val="00D1004B"/>
    <w:rsid w:val="00D10112"/>
    <w:rsid w:val="00D1192C"/>
    <w:rsid w:val="00D12340"/>
    <w:rsid w:val="00D1247D"/>
    <w:rsid w:val="00D126D7"/>
    <w:rsid w:val="00D12B95"/>
    <w:rsid w:val="00D12D30"/>
    <w:rsid w:val="00D137C2"/>
    <w:rsid w:val="00D13AC6"/>
    <w:rsid w:val="00D145D0"/>
    <w:rsid w:val="00D14E2E"/>
    <w:rsid w:val="00D16656"/>
    <w:rsid w:val="00D1723A"/>
    <w:rsid w:val="00D17E8D"/>
    <w:rsid w:val="00D20100"/>
    <w:rsid w:val="00D20E47"/>
    <w:rsid w:val="00D21971"/>
    <w:rsid w:val="00D22141"/>
    <w:rsid w:val="00D2279E"/>
    <w:rsid w:val="00D229F4"/>
    <w:rsid w:val="00D23A01"/>
    <w:rsid w:val="00D24F90"/>
    <w:rsid w:val="00D2528F"/>
    <w:rsid w:val="00D25865"/>
    <w:rsid w:val="00D258A1"/>
    <w:rsid w:val="00D25950"/>
    <w:rsid w:val="00D26559"/>
    <w:rsid w:val="00D305EB"/>
    <w:rsid w:val="00D3295A"/>
    <w:rsid w:val="00D334D4"/>
    <w:rsid w:val="00D3549D"/>
    <w:rsid w:val="00D364FD"/>
    <w:rsid w:val="00D40AFC"/>
    <w:rsid w:val="00D4109A"/>
    <w:rsid w:val="00D4119F"/>
    <w:rsid w:val="00D41AD7"/>
    <w:rsid w:val="00D427BF"/>
    <w:rsid w:val="00D43140"/>
    <w:rsid w:val="00D43335"/>
    <w:rsid w:val="00D44485"/>
    <w:rsid w:val="00D4556E"/>
    <w:rsid w:val="00D45CDE"/>
    <w:rsid w:val="00D460D4"/>
    <w:rsid w:val="00D4714E"/>
    <w:rsid w:val="00D4726A"/>
    <w:rsid w:val="00D474E5"/>
    <w:rsid w:val="00D47E28"/>
    <w:rsid w:val="00D502CA"/>
    <w:rsid w:val="00D50724"/>
    <w:rsid w:val="00D51041"/>
    <w:rsid w:val="00D51AE1"/>
    <w:rsid w:val="00D53142"/>
    <w:rsid w:val="00D5383E"/>
    <w:rsid w:val="00D546F8"/>
    <w:rsid w:val="00D55500"/>
    <w:rsid w:val="00D571C0"/>
    <w:rsid w:val="00D6038C"/>
    <w:rsid w:val="00D625C6"/>
    <w:rsid w:val="00D629A6"/>
    <w:rsid w:val="00D62DC6"/>
    <w:rsid w:val="00D62EAE"/>
    <w:rsid w:val="00D633B5"/>
    <w:rsid w:val="00D63549"/>
    <w:rsid w:val="00D638FE"/>
    <w:rsid w:val="00D63C41"/>
    <w:rsid w:val="00D66A8D"/>
    <w:rsid w:val="00D67825"/>
    <w:rsid w:val="00D70AF4"/>
    <w:rsid w:val="00D72166"/>
    <w:rsid w:val="00D72768"/>
    <w:rsid w:val="00D72C57"/>
    <w:rsid w:val="00D73023"/>
    <w:rsid w:val="00D73B3F"/>
    <w:rsid w:val="00D74570"/>
    <w:rsid w:val="00D74EB1"/>
    <w:rsid w:val="00D77478"/>
    <w:rsid w:val="00D8009B"/>
    <w:rsid w:val="00D802B9"/>
    <w:rsid w:val="00D80478"/>
    <w:rsid w:val="00D81029"/>
    <w:rsid w:val="00D81373"/>
    <w:rsid w:val="00D81ADE"/>
    <w:rsid w:val="00D829EC"/>
    <w:rsid w:val="00D8349B"/>
    <w:rsid w:val="00D84236"/>
    <w:rsid w:val="00D84BAC"/>
    <w:rsid w:val="00D851FC"/>
    <w:rsid w:val="00D85EA0"/>
    <w:rsid w:val="00D85F05"/>
    <w:rsid w:val="00D865F1"/>
    <w:rsid w:val="00D8699F"/>
    <w:rsid w:val="00D870D9"/>
    <w:rsid w:val="00D87586"/>
    <w:rsid w:val="00D87E89"/>
    <w:rsid w:val="00D91929"/>
    <w:rsid w:val="00D91EC2"/>
    <w:rsid w:val="00D93A87"/>
    <w:rsid w:val="00D95D36"/>
    <w:rsid w:val="00D9695C"/>
    <w:rsid w:val="00D97F68"/>
    <w:rsid w:val="00DA04DC"/>
    <w:rsid w:val="00DA0F0F"/>
    <w:rsid w:val="00DA15A1"/>
    <w:rsid w:val="00DA1A1A"/>
    <w:rsid w:val="00DA1CA9"/>
    <w:rsid w:val="00DA256E"/>
    <w:rsid w:val="00DA51D8"/>
    <w:rsid w:val="00DA6045"/>
    <w:rsid w:val="00DA625D"/>
    <w:rsid w:val="00DA6F83"/>
    <w:rsid w:val="00DA7092"/>
    <w:rsid w:val="00DA76AC"/>
    <w:rsid w:val="00DB0057"/>
    <w:rsid w:val="00DB1CBD"/>
    <w:rsid w:val="00DB2912"/>
    <w:rsid w:val="00DB2D22"/>
    <w:rsid w:val="00DB359F"/>
    <w:rsid w:val="00DB3E40"/>
    <w:rsid w:val="00DB40E6"/>
    <w:rsid w:val="00DB4E79"/>
    <w:rsid w:val="00DB61CC"/>
    <w:rsid w:val="00DB63E1"/>
    <w:rsid w:val="00DB7CA7"/>
    <w:rsid w:val="00DC14C8"/>
    <w:rsid w:val="00DC1AB5"/>
    <w:rsid w:val="00DC21CC"/>
    <w:rsid w:val="00DC3A39"/>
    <w:rsid w:val="00DC3C21"/>
    <w:rsid w:val="00DC3C4F"/>
    <w:rsid w:val="00DC66B4"/>
    <w:rsid w:val="00DC6BC8"/>
    <w:rsid w:val="00DC7C74"/>
    <w:rsid w:val="00DD0B72"/>
    <w:rsid w:val="00DD0CA1"/>
    <w:rsid w:val="00DD0FA4"/>
    <w:rsid w:val="00DD10A4"/>
    <w:rsid w:val="00DD1414"/>
    <w:rsid w:val="00DD318B"/>
    <w:rsid w:val="00DD3A10"/>
    <w:rsid w:val="00DD682F"/>
    <w:rsid w:val="00DD69D4"/>
    <w:rsid w:val="00DD732E"/>
    <w:rsid w:val="00DD781F"/>
    <w:rsid w:val="00DE0587"/>
    <w:rsid w:val="00DE1D1A"/>
    <w:rsid w:val="00DE2753"/>
    <w:rsid w:val="00DE3006"/>
    <w:rsid w:val="00DE303F"/>
    <w:rsid w:val="00DE3EFB"/>
    <w:rsid w:val="00DE49AE"/>
    <w:rsid w:val="00DE59AF"/>
    <w:rsid w:val="00DE7B44"/>
    <w:rsid w:val="00DF05DA"/>
    <w:rsid w:val="00DF27AB"/>
    <w:rsid w:val="00DF28C5"/>
    <w:rsid w:val="00DF2EF1"/>
    <w:rsid w:val="00DF2F41"/>
    <w:rsid w:val="00DF3CAD"/>
    <w:rsid w:val="00DF40C9"/>
    <w:rsid w:val="00DF50F6"/>
    <w:rsid w:val="00DF594D"/>
    <w:rsid w:val="00DF5A01"/>
    <w:rsid w:val="00DF6FF8"/>
    <w:rsid w:val="00DF74E7"/>
    <w:rsid w:val="00DF7E4D"/>
    <w:rsid w:val="00E00E3E"/>
    <w:rsid w:val="00E00F2E"/>
    <w:rsid w:val="00E01629"/>
    <w:rsid w:val="00E03C8E"/>
    <w:rsid w:val="00E03D52"/>
    <w:rsid w:val="00E042F1"/>
    <w:rsid w:val="00E04951"/>
    <w:rsid w:val="00E05043"/>
    <w:rsid w:val="00E05063"/>
    <w:rsid w:val="00E05BA7"/>
    <w:rsid w:val="00E06A2A"/>
    <w:rsid w:val="00E07B4C"/>
    <w:rsid w:val="00E10383"/>
    <w:rsid w:val="00E10808"/>
    <w:rsid w:val="00E12933"/>
    <w:rsid w:val="00E13628"/>
    <w:rsid w:val="00E1377C"/>
    <w:rsid w:val="00E13F4D"/>
    <w:rsid w:val="00E14A63"/>
    <w:rsid w:val="00E14C05"/>
    <w:rsid w:val="00E15D50"/>
    <w:rsid w:val="00E16562"/>
    <w:rsid w:val="00E175C2"/>
    <w:rsid w:val="00E2066F"/>
    <w:rsid w:val="00E206D1"/>
    <w:rsid w:val="00E2164D"/>
    <w:rsid w:val="00E23438"/>
    <w:rsid w:val="00E24324"/>
    <w:rsid w:val="00E24F7E"/>
    <w:rsid w:val="00E25F07"/>
    <w:rsid w:val="00E26109"/>
    <w:rsid w:val="00E26318"/>
    <w:rsid w:val="00E26AA0"/>
    <w:rsid w:val="00E27165"/>
    <w:rsid w:val="00E2736A"/>
    <w:rsid w:val="00E273FD"/>
    <w:rsid w:val="00E317A4"/>
    <w:rsid w:val="00E31D40"/>
    <w:rsid w:val="00E33B83"/>
    <w:rsid w:val="00E33D64"/>
    <w:rsid w:val="00E34853"/>
    <w:rsid w:val="00E35D88"/>
    <w:rsid w:val="00E37371"/>
    <w:rsid w:val="00E40A98"/>
    <w:rsid w:val="00E4179B"/>
    <w:rsid w:val="00E42294"/>
    <w:rsid w:val="00E43088"/>
    <w:rsid w:val="00E43B14"/>
    <w:rsid w:val="00E44961"/>
    <w:rsid w:val="00E454F6"/>
    <w:rsid w:val="00E47AFB"/>
    <w:rsid w:val="00E507C3"/>
    <w:rsid w:val="00E510F8"/>
    <w:rsid w:val="00E51E3D"/>
    <w:rsid w:val="00E52229"/>
    <w:rsid w:val="00E528B9"/>
    <w:rsid w:val="00E53242"/>
    <w:rsid w:val="00E53A61"/>
    <w:rsid w:val="00E541AC"/>
    <w:rsid w:val="00E5477A"/>
    <w:rsid w:val="00E54A79"/>
    <w:rsid w:val="00E54E32"/>
    <w:rsid w:val="00E56D5C"/>
    <w:rsid w:val="00E5742A"/>
    <w:rsid w:val="00E5744C"/>
    <w:rsid w:val="00E60EE0"/>
    <w:rsid w:val="00E6110B"/>
    <w:rsid w:val="00E614A0"/>
    <w:rsid w:val="00E61AC4"/>
    <w:rsid w:val="00E62573"/>
    <w:rsid w:val="00E7033B"/>
    <w:rsid w:val="00E71BF3"/>
    <w:rsid w:val="00E73275"/>
    <w:rsid w:val="00E73CB5"/>
    <w:rsid w:val="00E73FDE"/>
    <w:rsid w:val="00E741A3"/>
    <w:rsid w:val="00E74729"/>
    <w:rsid w:val="00E74C38"/>
    <w:rsid w:val="00E74F2D"/>
    <w:rsid w:val="00E754E7"/>
    <w:rsid w:val="00E762B8"/>
    <w:rsid w:val="00E76BD7"/>
    <w:rsid w:val="00E778A9"/>
    <w:rsid w:val="00E779EF"/>
    <w:rsid w:val="00E77A89"/>
    <w:rsid w:val="00E77BBA"/>
    <w:rsid w:val="00E815D4"/>
    <w:rsid w:val="00E82DDB"/>
    <w:rsid w:val="00E83416"/>
    <w:rsid w:val="00E8393F"/>
    <w:rsid w:val="00E842E9"/>
    <w:rsid w:val="00E8462E"/>
    <w:rsid w:val="00E84829"/>
    <w:rsid w:val="00E85676"/>
    <w:rsid w:val="00E86673"/>
    <w:rsid w:val="00E868C9"/>
    <w:rsid w:val="00E86E82"/>
    <w:rsid w:val="00E875EC"/>
    <w:rsid w:val="00E87A8A"/>
    <w:rsid w:val="00E9072E"/>
    <w:rsid w:val="00E91343"/>
    <w:rsid w:val="00E91F39"/>
    <w:rsid w:val="00E91FA4"/>
    <w:rsid w:val="00E92899"/>
    <w:rsid w:val="00E929B3"/>
    <w:rsid w:val="00E93D3D"/>
    <w:rsid w:val="00E93E3B"/>
    <w:rsid w:val="00E94979"/>
    <w:rsid w:val="00E96A23"/>
    <w:rsid w:val="00E97299"/>
    <w:rsid w:val="00E97DA4"/>
    <w:rsid w:val="00EA0683"/>
    <w:rsid w:val="00EA1287"/>
    <w:rsid w:val="00EA1308"/>
    <w:rsid w:val="00EA1A21"/>
    <w:rsid w:val="00EA36D2"/>
    <w:rsid w:val="00EA56E2"/>
    <w:rsid w:val="00EA6CA7"/>
    <w:rsid w:val="00EA6F78"/>
    <w:rsid w:val="00EB2833"/>
    <w:rsid w:val="00EB336C"/>
    <w:rsid w:val="00EB48F8"/>
    <w:rsid w:val="00EB4953"/>
    <w:rsid w:val="00EB583E"/>
    <w:rsid w:val="00EC1615"/>
    <w:rsid w:val="00EC1AFD"/>
    <w:rsid w:val="00EC1F39"/>
    <w:rsid w:val="00EC4077"/>
    <w:rsid w:val="00EC5627"/>
    <w:rsid w:val="00EC594A"/>
    <w:rsid w:val="00EC6476"/>
    <w:rsid w:val="00EC6847"/>
    <w:rsid w:val="00EC7414"/>
    <w:rsid w:val="00EC7AFA"/>
    <w:rsid w:val="00ED0207"/>
    <w:rsid w:val="00ED08FB"/>
    <w:rsid w:val="00ED0CBF"/>
    <w:rsid w:val="00ED1E3B"/>
    <w:rsid w:val="00ED219F"/>
    <w:rsid w:val="00ED2755"/>
    <w:rsid w:val="00ED428D"/>
    <w:rsid w:val="00ED5457"/>
    <w:rsid w:val="00ED683C"/>
    <w:rsid w:val="00ED6E3D"/>
    <w:rsid w:val="00ED7C09"/>
    <w:rsid w:val="00EE0872"/>
    <w:rsid w:val="00EE214A"/>
    <w:rsid w:val="00EE3990"/>
    <w:rsid w:val="00EE5ED6"/>
    <w:rsid w:val="00EE6876"/>
    <w:rsid w:val="00EE7A77"/>
    <w:rsid w:val="00EE7DDB"/>
    <w:rsid w:val="00EF21BE"/>
    <w:rsid w:val="00EF3F5F"/>
    <w:rsid w:val="00EF40B9"/>
    <w:rsid w:val="00EF4708"/>
    <w:rsid w:val="00EF5F25"/>
    <w:rsid w:val="00EF65A7"/>
    <w:rsid w:val="00EF710F"/>
    <w:rsid w:val="00F00198"/>
    <w:rsid w:val="00F00977"/>
    <w:rsid w:val="00F00AE3"/>
    <w:rsid w:val="00F028CC"/>
    <w:rsid w:val="00F02E77"/>
    <w:rsid w:val="00F03603"/>
    <w:rsid w:val="00F03EB3"/>
    <w:rsid w:val="00F05390"/>
    <w:rsid w:val="00F059DD"/>
    <w:rsid w:val="00F05D06"/>
    <w:rsid w:val="00F078AB"/>
    <w:rsid w:val="00F07E69"/>
    <w:rsid w:val="00F1079D"/>
    <w:rsid w:val="00F10BD8"/>
    <w:rsid w:val="00F1123B"/>
    <w:rsid w:val="00F11C6C"/>
    <w:rsid w:val="00F11D18"/>
    <w:rsid w:val="00F11ED1"/>
    <w:rsid w:val="00F12D4E"/>
    <w:rsid w:val="00F12EB3"/>
    <w:rsid w:val="00F14667"/>
    <w:rsid w:val="00F1524A"/>
    <w:rsid w:val="00F157CF"/>
    <w:rsid w:val="00F171E0"/>
    <w:rsid w:val="00F1746A"/>
    <w:rsid w:val="00F174A7"/>
    <w:rsid w:val="00F20058"/>
    <w:rsid w:val="00F2170B"/>
    <w:rsid w:val="00F22C58"/>
    <w:rsid w:val="00F2395F"/>
    <w:rsid w:val="00F24B7E"/>
    <w:rsid w:val="00F255CC"/>
    <w:rsid w:val="00F25840"/>
    <w:rsid w:val="00F263AB"/>
    <w:rsid w:val="00F26B84"/>
    <w:rsid w:val="00F27637"/>
    <w:rsid w:val="00F27FFC"/>
    <w:rsid w:val="00F30CD9"/>
    <w:rsid w:val="00F31BB8"/>
    <w:rsid w:val="00F32F9D"/>
    <w:rsid w:val="00F3332D"/>
    <w:rsid w:val="00F3363D"/>
    <w:rsid w:val="00F341E5"/>
    <w:rsid w:val="00F353D9"/>
    <w:rsid w:val="00F35584"/>
    <w:rsid w:val="00F35651"/>
    <w:rsid w:val="00F35CE1"/>
    <w:rsid w:val="00F36E83"/>
    <w:rsid w:val="00F37A49"/>
    <w:rsid w:val="00F40AF8"/>
    <w:rsid w:val="00F41035"/>
    <w:rsid w:val="00F41B9A"/>
    <w:rsid w:val="00F42028"/>
    <w:rsid w:val="00F420CF"/>
    <w:rsid w:val="00F42A87"/>
    <w:rsid w:val="00F43385"/>
    <w:rsid w:val="00F4363F"/>
    <w:rsid w:val="00F43A3A"/>
    <w:rsid w:val="00F44174"/>
    <w:rsid w:val="00F44703"/>
    <w:rsid w:val="00F45173"/>
    <w:rsid w:val="00F45548"/>
    <w:rsid w:val="00F460B2"/>
    <w:rsid w:val="00F46477"/>
    <w:rsid w:val="00F46CCC"/>
    <w:rsid w:val="00F471EC"/>
    <w:rsid w:val="00F47C57"/>
    <w:rsid w:val="00F47E01"/>
    <w:rsid w:val="00F5169D"/>
    <w:rsid w:val="00F51C00"/>
    <w:rsid w:val="00F51CD2"/>
    <w:rsid w:val="00F51EA5"/>
    <w:rsid w:val="00F534EE"/>
    <w:rsid w:val="00F53F4C"/>
    <w:rsid w:val="00F55985"/>
    <w:rsid w:val="00F55C2C"/>
    <w:rsid w:val="00F55F47"/>
    <w:rsid w:val="00F560BE"/>
    <w:rsid w:val="00F5654E"/>
    <w:rsid w:val="00F57294"/>
    <w:rsid w:val="00F6262F"/>
    <w:rsid w:val="00F627FF"/>
    <w:rsid w:val="00F62905"/>
    <w:rsid w:val="00F62FB1"/>
    <w:rsid w:val="00F63523"/>
    <w:rsid w:val="00F6425B"/>
    <w:rsid w:val="00F64A9F"/>
    <w:rsid w:val="00F64CBF"/>
    <w:rsid w:val="00F670C6"/>
    <w:rsid w:val="00F676B9"/>
    <w:rsid w:val="00F700B6"/>
    <w:rsid w:val="00F702C3"/>
    <w:rsid w:val="00F704B1"/>
    <w:rsid w:val="00F70A32"/>
    <w:rsid w:val="00F7144F"/>
    <w:rsid w:val="00F7176F"/>
    <w:rsid w:val="00F71B40"/>
    <w:rsid w:val="00F71D1B"/>
    <w:rsid w:val="00F720DE"/>
    <w:rsid w:val="00F736AF"/>
    <w:rsid w:val="00F73AF3"/>
    <w:rsid w:val="00F753B3"/>
    <w:rsid w:val="00F7560C"/>
    <w:rsid w:val="00F762D6"/>
    <w:rsid w:val="00F76CBB"/>
    <w:rsid w:val="00F80226"/>
    <w:rsid w:val="00F80B8F"/>
    <w:rsid w:val="00F81102"/>
    <w:rsid w:val="00F81424"/>
    <w:rsid w:val="00F81486"/>
    <w:rsid w:val="00F81BC2"/>
    <w:rsid w:val="00F82738"/>
    <w:rsid w:val="00F82A59"/>
    <w:rsid w:val="00F82B03"/>
    <w:rsid w:val="00F84754"/>
    <w:rsid w:val="00F84BB7"/>
    <w:rsid w:val="00F85251"/>
    <w:rsid w:val="00F86749"/>
    <w:rsid w:val="00F87405"/>
    <w:rsid w:val="00F876A3"/>
    <w:rsid w:val="00F909DE"/>
    <w:rsid w:val="00F924A0"/>
    <w:rsid w:val="00F926F2"/>
    <w:rsid w:val="00F92CEC"/>
    <w:rsid w:val="00F92CEE"/>
    <w:rsid w:val="00F9333F"/>
    <w:rsid w:val="00F93B39"/>
    <w:rsid w:val="00F93CA4"/>
    <w:rsid w:val="00F93D28"/>
    <w:rsid w:val="00F94357"/>
    <w:rsid w:val="00F9538D"/>
    <w:rsid w:val="00F95B7B"/>
    <w:rsid w:val="00FA02DB"/>
    <w:rsid w:val="00FA0F92"/>
    <w:rsid w:val="00FA13D2"/>
    <w:rsid w:val="00FA17E5"/>
    <w:rsid w:val="00FA20FC"/>
    <w:rsid w:val="00FA2D6E"/>
    <w:rsid w:val="00FA2EA1"/>
    <w:rsid w:val="00FA3A6F"/>
    <w:rsid w:val="00FA4569"/>
    <w:rsid w:val="00FA4BCA"/>
    <w:rsid w:val="00FA53CD"/>
    <w:rsid w:val="00FA55FC"/>
    <w:rsid w:val="00FA587E"/>
    <w:rsid w:val="00FA7089"/>
    <w:rsid w:val="00FA7FC8"/>
    <w:rsid w:val="00FB1DEB"/>
    <w:rsid w:val="00FB2DF1"/>
    <w:rsid w:val="00FB2DF3"/>
    <w:rsid w:val="00FB4052"/>
    <w:rsid w:val="00FB4CFC"/>
    <w:rsid w:val="00FB6526"/>
    <w:rsid w:val="00FC05EF"/>
    <w:rsid w:val="00FC0693"/>
    <w:rsid w:val="00FC0C0C"/>
    <w:rsid w:val="00FC0DAD"/>
    <w:rsid w:val="00FC23E3"/>
    <w:rsid w:val="00FC3521"/>
    <w:rsid w:val="00FC3A5C"/>
    <w:rsid w:val="00FC3FE4"/>
    <w:rsid w:val="00FC422C"/>
    <w:rsid w:val="00FC6656"/>
    <w:rsid w:val="00FC67ED"/>
    <w:rsid w:val="00FC70F1"/>
    <w:rsid w:val="00FC7F09"/>
    <w:rsid w:val="00FD144B"/>
    <w:rsid w:val="00FD1AA3"/>
    <w:rsid w:val="00FD2689"/>
    <w:rsid w:val="00FD29DF"/>
    <w:rsid w:val="00FD2D5B"/>
    <w:rsid w:val="00FD350A"/>
    <w:rsid w:val="00FD379C"/>
    <w:rsid w:val="00FD3941"/>
    <w:rsid w:val="00FD3EEA"/>
    <w:rsid w:val="00FD3FA9"/>
    <w:rsid w:val="00FD70CB"/>
    <w:rsid w:val="00FE08E6"/>
    <w:rsid w:val="00FE0AED"/>
    <w:rsid w:val="00FE12DC"/>
    <w:rsid w:val="00FE2707"/>
    <w:rsid w:val="00FE3239"/>
    <w:rsid w:val="00FE399E"/>
    <w:rsid w:val="00FE3C21"/>
    <w:rsid w:val="00FE3E45"/>
    <w:rsid w:val="00FE438E"/>
    <w:rsid w:val="00FE4988"/>
    <w:rsid w:val="00FE4D3E"/>
    <w:rsid w:val="00FE539F"/>
    <w:rsid w:val="00FE618F"/>
    <w:rsid w:val="00FE69A6"/>
    <w:rsid w:val="00FE6E97"/>
    <w:rsid w:val="00FE79BD"/>
    <w:rsid w:val="00FE7DC4"/>
    <w:rsid w:val="00FF0AB5"/>
    <w:rsid w:val="00FF2324"/>
    <w:rsid w:val="00FF2C3B"/>
    <w:rsid w:val="00FF3F63"/>
    <w:rsid w:val="00FF7B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F65E167"/>
  <w15:docId w15:val="{0B8F500D-6AA0-49F9-B98B-C2456E534FB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23DEC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3485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34853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oversheet">
    <w:name w:val="Coversheet"/>
    <w:basedOn w:val="Normal"/>
    <w:link w:val="CoversheetChar"/>
    <w:qFormat/>
    <w:rsid w:val="00AC257B"/>
    <w:pPr>
      <w:spacing w:before="120" w:after="120" w:line="360" w:lineRule="auto"/>
      <w:jc w:val="center"/>
    </w:pPr>
    <w:rPr>
      <w:rFonts w:ascii="Arial" w:hAnsi="Arial" w:cstheme="minorHAnsi"/>
      <w:sz w:val="44"/>
      <w:szCs w:val="24"/>
    </w:rPr>
  </w:style>
  <w:style w:type="character" w:customStyle="1" w:styleId="CoversheetChar">
    <w:name w:val="Coversheet Char"/>
    <w:basedOn w:val="DefaultParagraphFont"/>
    <w:link w:val="Coversheet"/>
    <w:rsid w:val="00AC257B"/>
    <w:rPr>
      <w:rFonts w:ascii="Arial" w:hAnsi="Arial" w:cstheme="minorHAnsi"/>
      <w:sz w:val="44"/>
      <w:szCs w:val="24"/>
    </w:rPr>
  </w:style>
  <w:style w:type="character" w:styleId="Emphasis">
    <w:name w:val="Emphasis"/>
    <w:basedOn w:val="DefaultParagraphFont"/>
    <w:uiPriority w:val="20"/>
    <w:qFormat/>
    <w:rsid w:val="00AC257B"/>
    <w:rPr>
      <w:i/>
      <w:iCs/>
    </w:rPr>
  </w:style>
  <w:style w:type="character" w:customStyle="1" w:styleId="xbe">
    <w:name w:val="_xbe"/>
    <w:basedOn w:val="DefaultParagraphFont"/>
    <w:rsid w:val="00AC257B"/>
  </w:style>
  <w:style w:type="character" w:styleId="Hyperlink">
    <w:name w:val="Hyperlink"/>
    <w:basedOn w:val="DefaultParagraphFont"/>
    <w:uiPriority w:val="99"/>
    <w:unhideWhenUsed/>
    <w:rsid w:val="00AC257B"/>
    <w:rPr>
      <w:color w:val="0000FF"/>
      <w:u w:val="single"/>
    </w:rPr>
  </w:style>
  <w:style w:type="character" w:customStyle="1" w:styleId="apple-style-span">
    <w:name w:val="apple-style-span"/>
    <w:basedOn w:val="DefaultParagraphFont"/>
    <w:rsid w:val="004333ED"/>
  </w:style>
  <w:style w:type="character" w:customStyle="1" w:styleId="Heading1Char">
    <w:name w:val="Heading 1 Char"/>
    <w:basedOn w:val="DefaultParagraphFont"/>
    <w:link w:val="Heading1"/>
    <w:uiPriority w:val="9"/>
    <w:rsid w:val="00A23DEC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ListParagraph">
    <w:name w:val="List Paragraph"/>
    <w:basedOn w:val="Normal"/>
    <w:uiPriority w:val="34"/>
    <w:qFormat/>
    <w:rsid w:val="00A23DEC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A23DE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23DEC"/>
  </w:style>
  <w:style w:type="paragraph" w:styleId="Footer">
    <w:name w:val="footer"/>
    <w:basedOn w:val="Normal"/>
    <w:link w:val="FooterChar"/>
    <w:uiPriority w:val="99"/>
    <w:unhideWhenUsed/>
    <w:rsid w:val="00A23DE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23DEC"/>
  </w:style>
  <w:style w:type="paragraph" w:customStyle="1" w:styleId="EndNoteBibliographyTitle">
    <w:name w:val="EndNote Bibliography Title"/>
    <w:basedOn w:val="Normal"/>
    <w:link w:val="EndNoteBibliographyTitleChar"/>
    <w:rsid w:val="00A23DEC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23DEC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23DEC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23DEC"/>
    <w:rPr>
      <w:rFonts w:ascii="Calibri" w:hAnsi="Calibri" w:cs="Calibri"/>
      <w:noProof/>
      <w:lang w:val="en-US"/>
    </w:rPr>
  </w:style>
  <w:style w:type="character" w:customStyle="1" w:styleId="st">
    <w:name w:val="st"/>
    <w:basedOn w:val="DefaultParagraphFont"/>
    <w:rsid w:val="00A23DEC"/>
  </w:style>
  <w:style w:type="paragraph" w:styleId="NoSpacing">
    <w:name w:val="No Spacing"/>
    <w:link w:val="NoSpacingChar"/>
    <w:uiPriority w:val="1"/>
    <w:qFormat/>
    <w:rsid w:val="00A23DEC"/>
    <w:pPr>
      <w:spacing w:after="0" w:line="240" w:lineRule="auto"/>
    </w:pPr>
    <w:rPr>
      <w:rFonts w:eastAsiaTheme="minorEastAsia"/>
      <w:lang w:val="en-US" w:eastAsia="ja-JP"/>
    </w:rPr>
  </w:style>
  <w:style w:type="character" w:customStyle="1" w:styleId="NoSpacingChar">
    <w:name w:val="No Spacing Char"/>
    <w:basedOn w:val="DefaultParagraphFont"/>
    <w:link w:val="NoSpacing"/>
    <w:uiPriority w:val="1"/>
    <w:rsid w:val="00A23DEC"/>
    <w:rPr>
      <w:rFonts w:eastAsiaTheme="minorEastAsia"/>
      <w:lang w:val="en-US"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23DE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23DEC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A23DE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A23DEC"/>
    <w:pPr>
      <w:outlineLvl w:val="9"/>
    </w:pPr>
    <w:rPr>
      <w:lang w:val="en-US" w:eastAsia="ja-JP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A23DEC"/>
    <w:pPr>
      <w:spacing w:after="100"/>
      <w:ind w:left="220"/>
    </w:pPr>
    <w:rPr>
      <w:rFonts w:eastAsiaTheme="minorEastAsia"/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A23DEC"/>
    <w:pPr>
      <w:spacing w:after="100"/>
    </w:pPr>
    <w:rPr>
      <w:rFonts w:eastAsiaTheme="minorEastAsia"/>
      <w:lang w:val="en-US" w:eastAsia="ja-JP"/>
    </w:rPr>
  </w:style>
  <w:style w:type="paragraph" w:styleId="TOC3">
    <w:name w:val="toc 3"/>
    <w:basedOn w:val="Normal"/>
    <w:next w:val="Normal"/>
    <w:autoRedefine/>
    <w:uiPriority w:val="39"/>
    <w:semiHidden/>
    <w:unhideWhenUsed/>
    <w:qFormat/>
    <w:rsid w:val="00A23DEC"/>
    <w:pPr>
      <w:spacing w:after="100"/>
      <w:ind w:left="440"/>
    </w:pPr>
    <w:rPr>
      <w:rFonts w:eastAsiaTheme="minorEastAsia"/>
      <w:lang w:val="en-US" w:eastAsia="ja-JP"/>
    </w:rPr>
  </w:style>
  <w:style w:type="character" w:styleId="CommentReference">
    <w:name w:val="annotation reference"/>
    <w:basedOn w:val="DefaultParagraphFont"/>
    <w:uiPriority w:val="99"/>
    <w:semiHidden/>
    <w:unhideWhenUsed/>
    <w:rsid w:val="00A23DE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23DE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23DE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23DE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23DEC"/>
    <w:rPr>
      <w:b/>
      <w:bCs/>
      <w:sz w:val="20"/>
      <w:szCs w:val="20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806A3"/>
    <w:pPr>
      <w:pBdr>
        <w:top w:val="single" w:sz="4" w:space="10" w:color="4F81BD" w:themeColor="accent1"/>
        <w:bottom w:val="single" w:sz="4" w:space="10" w:color="4F81BD" w:themeColor="accent1"/>
      </w:pBdr>
      <w:spacing w:before="360" w:after="360"/>
      <w:ind w:left="864" w:right="864"/>
      <w:jc w:val="center"/>
    </w:pPr>
    <w:rPr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806A3"/>
    <w:rPr>
      <w:i/>
      <w:iCs/>
      <w:color w:val="4F81BD" w:themeColor="accent1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34853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34853"/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Revision">
    <w:name w:val="Revision"/>
    <w:hidden/>
    <w:uiPriority w:val="99"/>
    <w:semiHidden/>
    <w:rsid w:val="00395573"/>
    <w:pPr>
      <w:spacing w:after="0" w:line="240" w:lineRule="auto"/>
    </w:pPr>
  </w:style>
  <w:style w:type="character" w:styleId="PlaceholderText">
    <w:name w:val="Placeholder Text"/>
    <w:basedOn w:val="DefaultParagraphFont"/>
    <w:uiPriority w:val="99"/>
    <w:semiHidden/>
    <w:rsid w:val="006246E9"/>
    <w:rPr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E92899"/>
    <w:rPr>
      <w:color w:val="800080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5679E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03672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632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880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570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49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6012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6255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1467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94122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749998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168077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923156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280213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94933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40579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898129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4974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21353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14298906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58031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Philip.Johnson@liverpool.ac.uk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s://jscalc.io/calc/oGSDLHDsDg9g2XB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BD48177-4B6B-40A1-9259-3E76A36B2FB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</TotalTime>
  <Pages>19</Pages>
  <Words>7176</Words>
  <Characters>40904</Characters>
  <Application>Microsoft Office Word</Application>
  <DocSecurity>0</DocSecurity>
  <Lines>340</Lines>
  <Paragraphs>9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Liverpool</Company>
  <LinksUpToDate>false</LinksUpToDate>
  <CharactersWithSpaces>479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rhane, Sarah</dc:creator>
  <cp:keywords/>
  <dc:description/>
  <cp:lastModifiedBy>Berhane, Sarah</cp:lastModifiedBy>
  <cp:revision>15</cp:revision>
  <cp:lastPrinted>2018-12-12T14:47:00Z</cp:lastPrinted>
  <dcterms:created xsi:type="dcterms:W3CDTF">2019-05-01T15:27:00Z</dcterms:created>
  <dcterms:modified xsi:type="dcterms:W3CDTF">2019-05-09T14:21:00Z</dcterms:modified>
</cp:coreProperties>
</file>